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4987ED46"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7DCE9A7E"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 proche de la réalité auquel une entreprise se confronte quotidiennement.</w:t>
            </w:r>
          </w:p>
          <w:p w14:paraId="59EAF880" w14:textId="685A54CB"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7FE451C8" w:rsidR="00E5577F" w:rsidRPr="009F7894" w:rsidRDefault="00E5577F" w:rsidP="00D053AA">
            <w:pPr>
              <w:spacing w:after="60"/>
              <w:jc w:val="both"/>
              <w:outlineLvl w:val="0"/>
              <w:rPr>
                <w:rFonts w:cs="Times New Roman"/>
                <w:i/>
                <w:sz w:val="22"/>
              </w:rPr>
            </w:pPr>
            <w:r w:rsidRPr="009F7894">
              <w:rPr>
                <w:rFonts w:cs="Times New Roman"/>
                <w:i/>
                <w:sz w:val="22"/>
              </w:rPr>
              <w:t>Jeux sérieux – Ludique - Apprentissage – PGI/ERP – 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Industrielle – Pilotage – Pédagogie</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D77AC3">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PIntroduction"/>
      <w:bookmarkStart w:id="2" w:name="_Toc454634982"/>
      <w:r>
        <w:lastRenderedPageBreak/>
        <w:t>L’auteur</w:t>
      </w:r>
      <w:bookmarkEnd w:id="2"/>
    </w:p>
    <w:p w14:paraId="7B8CD04E" w14:textId="293CDEC1" w:rsidR="00725278" w:rsidRDefault="00FA2637" w:rsidP="00FA2637">
      <w:pPr>
        <w:pStyle w:val="tbnormal"/>
      </w:pPr>
      <w:r>
        <w:t xml:space="preserve">Anthony Tomat 27 ans, </w:t>
      </w:r>
      <w:r w:rsidR="00CD22A9">
        <w:t>a</w:t>
      </w:r>
      <w:r w:rsidR="00E738BD">
        <w:t xml:space="preserve"> débuté l’informatique </w:t>
      </w:r>
      <w:r w:rsidR="006B3FAC">
        <w:t>en obtenant sont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6B3FAC">
        <w:t>ES en informatiqu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79A782BD"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1BD026F1" w14:textId="2DCC2EFC" w:rsidR="00BC4C3A" w:rsidRDefault="00BC4C3A" w:rsidP="00BC4C3A">
      <w:pPr>
        <w:pStyle w:val="tbnormal"/>
      </w:pPr>
      <w:r>
        <w:t xml:space="preserve">Tout d’abord, </w:t>
      </w:r>
      <w:r w:rsidR="003F3935">
        <w:t>une phrase</w:t>
      </w:r>
      <w:r>
        <w:t xml:space="preserve"> d’un homme</w:t>
      </w:r>
      <w:r w:rsidR="00853F1C">
        <w:t xml:space="preserve"> médecin neurologue et </w:t>
      </w:r>
      <w:r>
        <w:t>poète</w:t>
      </w:r>
      <w:r w:rsidR="00853F1C">
        <w:rPr>
          <w:rStyle w:val="Appelnotedebasdep"/>
        </w:rPr>
        <w:footnoteReference w:id="1"/>
      </w:r>
      <w:r>
        <w:t> :</w:t>
      </w:r>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04BA56F8"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Pr="00F67BA5">
        <w:rPr>
          <w:sz w:val="21"/>
        </w:rPr>
        <w:t>)</w:t>
      </w:r>
    </w:p>
    <w:p w14:paraId="68E623FA" w14:textId="043990F8"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 xml:space="preserve">apprendre d’avantage » </w:t>
      </w:r>
      <w:r w:rsidR="00CD2542">
        <w:t>repris d’une citation de Madame Barthélémy Ruiz Chantal durant un salon du jeu sérieux en 2011.</w:t>
      </w:r>
    </w:p>
    <w:p w14:paraId="1B8398D6" w14:textId="1081A535" w:rsidR="0003458F" w:rsidRDefault="00CD2542" w:rsidP="00AA4B12">
      <w:pPr>
        <w:pStyle w:val="tbnormal"/>
      </w:pPr>
      <w:r>
        <w:t>Après cette courte introduction au domaine du jeu et de</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14A7F4D6"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2"/>
      </w:r>
      <w:r w:rsidR="00CD2542">
        <w:t xml:space="preserve">. Ce jeu propose de rendre l’apprentissage à la gestion d’entreprise </w:t>
      </w:r>
      <w:r w:rsidR="002C572B">
        <w:t xml:space="preserve">pilotée par PGI </w:t>
      </w:r>
      <w:r w:rsidR="00CD2542">
        <w:t xml:space="preserve">plus ludique qu’auparavant.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3"/>
      </w:r>
      <w:r w:rsidR="002C572B">
        <w:t xml:space="preserve">. Parenthèses fermées, </w:t>
      </w:r>
      <w:r>
        <w:t>ERPSim</w:t>
      </w:r>
      <w:r w:rsidR="00234725">
        <w:t xml:space="preserve"> se décline en plusieurs versions qui </w:t>
      </w:r>
      <w:r w:rsidR="00CD2542">
        <w:t>permet</w:t>
      </w:r>
      <w:r w:rsidR="00234725">
        <w:t>tent</w:t>
      </w:r>
      <w:r w:rsidR="00CD2542">
        <w:t xml:space="preserve"> d’exerc</w:t>
      </w:r>
      <w:r w:rsidR="00A743D3">
        <w:t xml:space="preserve">er les participants au travers </w:t>
      </w:r>
      <w:r w:rsidR="00234725">
        <w:t>différents</w:t>
      </w:r>
      <w:r w:rsidR="00A743D3">
        <w:t xml:space="preserve"> scénarios. Le but de cette diversification est d’</w:t>
      </w:r>
      <w:r w:rsidR="001E764C">
        <w:t>entrainer</w:t>
      </w:r>
      <w:r w:rsidR="00A743D3">
        <w:t xml:space="preserve"> </w:t>
      </w:r>
      <w:r w:rsidR="00234725">
        <w:t>des profils disparates</w:t>
      </w:r>
      <w:r w:rsidR="001E764C">
        <w:t xml:space="preserve">. D’économistes à analystes métier </w:t>
      </w:r>
      <w:r w:rsidR="00234725">
        <w:t>ou encore en</w:t>
      </w:r>
      <w:r w:rsidR="001E764C">
        <w:t xml:space="preserve"> passant par </w:t>
      </w:r>
      <w:r w:rsidR="00234725">
        <w:t xml:space="preserve">des </w:t>
      </w:r>
      <w:r w:rsidR="001E764C">
        <w:t>informaticiens de gestion, tous peuvent tirer</w:t>
      </w:r>
      <w:r w:rsidR="002C572B">
        <w:t xml:space="preserve"> les bénéfices de ce jeu et </w:t>
      </w:r>
      <w:r>
        <w:t xml:space="preserve">de </w:t>
      </w:r>
      <w:r w:rsidR="002C572B">
        <w:t>ses scénarios.</w:t>
      </w:r>
    </w:p>
    <w:p w14:paraId="37E2163C" w14:textId="2665B634" w:rsidR="002C572B" w:rsidRDefault="002C572B" w:rsidP="00AA4B12">
      <w:pPr>
        <w:pStyle w:val="tbnormal"/>
      </w:pPr>
      <w:r>
        <w:t xml:space="preserve">Tout naturellement, la Haute Ecole de Gestion Arc à Neuchâtel s’est approprié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27586972" w:rsidR="002962A0" w:rsidRDefault="002C572B" w:rsidP="00AA4B12">
      <w:pPr>
        <w:pStyle w:val="tbnormal"/>
      </w:pPr>
      <w:r>
        <w:t>Le besoin du marché</w:t>
      </w:r>
      <w:r w:rsidR="00234725">
        <w:t xml:space="preserve"> et de l’école </w:t>
      </w:r>
      <w:r>
        <w:t>identifié</w:t>
      </w:r>
      <w:r w:rsidR="00234725">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trois raisons. Tout d’abord, cette solution repose sur le système SAP qui ne </w:t>
      </w:r>
      <w:r w:rsidR="00234725">
        <w:lastRenderedPageBreak/>
        <w:t xml:space="preserve">reflète pas la demande des entreprises de la région. Qui, pour rappel, sont majoritairement composées de petites, voire moyennes entreprises. Suite à cela, les scénarios simulent des entreprises avec de grands moyens et des business qui tire vers ce que l’on trouve </w:t>
      </w:r>
      <w:r w:rsidR="0003458F">
        <w:t>outre-Atlantique</w:t>
      </w:r>
      <w:r w:rsidR="00234725">
        <w:t>. Finalement, l</w:t>
      </w:r>
      <w:r w:rsidR="002962A0">
        <w:t xml:space="preserve">e point névralgique, l’aspect financier. Cette solution est très onéreuse. Pour accéder au service, </w:t>
      </w:r>
      <w:r w:rsidR="00DE32AC">
        <w:t xml:space="preserve">il faut </w:t>
      </w:r>
      <w:r w:rsidR="0003458F">
        <w:t>s’</w:t>
      </w:r>
      <w:r w:rsidR="00D73135">
        <w:t>acquitter</w:t>
      </w:r>
      <w:r w:rsidR="002962A0">
        <w:t xml:space="preserve"> de divers</w:t>
      </w:r>
      <w:r w:rsidR="0003458F">
        <w:t xml:space="preserve"> coûts. La location d’un accès aux</w:t>
      </w:r>
      <w:r w:rsidR="002962A0">
        <w:t xml:space="preserve"> système</w:t>
      </w:r>
      <w:r w:rsidR="0003458F">
        <w:t>s</w:t>
      </w:r>
      <w:r w:rsidR="002962A0">
        <w:t xml:space="preserve"> SAP, l’utilisation des mandants SAP ERPSim et de licences étudiant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2BE184CD" w:rsidR="00DE32AC" w:rsidRDefault="00D73135" w:rsidP="00AA4B12">
      <w:pPr>
        <w:pStyle w:val="tbnormal"/>
      </w:pPr>
      <w:r>
        <w:t>En partant de ces résultats, ce travail doit résoudre des problématiques plus profondes. Comme comprendre les tenants et aboutissants de chacun des processus qu’une société met en œuvre</w:t>
      </w:r>
      <w:r w:rsidR="00F9406D">
        <w:t>. C</w:t>
      </w:r>
      <w:r>
        <w:t>omprendre comment ces processus sont soutenus par l’outil informa</w:t>
      </w:r>
      <w:r w:rsidR="00F9406D">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4"/>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549E5C70" w:rsidR="00816672" w:rsidRDefault="00CD0897" w:rsidP="00CD0897">
      <w:pPr>
        <w:pStyle w:val="tbnormal"/>
      </w:pPr>
      <w:r>
        <w:t>Jusqu’ici, les manières de former les gens sont passées de</w:t>
      </w:r>
      <w:r w:rsidR="00816672">
        <w:t>s</w:t>
      </w:r>
      <w:r>
        <w:t xml:space="preserve"> formation</w:t>
      </w:r>
      <w:r w:rsidR="00816672">
        <w:t>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BF1C5B1"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de l’information pertinente</w:t>
      </w:r>
      <w:r w:rsidR="0021657C">
        <w:t xml:space="preserve">. Pour </w:t>
      </w:r>
      <w:r>
        <w:t>apporter un support à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 SII pour système d’informations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1868611C" w:rsidR="00CD0897" w:rsidRDefault="0021657C" w:rsidP="00CD0897">
      <w:pPr>
        <w:pStyle w:val="tbnormal"/>
      </w:pPr>
      <w:r>
        <w:t>Le système d’information informatisé dissimule</w:t>
      </w:r>
      <w:r w:rsidR="00CD0897">
        <w:t xml:space="preserve"> souvent plusieurs éléments. Ils sont ses constituants. Dans le meilleur des mondes, ils sont interconnectés les uns aux autres, c’est ce que l’on appelle le degrés d’intégration. Malheureusement, le travail qu’incombe a</w:t>
      </w:r>
      <w:r w:rsidR="00BC1678">
        <w:t xml:space="preserve">ux informaticiens de gestion pour </w:t>
      </w:r>
      <w:r w:rsidR="00CD0897">
        <w:t xml:space="preserve">mettre en place les mécanismes nécessaires </w:t>
      </w:r>
      <w:r w:rsidR="00BC1678">
        <w:t>qui mènent</w:t>
      </w:r>
      <w:r w:rsidR="00CD0897">
        <w:t xml:space="preserve"> à un haut degrés d’intégration </w:t>
      </w:r>
      <w:r w:rsidR="00BC1678">
        <w:t>sont</w:t>
      </w:r>
      <w:r w:rsidR="00CD0897">
        <w:t xml:space="preserve"> complexe</w:t>
      </w:r>
      <w:r w:rsidR="00BC1678">
        <w:t>s,</w:t>
      </w:r>
      <w:r>
        <w:t xml:space="preserve"> prennent du temps et coûtent de l’argent</w:t>
      </w:r>
      <w:r w:rsidR="00CD0897">
        <w:t>.</w:t>
      </w:r>
    </w:p>
    <w:p w14:paraId="50207E42" w14:textId="05081427"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t xml:space="preserve">. Le tout </w:t>
      </w:r>
      <w:r w:rsidR="00CD0897">
        <w:t>dans un seul et unique système, une seule base de données. Ceux-ci sont très régulièrement rencontrés dans les entreprises</w:t>
      </w:r>
      <w:r>
        <w:t>.</w:t>
      </w:r>
    </w:p>
    <w:p w14:paraId="37136059" w14:textId="1062ABB1" w:rsidR="00BC1678" w:rsidRDefault="0021657C" w:rsidP="00BC1678">
      <w:pPr>
        <w:pStyle w:val="tbnormal"/>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Nonobstant, comme il est fait </w:t>
      </w:r>
      <w:r w:rsidR="00BC1678">
        <w:lastRenderedPageBreak/>
        <w:t>état ci-dessus, il n’est malheureusement pas adapté à la demande à laquelle les étudiants doivent faire face en sortant de leurs études.</w:t>
      </w:r>
    </w:p>
    <w:p w14:paraId="6304F9CC" w14:textId="3ACE81ED" w:rsidR="006A2416" w:rsidRDefault="00D65542" w:rsidP="006A2416">
      <w:pPr>
        <w:pStyle w:val="tbnormal"/>
      </w:pPr>
      <w:r>
        <w:t xml:space="preserve">Pour appuyer </w:t>
      </w:r>
      <w:r w:rsidR="00FF1630">
        <w:t xml:space="preserve">cette observation, il </w:t>
      </w:r>
      <w:r w:rsidR="00BC1678">
        <w:t xml:space="preserve">est </w:t>
      </w:r>
      <w:r w:rsidR="00FF1630">
        <w:t xml:space="preserve">important de </w:t>
      </w:r>
      <w:r>
        <w:t>pren</w:t>
      </w:r>
      <w:r w:rsidR="00360FBD">
        <w:t xml:space="preserve">dre en considération l’étude de </w:t>
      </w:r>
      <w:r w:rsidR="00360FBD" w:rsidRPr="00FF1630">
        <w:t>l’Of</w:t>
      </w:r>
      <w:r w:rsidR="00BC1678">
        <w:t xml:space="preserve">fice fédéral de la statistique </w:t>
      </w:r>
      <w:r w:rsidR="00360FBD" w:rsidRPr="00FF1630">
        <w:t xml:space="preserve">qui </w:t>
      </w:r>
      <w:r w:rsidR="00BC1678">
        <w:t>observe une démographie sociétale qui ressemble à cela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7777777" w:rsidR="00BC1678" w:rsidRDefault="00360FBD" w:rsidP="00341186">
      <w:pPr>
        <w:pStyle w:val="tbnormal"/>
      </w:pPr>
      <w:r>
        <w:t xml:space="preserve">Le </w:t>
      </w:r>
      <w:r w:rsidR="00BC1678">
        <w:t xml:space="preserve">résultat est que le </w:t>
      </w:r>
      <w:r>
        <w:t xml:space="preserve">taux de petites et moyennes entreprises pour les cantons de Neuchâtel et du Jura est de 99.83%. </w:t>
      </w:r>
      <w:r w:rsidR="00BC1678">
        <w:t>Dont uniquement</w:t>
      </w:r>
      <w:r>
        <w:t xml:space="preserve"> 1.70% sont des moyennes entreprises </w:t>
      </w:r>
      <w:r w:rsidR="00BC1678">
        <w:t>composées de 50 à 249 employés.</w:t>
      </w:r>
    </w:p>
    <w:p w14:paraId="3CD0429B" w14:textId="39C14EE0" w:rsidR="00081635" w:rsidRDefault="00BC1678" w:rsidP="00341186">
      <w:pPr>
        <w:pStyle w:val="tbnormal"/>
      </w:pPr>
      <w:r>
        <w:t>Cette réalité donne du crédit à ce projet. En effet, se permettre d’avancer que la solution SAP</w:t>
      </w:r>
      <w:r w:rsidR="00360FBD">
        <w:t xml:space="preserve"> n’est pas envisageable</w:t>
      </w:r>
      <w:r>
        <w:t xml:space="preserve"> pour les sociétés de la région est tout à fait admissible.</w:t>
      </w:r>
      <w:r w:rsidR="00081635">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77777777" w:rsidR="00FA2637" w:rsidRDefault="00FA2637" w:rsidP="00FA2637">
      <w:pPr>
        <w:pStyle w:val="tbnormal"/>
      </w:pPr>
      <w:r>
        <w:t>De manière générale, la problématique de ce travail consiste à définir clairement tous les éléments entrant en composition d’un jeu sérieux lié au domaine de la gestion d’entreprise.</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3F3A1D26" w:rsidR="00FA2637" w:rsidRDefault="00FA2637" w:rsidP="00FA2637">
      <w:pPr>
        <w:pStyle w:val="tbnormal"/>
      </w:pPr>
      <w:r>
        <w:t>Ces deux problématiques ont déjà été partiellement résolu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77777777" w:rsidR="00FA2637" w:rsidRDefault="00FA2637" w:rsidP="00FA2637">
      <w:pPr>
        <w:pStyle w:val="tbnormal"/>
      </w:pPr>
      <w:r>
        <w:t>Il est nécessaire de répondre à l’interrogation de ce qu’est un bon scénario ? 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B440F6">
      <w:pPr>
        <w:pStyle w:val="tbnormal"/>
        <w:numPr>
          <w:ilvl w:val="0"/>
          <w:numId w:val="47"/>
        </w:numPr>
      </w:pPr>
      <w:r>
        <w:t>L’aspect métier lié à la gestion d’entreprise.</w:t>
      </w:r>
    </w:p>
    <w:p w14:paraId="5C65B81C" w14:textId="77777777" w:rsidR="00FA2637" w:rsidRDefault="00FA2637" w:rsidP="00B440F6">
      <w:pPr>
        <w:pStyle w:val="tbnormal"/>
        <w:numPr>
          <w:ilvl w:val="0"/>
          <w:numId w:val="47"/>
        </w:numPr>
      </w:pPr>
      <w:r>
        <w:t>L’aspect pédagogique lié aux éléments que l’on veut faire apprendre aux participants.</w:t>
      </w:r>
    </w:p>
    <w:p w14:paraId="4554EC67" w14:textId="7A80F372" w:rsidR="00FA2637" w:rsidRDefault="00FA2637" w:rsidP="00B440F6">
      <w:pPr>
        <w:pStyle w:val="tbnormal"/>
        <w:numPr>
          <w:ilvl w:val="0"/>
          <w:numId w:val="47"/>
        </w:numPr>
      </w:pPr>
      <w:r>
        <w:t xml:space="preserve">L’aspect technique lié à la </w:t>
      </w:r>
      <w:r w:rsidR="00D16861">
        <w:t>mise en œuvre de</w:t>
      </w:r>
      <w:r>
        <w:t>s interactions entre les trois composants majeurs du jeu sérieux</w:t>
      </w:r>
      <w:r w:rsidR="00D16861">
        <w:t>.</w:t>
      </w:r>
    </w:p>
    <w:p w14:paraId="37EB95C6" w14:textId="03FEA056" w:rsidR="006E073A"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r w:rsidR="006E073A">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81DFEA7"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 émises durant le travail personnel pour définir celui qui doit être utilisé dans le jeu sérieux OdooSIM.</w:t>
      </w:r>
    </w:p>
    <w:p w14:paraId="21BF24F0" w14:textId="2400B7D7" w:rsidR="00AE5B00" w:rsidRDefault="00AE5B00" w:rsidP="006B3958">
      <w:pPr>
        <w:pStyle w:val="tbnormal"/>
      </w:pPr>
      <w:r>
        <w:t>Pour se faire, il faut se mettre d’accord sur le type de société que l’on choisit de simuler.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30894A8" w:rsidR="00AE5B00" w:rsidRDefault="00AE5B00" w:rsidP="006B3958">
      <w:pPr>
        <w:pStyle w:val="tbnormal"/>
      </w:pPr>
      <w:r>
        <w:t xml:space="preserve">Ce PGI, il s’agit de le sélectionner. À ce stade, tout semble se porter sur la solution Open Source Odoo. Cependant, il faut effectuer des tests plus approfondis pour valider les possibilités qu’il offre </w:t>
      </w:r>
      <w:r w:rsidR="00942EC3">
        <w:t>afin de</w:t>
      </w:r>
      <w:r>
        <w:t xml:space="preserve"> manipuler son référentiel </w:t>
      </w:r>
      <w:r w:rsidR="00942EC3">
        <w:t xml:space="preserve">de données </w:t>
      </w:r>
      <w:r>
        <w:t>par programmation.</w:t>
      </w:r>
    </w:p>
    <w:p w14:paraId="1594A420" w14:textId="5B3BEC23" w:rsidR="00AE5B00" w:rsidRDefault="00AE5B00" w:rsidP="006B3958">
      <w:pPr>
        <w:pStyle w:val="tbnormal"/>
      </w:pPr>
      <w:r>
        <w:t>Une fois le scénario, ses impératifs métiers et l’outil définis, commence la phase de développement d’une version limitée d’OdooSIM. Version limitée à la partie des ventes</w:t>
      </w:r>
      <w:r w:rsidR="00942EC3">
        <w:t xml:space="preserve"> uniquement</w:t>
      </w:r>
      <w:r>
        <w:t>.</w:t>
      </w:r>
    </w:p>
    <w:p w14:paraId="3C9045EE" w14:textId="3FD8FC7B" w:rsidR="0013302F" w:rsidRDefault="0013302F" w:rsidP="006B3958">
      <w:pPr>
        <w:pStyle w:val="tbnormal"/>
      </w:pPr>
      <w:r>
        <w:t xml:space="preserve">Pour pouvoir y arriver, la démarche est de créer un référentiel de donnée en relation avec le scénario et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7E34CA8" w:rsidR="0013302F" w:rsidRDefault="0013302F" w:rsidP="006B3958">
      <w:pPr>
        <w:pStyle w:val="tbnormal"/>
      </w:pPr>
      <w:r>
        <w:t xml:space="preserve">La partie maître d’ouvrage est assurée par Monsieur </w:t>
      </w:r>
      <w:proofErr w:type="spellStart"/>
      <w:r>
        <w:t>Fritscher</w:t>
      </w:r>
      <w:proofErr w:type="spellEnd"/>
      <w:r>
        <w:t xml:space="preserve"> dans le rôle de directeur de travail et Monsieur Do Santo en tant qu’</w:t>
      </w:r>
      <w:r w:rsidR="00942EC3">
        <w:t>assistant</w:t>
      </w:r>
      <w:r>
        <w:t>.</w:t>
      </w:r>
    </w:p>
    <w:p w14:paraId="37F4627C" w14:textId="138632E6" w:rsidR="0013302F" w:rsidRDefault="0013302F" w:rsidP="0013302F">
      <w:pPr>
        <w:pStyle w:val="tbnormal"/>
      </w:pPr>
      <w:r>
        <w:t>La partie maître d’œuvre se compose de Monsieur Tomat uniquement. Dans le rôle de l’étudian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1"/>
      <w:r w:rsidRPr="00483FF3">
        <w:lastRenderedPageBreak/>
        <w:t>Partie</w:t>
      </w:r>
      <w:r w:rsidR="003255DA" w:rsidRPr="00483FF3">
        <w:br/>
      </w:r>
      <w:proofErr w:type="spellStart"/>
      <w:r w:rsidR="003255DA" w:rsidRPr="00483FF3">
        <w:t>T</w:t>
      </w:r>
      <w:r w:rsidRPr="00483FF3">
        <w:t>héori</w:t>
      </w:r>
      <w:bookmarkEnd w:id="11"/>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74C32A50"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bookmarkStart w:id="13" w:name="_GoBack"/>
      <w:bookmarkEnd w:id="13"/>
      <w:r w:rsidR="00D77AC3">
        <w:rPr>
          <w:noProof/>
        </w:rPr>
        <w:t>Introduction</w:t>
      </w:r>
      <w:r w:rsidR="00D77AC3">
        <w:rPr>
          <w:noProof/>
        </w:rPr>
        <w:tab/>
      </w:r>
      <w:r w:rsidR="00D77AC3">
        <w:rPr>
          <w:noProof/>
        </w:rPr>
        <w:fldChar w:fldCharType="begin"/>
      </w:r>
      <w:r w:rsidR="00D77AC3">
        <w:rPr>
          <w:noProof/>
        </w:rPr>
        <w:instrText xml:space="preserve"> PAGEREF _Toc454634997 \h </w:instrText>
      </w:r>
      <w:r w:rsidR="00D77AC3">
        <w:rPr>
          <w:noProof/>
        </w:rPr>
      </w:r>
      <w:r w:rsidR="00D77AC3">
        <w:rPr>
          <w:noProof/>
        </w:rPr>
        <w:fldChar w:fldCharType="separate"/>
      </w:r>
      <w:r w:rsidR="00D77AC3">
        <w:rPr>
          <w:noProof/>
        </w:rPr>
        <w:t>1</w:t>
      </w:r>
      <w:r w:rsidR="00D77AC3">
        <w:rPr>
          <w:noProof/>
        </w:rPr>
        <w:fldChar w:fldCharType="end"/>
      </w:r>
    </w:p>
    <w:p w14:paraId="7E3B34C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634998 \h </w:instrText>
      </w:r>
      <w:r>
        <w:rPr>
          <w:noProof/>
        </w:rPr>
      </w:r>
      <w:r>
        <w:rPr>
          <w:noProof/>
        </w:rPr>
        <w:fldChar w:fldCharType="separate"/>
      </w:r>
      <w:r>
        <w:rPr>
          <w:noProof/>
        </w:rPr>
        <w:t>1</w:t>
      </w:r>
      <w:r>
        <w:rPr>
          <w:noProof/>
        </w:rPr>
        <w:fldChar w:fldCharType="end"/>
      </w:r>
    </w:p>
    <w:p w14:paraId="4064778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634999 \h </w:instrText>
      </w:r>
      <w:r>
        <w:rPr>
          <w:noProof/>
        </w:rPr>
      </w:r>
      <w:r>
        <w:rPr>
          <w:noProof/>
        </w:rPr>
        <w:fldChar w:fldCharType="separate"/>
      </w:r>
      <w:r>
        <w:rPr>
          <w:noProof/>
        </w:rPr>
        <w:t>2</w:t>
      </w:r>
      <w:r>
        <w:rPr>
          <w:noProof/>
        </w:rPr>
        <w:fldChar w:fldCharType="end"/>
      </w:r>
    </w:p>
    <w:p w14:paraId="694B6484" w14:textId="77777777" w:rsidR="00D77AC3" w:rsidRDefault="00D77AC3">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635000 \h </w:instrText>
      </w:r>
      <w:r>
        <w:rPr>
          <w:noProof/>
        </w:rPr>
      </w:r>
      <w:r>
        <w:rPr>
          <w:noProof/>
        </w:rPr>
        <w:fldChar w:fldCharType="separate"/>
      </w:r>
      <w:r>
        <w:rPr>
          <w:noProof/>
        </w:rPr>
        <w:t>3</w:t>
      </w:r>
      <w:r>
        <w:rPr>
          <w:noProof/>
        </w:rPr>
        <w:fldChar w:fldCharType="end"/>
      </w:r>
    </w:p>
    <w:p w14:paraId="0C5C054E"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635001 \h </w:instrText>
      </w:r>
      <w:r>
        <w:rPr>
          <w:noProof/>
        </w:rPr>
      </w:r>
      <w:r>
        <w:rPr>
          <w:noProof/>
        </w:rPr>
        <w:fldChar w:fldCharType="separate"/>
      </w:r>
      <w:r>
        <w:rPr>
          <w:noProof/>
        </w:rPr>
        <w:t>3</w:t>
      </w:r>
      <w:r>
        <w:rPr>
          <w:noProof/>
        </w:rPr>
        <w:fldChar w:fldCharType="end"/>
      </w:r>
    </w:p>
    <w:p w14:paraId="414443A6" w14:textId="77777777" w:rsidR="00D77AC3" w:rsidRDefault="00D77AC3">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635002 \h </w:instrText>
      </w:r>
      <w:r>
        <w:rPr>
          <w:noProof/>
        </w:rPr>
      </w:r>
      <w:r>
        <w:rPr>
          <w:noProof/>
        </w:rPr>
        <w:fldChar w:fldCharType="separate"/>
      </w:r>
      <w:r>
        <w:rPr>
          <w:noProof/>
        </w:rPr>
        <w:t>3</w:t>
      </w:r>
      <w:r>
        <w:rPr>
          <w:noProof/>
        </w:rPr>
        <w:fldChar w:fldCharType="end"/>
      </w:r>
    </w:p>
    <w:p w14:paraId="72E407A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635003 \h </w:instrText>
      </w:r>
      <w:r>
        <w:rPr>
          <w:noProof/>
        </w:rPr>
      </w:r>
      <w:r>
        <w:rPr>
          <w:noProof/>
        </w:rPr>
        <w:fldChar w:fldCharType="separate"/>
      </w:r>
      <w:r>
        <w:rPr>
          <w:noProof/>
        </w:rPr>
        <w:t>4</w:t>
      </w:r>
      <w:r>
        <w:rPr>
          <w:noProof/>
        </w:rPr>
        <w:fldChar w:fldCharType="end"/>
      </w:r>
    </w:p>
    <w:p w14:paraId="31057A8A" w14:textId="77777777" w:rsidR="00D77AC3" w:rsidRDefault="00D77AC3">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635004 \h </w:instrText>
      </w:r>
      <w:r>
        <w:rPr>
          <w:noProof/>
        </w:rPr>
      </w:r>
      <w:r>
        <w:rPr>
          <w:noProof/>
        </w:rPr>
        <w:fldChar w:fldCharType="separate"/>
      </w:r>
      <w:r>
        <w:rPr>
          <w:noProof/>
        </w:rPr>
        <w:t>4</w:t>
      </w:r>
      <w:r>
        <w:rPr>
          <w:noProof/>
        </w:rPr>
        <w:fldChar w:fldCharType="end"/>
      </w:r>
    </w:p>
    <w:p w14:paraId="3A3ACBE3"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635005 \h </w:instrText>
      </w:r>
      <w:r>
        <w:rPr>
          <w:noProof/>
        </w:rPr>
      </w:r>
      <w:r>
        <w:rPr>
          <w:noProof/>
        </w:rPr>
        <w:fldChar w:fldCharType="separate"/>
      </w:r>
      <w:r>
        <w:rPr>
          <w:noProof/>
        </w:rPr>
        <w:t>4</w:t>
      </w:r>
      <w:r>
        <w:rPr>
          <w:noProof/>
        </w:rPr>
        <w:fldChar w:fldCharType="end"/>
      </w:r>
    </w:p>
    <w:p w14:paraId="7CAC8F7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635006 \h </w:instrText>
      </w:r>
      <w:r>
        <w:rPr>
          <w:noProof/>
        </w:rPr>
      </w:r>
      <w:r>
        <w:rPr>
          <w:noProof/>
        </w:rPr>
        <w:fldChar w:fldCharType="separate"/>
      </w:r>
      <w:r>
        <w:rPr>
          <w:noProof/>
        </w:rPr>
        <w:t>4</w:t>
      </w:r>
      <w:r>
        <w:rPr>
          <w:noProof/>
        </w:rPr>
        <w:fldChar w:fldCharType="end"/>
      </w:r>
    </w:p>
    <w:p w14:paraId="0307C2F0"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635007 \h </w:instrText>
      </w:r>
      <w:r>
        <w:rPr>
          <w:noProof/>
        </w:rPr>
      </w:r>
      <w:r>
        <w:rPr>
          <w:noProof/>
        </w:rPr>
        <w:fldChar w:fldCharType="separate"/>
      </w:r>
      <w:r>
        <w:rPr>
          <w:noProof/>
        </w:rPr>
        <w:t>5</w:t>
      </w:r>
      <w:r>
        <w:rPr>
          <w:noProof/>
        </w:rPr>
        <w:fldChar w:fldCharType="end"/>
      </w:r>
    </w:p>
    <w:p w14:paraId="5BCE1F6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635008 \h </w:instrText>
      </w:r>
      <w:r>
        <w:rPr>
          <w:noProof/>
        </w:rPr>
      </w:r>
      <w:r>
        <w:rPr>
          <w:noProof/>
        </w:rPr>
        <w:fldChar w:fldCharType="separate"/>
      </w:r>
      <w:r>
        <w:rPr>
          <w:noProof/>
        </w:rPr>
        <w:t>6</w:t>
      </w:r>
      <w:r>
        <w:rPr>
          <w:noProof/>
        </w:rPr>
        <w:fldChar w:fldCharType="end"/>
      </w:r>
    </w:p>
    <w:p w14:paraId="0D98287D" w14:textId="77777777" w:rsidR="00D77AC3" w:rsidRDefault="00D77AC3">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635009 \h </w:instrText>
      </w:r>
      <w:r>
        <w:rPr>
          <w:noProof/>
        </w:rPr>
      </w:r>
      <w:r>
        <w:rPr>
          <w:noProof/>
        </w:rPr>
        <w:fldChar w:fldCharType="separate"/>
      </w:r>
      <w:r>
        <w:rPr>
          <w:noProof/>
        </w:rPr>
        <w:t>6</w:t>
      </w:r>
      <w:r>
        <w:rPr>
          <w:noProof/>
        </w:rPr>
        <w:fldChar w:fldCharType="end"/>
      </w:r>
    </w:p>
    <w:p w14:paraId="2155FB02"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635010 \h </w:instrText>
      </w:r>
      <w:r>
        <w:rPr>
          <w:noProof/>
        </w:rPr>
      </w:r>
      <w:r>
        <w:rPr>
          <w:noProof/>
        </w:rPr>
        <w:fldChar w:fldCharType="separate"/>
      </w:r>
      <w:r>
        <w:rPr>
          <w:noProof/>
        </w:rPr>
        <w:t>7</w:t>
      </w:r>
      <w:r>
        <w:rPr>
          <w:noProof/>
        </w:rPr>
        <w:fldChar w:fldCharType="end"/>
      </w:r>
    </w:p>
    <w:p w14:paraId="7A8B4D05"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635011 \h </w:instrText>
      </w:r>
      <w:r>
        <w:rPr>
          <w:noProof/>
        </w:rPr>
      </w:r>
      <w:r>
        <w:rPr>
          <w:noProof/>
        </w:rPr>
        <w:fldChar w:fldCharType="separate"/>
      </w:r>
      <w:r>
        <w:rPr>
          <w:noProof/>
        </w:rPr>
        <w:t>9</w:t>
      </w:r>
      <w:r>
        <w:rPr>
          <w:noProof/>
        </w:rPr>
        <w:fldChar w:fldCharType="end"/>
      </w:r>
    </w:p>
    <w:p w14:paraId="4D16BC1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635012 \h </w:instrText>
      </w:r>
      <w:r>
        <w:rPr>
          <w:noProof/>
        </w:rPr>
      </w:r>
      <w:r>
        <w:rPr>
          <w:noProof/>
        </w:rPr>
        <w:fldChar w:fldCharType="separate"/>
      </w:r>
      <w:r>
        <w:rPr>
          <w:noProof/>
        </w:rPr>
        <w:t>9</w:t>
      </w:r>
      <w:r>
        <w:rPr>
          <w:noProof/>
        </w:rPr>
        <w:fldChar w:fldCharType="end"/>
      </w:r>
    </w:p>
    <w:p w14:paraId="7C3AA12F"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635013 \h </w:instrText>
      </w:r>
      <w:r>
        <w:rPr>
          <w:noProof/>
        </w:rPr>
      </w:r>
      <w:r>
        <w:rPr>
          <w:noProof/>
        </w:rPr>
        <w:fldChar w:fldCharType="separate"/>
      </w:r>
      <w:r>
        <w:rPr>
          <w:noProof/>
        </w:rPr>
        <w:t>10</w:t>
      </w:r>
      <w:r>
        <w:rPr>
          <w:noProof/>
        </w:rPr>
        <w:fldChar w:fldCharType="end"/>
      </w:r>
    </w:p>
    <w:p w14:paraId="70467850"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635014 \h </w:instrText>
      </w:r>
      <w:r>
        <w:rPr>
          <w:noProof/>
        </w:rPr>
      </w:r>
      <w:r>
        <w:rPr>
          <w:noProof/>
        </w:rPr>
        <w:fldChar w:fldCharType="separate"/>
      </w:r>
      <w:r>
        <w:rPr>
          <w:noProof/>
        </w:rPr>
        <w:t>10</w:t>
      </w:r>
      <w:r>
        <w:rPr>
          <w:noProof/>
        </w:rPr>
        <w:fldChar w:fldCharType="end"/>
      </w:r>
    </w:p>
    <w:p w14:paraId="5A82992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635015 \h </w:instrText>
      </w:r>
      <w:r>
        <w:rPr>
          <w:noProof/>
        </w:rPr>
      </w:r>
      <w:r>
        <w:rPr>
          <w:noProof/>
        </w:rPr>
        <w:fldChar w:fldCharType="separate"/>
      </w:r>
      <w:r>
        <w:rPr>
          <w:noProof/>
        </w:rPr>
        <w:t>10</w:t>
      </w:r>
      <w:r>
        <w:rPr>
          <w:noProof/>
        </w:rPr>
        <w:fldChar w:fldCharType="end"/>
      </w:r>
    </w:p>
    <w:p w14:paraId="5F3A9CB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635016 \h </w:instrText>
      </w:r>
      <w:r>
        <w:rPr>
          <w:noProof/>
        </w:rPr>
      </w:r>
      <w:r>
        <w:rPr>
          <w:noProof/>
        </w:rPr>
        <w:fldChar w:fldCharType="separate"/>
      </w:r>
      <w:r>
        <w:rPr>
          <w:noProof/>
        </w:rPr>
        <w:t>10</w:t>
      </w:r>
      <w:r>
        <w:rPr>
          <w:noProof/>
        </w:rPr>
        <w:fldChar w:fldCharType="end"/>
      </w:r>
    </w:p>
    <w:p w14:paraId="669B557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635017 \h </w:instrText>
      </w:r>
      <w:r>
        <w:rPr>
          <w:noProof/>
        </w:rPr>
      </w:r>
      <w:r>
        <w:rPr>
          <w:noProof/>
        </w:rPr>
        <w:fldChar w:fldCharType="separate"/>
      </w:r>
      <w:r>
        <w:rPr>
          <w:noProof/>
        </w:rPr>
        <w:t>11</w:t>
      </w:r>
      <w:r>
        <w:rPr>
          <w:noProof/>
        </w:rPr>
        <w:fldChar w:fldCharType="end"/>
      </w:r>
    </w:p>
    <w:p w14:paraId="7029FA5C"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635018 \h </w:instrText>
      </w:r>
      <w:r>
        <w:rPr>
          <w:noProof/>
        </w:rPr>
      </w:r>
      <w:r>
        <w:rPr>
          <w:noProof/>
        </w:rPr>
        <w:fldChar w:fldCharType="separate"/>
      </w:r>
      <w:r>
        <w:rPr>
          <w:noProof/>
        </w:rPr>
        <w:t>11</w:t>
      </w:r>
      <w:r>
        <w:rPr>
          <w:noProof/>
        </w:rPr>
        <w:fldChar w:fldCharType="end"/>
      </w:r>
    </w:p>
    <w:p w14:paraId="1576969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635019 \h </w:instrText>
      </w:r>
      <w:r>
        <w:rPr>
          <w:noProof/>
        </w:rPr>
      </w:r>
      <w:r>
        <w:rPr>
          <w:noProof/>
        </w:rPr>
        <w:fldChar w:fldCharType="separate"/>
      </w:r>
      <w:r>
        <w:rPr>
          <w:noProof/>
        </w:rPr>
        <w:t>11</w:t>
      </w:r>
      <w:r>
        <w:rPr>
          <w:noProof/>
        </w:rPr>
        <w:fldChar w:fldCharType="end"/>
      </w:r>
    </w:p>
    <w:p w14:paraId="017C837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635020 \h </w:instrText>
      </w:r>
      <w:r>
        <w:rPr>
          <w:noProof/>
        </w:rPr>
      </w:r>
      <w:r>
        <w:rPr>
          <w:noProof/>
        </w:rPr>
        <w:fldChar w:fldCharType="separate"/>
      </w:r>
      <w:r>
        <w:rPr>
          <w:noProof/>
        </w:rPr>
        <w:t>12</w:t>
      </w:r>
      <w:r>
        <w:rPr>
          <w:noProof/>
        </w:rPr>
        <w:fldChar w:fldCharType="end"/>
      </w:r>
    </w:p>
    <w:p w14:paraId="20CC26D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635021 \h </w:instrText>
      </w:r>
      <w:r>
        <w:rPr>
          <w:noProof/>
        </w:rPr>
      </w:r>
      <w:r>
        <w:rPr>
          <w:noProof/>
        </w:rPr>
        <w:fldChar w:fldCharType="separate"/>
      </w:r>
      <w:r>
        <w:rPr>
          <w:noProof/>
        </w:rPr>
        <w:t>12</w:t>
      </w:r>
      <w:r>
        <w:rPr>
          <w:noProof/>
        </w:rPr>
        <w:fldChar w:fldCharType="end"/>
      </w:r>
    </w:p>
    <w:p w14:paraId="52FA482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635022 \h </w:instrText>
      </w:r>
      <w:r>
        <w:rPr>
          <w:noProof/>
        </w:rPr>
      </w:r>
      <w:r>
        <w:rPr>
          <w:noProof/>
        </w:rPr>
        <w:fldChar w:fldCharType="separate"/>
      </w:r>
      <w:r>
        <w:rPr>
          <w:noProof/>
        </w:rPr>
        <w:t>12</w:t>
      </w:r>
      <w:r>
        <w:rPr>
          <w:noProof/>
        </w:rPr>
        <w:fldChar w:fldCharType="end"/>
      </w:r>
    </w:p>
    <w:p w14:paraId="66AE6A19"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635023 \h </w:instrText>
      </w:r>
      <w:r>
        <w:rPr>
          <w:noProof/>
        </w:rPr>
      </w:r>
      <w:r>
        <w:rPr>
          <w:noProof/>
        </w:rPr>
        <w:fldChar w:fldCharType="separate"/>
      </w:r>
      <w:r>
        <w:rPr>
          <w:noProof/>
        </w:rPr>
        <w:t>13</w:t>
      </w:r>
      <w:r>
        <w:rPr>
          <w:noProof/>
        </w:rPr>
        <w:fldChar w:fldCharType="end"/>
      </w:r>
    </w:p>
    <w:p w14:paraId="4C29418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635024 \h </w:instrText>
      </w:r>
      <w:r>
        <w:rPr>
          <w:noProof/>
        </w:rPr>
      </w:r>
      <w:r>
        <w:rPr>
          <w:noProof/>
        </w:rPr>
        <w:fldChar w:fldCharType="separate"/>
      </w:r>
      <w:r>
        <w:rPr>
          <w:noProof/>
        </w:rPr>
        <w:t>13</w:t>
      </w:r>
      <w:r>
        <w:rPr>
          <w:noProof/>
        </w:rPr>
        <w:fldChar w:fldCharType="end"/>
      </w:r>
    </w:p>
    <w:p w14:paraId="65C2FEC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635025 \h </w:instrText>
      </w:r>
      <w:r>
        <w:rPr>
          <w:noProof/>
        </w:rPr>
      </w:r>
      <w:r>
        <w:rPr>
          <w:noProof/>
        </w:rPr>
        <w:fldChar w:fldCharType="separate"/>
      </w:r>
      <w:r>
        <w:rPr>
          <w:noProof/>
        </w:rPr>
        <w:t>13</w:t>
      </w:r>
      <w:r>
        <w:rPr>
          <w:noProof/>
        </w:rPr>
        <w:fldChar w:fldCharType="end"/>
      </w:r>
    </w:p>
    <w:p w14:paraId="04B5F1D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635026 \h </w:instrText>
      </w:r>
      <w:r>
        <w:rPr>
          <w:noProof/>
        </w:rPr>
      </w:r>
      <w:r>
        <w:rPr>
          <w:noProof/>
        </w:rPr>
        <w:fldChar w:fldCharType="separate"/>
      </w:r>
      <w:r>
        <w:rPr>
          <w:noProof/>
        </w:rPr>
        <w:t>15</w:t>
      </w:r>
      <w:r>
        <w:rPr>
          <w:noProof/>
        </w:rPr>
        <w:fldChar w:fldCharType="end"/>
      </w:r>
    </w:p>
    <w:p w14:paraId="530C7AA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635027 \h </w:instrText>
      </w:r>
      <w:r>
        <w:rPr>
          <w:noProof/>
        </w:rPr>
      </w:r>
      <w:r>
        <w:rPr>
          <w:noProof/>
        </w:rPr>
        <w:fldChar w:fldCharType="separate"/>
      </w:r>
      <w:r>
        <w:rPr>
          <w:noProof/>
        </w:rPr>
        <w:t>16</w:t>
      </w:r>
      <w:r>
        <w:rPr>
          <w:noProof/>
        </w:rPr>
        <w:fldChar w:fldCharType="end"/>
      </w:r>
    </w:p>
    <w:p w14:paraId="20C98068"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635028 \h </w:instrText>
      </w:r>
      <w:r>
        <w:rPr>
          <w:noProof/>
        </w:rPr>
      </w:r>
      <w:r>
        <w:rPr>
          <w:noProof/>
        </w:rPr>
        <w:fldChar w:fldCharType="separate"/>
      </w:r>
      <w:r>
        <w:rPr>
          <w:noProof/>
        </w:rPr>
        <w:t>16</w:t>
      </w:r>
      <w:r>
        <w:rPr>
          <w:noProof/>
        </w:rPr>
        <w:fldChar w:fldCharType="end"/>
      </w:r>
    </w:p>
    <w:p w14:paraId="6D4FCA4E"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635029 \h </w:instrText>
      </w:r>
      <w:r>
        <w:rPr>
          <w:noProof/>
        </w:rPr>
      </w:r>
      <w:r>
        <w:rPr>
          <w:noProof/>
        </w:rPr>
        <w:fldChar w:fldCharType="separate"/>
      </w:r>
      <w:r>
        <w:rPr>
          <w:noProof/>
        </w:rPr>
        <w:t>16</w:t>
      </w:r>
      <w:r>
        <w:rPr>
          <w:noProof/>
        </w:rPr>
        <w:fldChar w:fldCharType="end"/>
      </w:r>
    </w:p>
    <w:p w14:paraId="2910F8D7"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635030 \h </w:instrText>
      </w:r>
      <w:r>
        <w:rPr>
          <w:noProof/>
        </w:rPr>
      </w:r>
      <w:r>
        <w:rPr>
          <w:noProof/>
        </w:rPr>
        <w:fldChar w:fldCharType="separate"/>
      </w:r>
      <w:r>
        <w:rPr>
          <w:noProof/>
        </w:rPr>
        <w:t>16</w:t>
      </w:r>
      <w:r>
        <w:rPr>
          <w:noProof/>
        </w:rPr>
        <w:fldChar w:fldCharType="end"/>
      </w:r>
    </w:p>
    <w:p w14:paraId="0B27162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635031 \h </w:instrText>
      </w:r>
      <w:r>
        <w:rPr>
          <w:noProof/>
        </w:rPr>
      </w:r>
      <w:r>
        <w:rPr>
          <w:noProof/>
        </w:rPr>
        <w:fldChar w:fldCharType="separate"/>
      </w:r>
      <w:r>
        <w:rPr>
          <w:noProof/>
        </w:rPr>
        <w:t>17</w:t>
      </w:r>
      <w:r>
        <w:rPr>
          <w:noProof/>
        </w:rPr>
        <w:fldChar w:fldCharType="end"/>
      </w:r>
    </w:p>
    <w:p w14:paraId="758A1CBA"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635032 \h </w:instrText>
      </w:r>
      <w:r>
        <w:rPr>
          <w:noProof/>
        </w:rPr>
      </w:r>
      <w:r>
        <w:rPr>
          <w:noProof/>
        </w:rPr>
        <w:fldChar w:fldCharType="separate"/>
      </w:r>
      <w:r>
        <w:rPr>
          <w:noProof/>
        </w:rPr>
        <w:t>17</w:t>
      </w:r>
      <w:r>
        <w:rPr>
          <w:noProof/>
        </w:rPr>
        <w:fldChar w:fldCharType="end"/>
      </w:r>
    </w:p>
    <w:p w14:paraId="4E7CF2B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635033 \h </w:instrText>
      </w:r>
      <w:r>
        <w:rPr>
          <w:noProof/>
        </w:rPr>
      </w:r>
      <w:r>
        <w:rPr>
          <w:noProof/>
        </w:rPr>
        <w:fldChar w:fldCharType="separate"/>
      </w:r>
      <w:r>
        <w:rPr>
          <w:noProof/>
        </w:rPr>
        <w:t>18</w:t>
      </w:r>
      <w:r>
        <w:rPr>
          <w:noProof/>
        </w:rPr>
        <w:fldChar w:fldCharType="end"/>
      </w:r>
    </w:p>
    <w:p w14:paraId="2A7967D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635034 \h </w:instrText>
      </w:r>
      <w:r>
        <w:rPr>
          <w:noProof/>
        </w:rPr>
      </w:r>
      <w:r>
        <w:rPr>
          <w:noProof/>
        </w:rPr>
        <w:fldChar w:fldCharType="separate"/>
      </w:r>
      <w:r>
        <w:rPr>
          <w:noProof/>
        </w:rPr>
        <w:t>18</w:t>
      </w:r>
      <w:r>
        <w:rPr>
          <w:noProof/>
        </w:rPr>
        <w:fldChar w:fldCharType="end"/>
      </w:r>
    </w:p>
    <w:p w14:paraId="0E92B1BA"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635035 \h </w:instrText>
      </w:r>
      <w:r>
        <w:rPr>
          <w:noProof/>
        </w:rPr>
      </w:r>
      <w:r>
        <w:rPr>
          <w:noProof/>
        </w:rPr>
        <w:fldChar w:fldCharType="separate"/>
      </w:r>
      <w:r>
        <w:rPr>
          <w:noProof/>
        </w:rPr>
        <w:t>19</w:t>
      </w:r>
      <w:r>
        <w:rPr>
          <w:noProof/>
        </w:rPr>
        <w:fldChar w:fldCharType="end"/>
      </w:r>
    </w:p>
    <w:p w14:paraId="2CB8ECA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635036 \h </w:instrText>
      </w:r>
      <w:r>
        <w:rPr>
          <w:noProof/>
        </w:rPr>
      </w:r>
      <w:r>
        <w:rPr>
          <w:noProof/>
        </w:rPr>
        <w:fldChar w:fldCharType="separate"/>
      </w:r>
      <w:r>
        <w:rPr>
          <w:noProof/>
        </w:rPr>
        <w:t>19</w:t>
      </w:r>
      <w:r>
        <w:rPr>
          <w:noProof/>
        </w:rPr>
        <w:fldChar w:fldCharType="end"/>
      </w:r>
    </w:p>
    <w:p w14:paraId="4D5AE84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635037 \h </w:instrText>
      </w:r>
      <w:r>
        <w:rPr>
          <w:noProof/>
        </w:rPr>
      </w:r>
      <w:r>
        <w:rPr>
          <w:noProof/>
        </w:rPr>
        <w:fldChar w:fldCharType="separate"/>
      </w:r>
      <w:r>
        <w:rPr>
          <w:noProof/>
        </w:rPr>
        <w:t>19</w:t>
      </w:r>
      <w:r>
        <w:rPr>
          <w:noProof/>
        </w:rPr>
        <w:fldChar w:fldCharType="end"/>
      </w:r>
    </w:p>
    <w:p w14:paraId="338ECFE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635038 \h </w:instrText>
      </w:r>
      <w:r>
        <w:rPr>
          <w:noProof/>
        </w:rPr>
      </w:r>
      <w:r>
        <w:rPr>
          <w:noProof/>
        </w:rPr>
        <w:fldChar w:fldCharType="separate"/>
      </w:r>
      <w:r>
        <w:rPr>
          <w:noProof/>
        </w:rPr>
        <w:t>20</w:t>
      </w:r>
      <w:r>
        <w:rPr>
          <w:noProof/>
        </w:rPr>
        <w:fldChar w:fldCharType="end"/>
      </w:r>
    </w:p>
    <w:p w14:paraId="08CB9DE7"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Couverture fonctionnel</w:t>
      </w:r>
      <w:r>
        <w:rPr>
          <w:noProof/>
        </w:rPr>
        <w:tab/>
      </w:r>
      <w:r>
        <w:rPr>
          <w:noProof/>
        </w:rPr>
        <w:fldChar w:fldCharType="begin"/>
      </w:r>
      <w:r>
        <w:rPr>
          <w:noProof/>
        </w:rPr>
        <w:instrText xml:space="preserve"> PAGEREF _Toc454635039 \h </w:instrText>
      </w:r>
      <w:r>
        <w:rPr>
          <w:noProof/>
        </w:rPr>
      </w:r>
      <w:r>
        <w:rPr>
          <w:noProof/>
        </w:rPr>
        <w:fldChar w:fldCharType="separate"/>
      </w:r>
      <w:r>
        <w:rPr>
          <w:noProof/>
        </w:rPr>
        <w:t>20</w:t>
      </w:r>
      <w:r>
        <w:rPr>
          <w:noProof/>
        </w:rPr>
        <w:fldChar w:fldCharType="end"/>
      </w:r>
    </w:p>
    <w:p w14:paraId="0675627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635040 \h </w:instrText>
      </w:r>
      <w:r>
        <w:rPr>
          <w:noProof/>
        </w:rPr>
      </w:r>
      <w:r>
        <w:rPr>
          <w:noProof/>
        </w:rPr>
        <w:fldChar w:fldCharType="separate"/>
      </w:r>
      <w:r>
        <w:rPr>
          <w:noProof/>
        </w:rPr>
        <w:t>21</w:t>
      </w:r>
      <w:r>
        <w:rPr>
          <w:noProof/>
        </w:rPr>
        <w:fldChar w:fldCharType="end"/>
      </w:r>
    </w:p>
    <w:p w14:paraId="60501865"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635041 \h </w:instrText>
      </w:r>
      <w:r>
        <w:rPr>
          <w:noProof/>
        </w:rPr>
      </w:r>
      <w:r>
        <w:rPr>
          <w:noProof/>
        </w:rPr>
        <w:fldChar w:fldCharType="separate"/>
      </w:r>
      <w:r>
        <w:rPr>
          <w:noProof/>
        </w:rPr>
        <w:t>21</w:t>
      </w:r>
      <w:r>
        <w:rPr>
          <w:noProof/>
        </w:rPr>
        <w:fldChar w:fldCharType="end"/>
      </w:r>
    </w:p>
    <w:p w14:paraId="7BC4C35D"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635042 \h </w:instrText>
      </w:r>
      <w:r>
        <w:rPr>
          <w:noProof/>
        </w:rPr>
      </w:r>
      <w:r>
        <w:rPr>
          <w:noProof/>
        </w:rPr>
        <w:fldChar w:fldCharType="separate"/>
      </w:r>
      <w:r>
        <w:rPr>
          <w:noProof/>
        </w:rPr>
        <w:t>21</w:t>
      </w:r>
      <w:r>
        <w:rPr>
          <w:noProof/>
        </w:rPr>
        <w:fldChar w:fldCharType="end"/>
      </w:r>
    </w:p>
    <w:p w14:paraId="4687BD7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635043 \h </w:instrText>
      </w:r>
      <w:r>
        <w:rPr>
          <w:noProof/>
        </w:rPr>
      </w:r>
      <w:r>
        <w:rPr>
          <w:noProof/>
        </w:rPr>
        <w:fldChar w:fldCharType="separate"/>
      </w:r>
      <w:r>
        <w:rPr>
          <w:noProof/>
        </w:rPr>
        <w:t>22</w:t>
      </w:r>
      <w:r>
        <w:rPr>
          <w:noProof/>
        </w:rPr>
        <w:fldChar w:fldCharType="end"/>
      </w:r>
    </w:p>
    <w:p w14:paraId="607C9A01" w14:textId="77777777" w:rsidR="00D77AC3" w:rsidRDefault="00D77AC3">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635044 \h </w:instrText>
      </w:r>
      <w:r>
        <w:rPr>
          <w:noProof/>
        </w:rPr>
      </w:r>
      <w:r>
        <w:rPr>
          <w:noProof/>
        </w:rPr>
        <w:fldChar w:fldCharType="separate"/>
      </w:r>
      <w:r>
        <w:rPr>
          <w:noProof/>
        </w:rPr>
        <w:t>22</w:t>
      </w:r>
      <w:r>
        <w:rPr>
          <w:noProof/>
        </w:rPr>
        <w:fldChar w:fldCharType="end"/>
      </w:r>
    </w:p>
    <w:p w14:paraId="272D0A68"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635045 \h </w:instrText>
      </w:r>
      <w:r>
        <w:rPr>
          <w:noProof/>
        </w:rPr>
      </w:r>
      <w:r>
        <w:rPr>
          <w:noProof/>
        </w:rPr>
        <w:fldChar w:fldCharType="separate"/>
      </w:r>
      <w:r>
        <w:rPr>
          <w:noProof/>
        </w:rPr>
        <w:t>22</w:t>
      </w:r>
      <w:r>
        <w:rPr>
          <w:noProof/>
        </w:rPr>
        <w:fldChar w:fldCharType="end"/>
      </w:r>
    </w:p>
    <w:p w14:paraId="05F4FCCB"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635046 \h </w:instrText>
      </w:r>
      <w:r>
        <w:rPr>
          <w:noProof/>
        </w:rPr>
      </w:r>
      <w:r>
        <w:rPr>
          <w:noProof/>
        </w:rPr>
        <w:fldChar w:fldCharType="separate"/>
      </w:r>
      <w:r>
        <w:rPr>
          <w:noProof/>
        </w:rPr>
        <w:t>22</w:t>
      </w:r>
      <w:r>
        <w:rPr>
          <w:noProof/>
        </w:rPr>
        <w:fldChar w:fldCharType="end"/>
      </w:r>
    </w:p>
    <w:p w14:paraId="2292B66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635047 \h </w:instrText>
      </w:r>
      <w:r>
        <w:rPr>
          <w:noProof/>
        </w:rPr>
      </w:r>
      <w:r>
        <w:rPr>
          <w:noProof/>
        </w:rPr>
        <w:fldChar w:fldCharType="separate"/>
      </w:r>
      <w:r>
        <w:rPr>
          <w:noProof/>
        </w:rPr>
        <w:t>23</w:t>
      </w:r>
      <w:r>
        <w:rPr>
          <w:noProof/>
        </w:rPr>
        <w:fldChar w:fldCharType="end"/>
      </w:r>
    </w:p>
    <w:p w14:paraId="716BC81B" w14:textId="77777777" w:rsidR="00D77AC3" w:rsidRDefault="00D77AC3">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635048 \h </w:instrText>
      </w:r>
      <w:r>
        <w:rPr>
          <w:noProof/>
        </w:rPr>
      </w:r>
      <w:r>
        <w:rPr>
          <w:noProof/>
        </w:rPr>
        <w:fldChar w:fldCharType="separate"/>
      </w:r>
      <w:r>
        <w:rPr>
          <w:noProof/>
        </w:rPr>
        <w:t>23</w:t>
      </w:r>
      <w:r>
        <w:rPr>
          <w:noProof/>
        </w:rPr>
        <w:fldChar w:fldCharType="end"/>
      </w:r>
    </w:p>
    <w:p w14:paraId="4EE8B356" w14:textId="77777777" w:rsidR="00D77AC3" w:rsidRDefault="00D77AC3">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635049 \h </w:instrText>
      </w:r>
      <w:r>
        <w:rPr>
          <w:noProof/>
        </w:rPr>
      </w:r>
      <w:r>
        <w:rPr>
          <w:noProof/>
        </w:rPr>
        <w:fldChar w:fldCharType="separate"/>
      </w:r>
      <w:r>
        <w:rPr>
          <w:noProof/>
        </w:rPr>
        <w:t>24</w:t>
      </w:r>
      <w:r>
        <w:rPr>
          <w:noProof/>
        </w:rPr>
        <w:fldChar w:fldCharType="end"/>
      </w:r>
    </w:p>
    <w:p w14:paraId="5034CA1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635050 \h </w:instrText>
      </w:r>
      <w:r>
        <w:rPr>
          <w:noProof/>
        </w:rPr>
      </w:r>
      <w:r>
        <w:rPr>
          <w:noProof/>
        </w:rPr>
        <w:fldChar w:fldCharType="separate"/>
      </w:r>
      <w:r>
        <w:rPr>
          <w:noProof/>
        </w:rPr>
        <w:t>24</w:t>
      </w:r>
      <w:r>
        <w:rPr>
          <w:noProof/>
        </w:rPr>
        <w:fldChar w:fldCharType="end"/>
      </w:r>
    </w:p>
    <w:p w14:paraId="143920F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635051 \h </w:instrText>
      </w:r>
      <w:r>
        <w:rPr>
          <w:noProof/>
        </w:rPr>
      </w:r>
      <w:r>
        <w:rPr>
          <w:noProof/>
        </w:rPr>
        <w:fldChar w:fldCharType="separate"/>
      </w:r>
      <w:r>
        <w:rPr>
          <w:noProof/>
        </w:rPr>
        <w:t>25</w:t>
      </w:r>
      <w:r>
        <w:rPr>
          <w:noProof/>
        </w:rPr>
        <w:fldChar w:fldCharType="end"/>
      </w:r>
    </w:p>
    <w:p w14:paraId="6EB2199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635052 \h </w:instrText>
      </w:r>
      <w:r>
        <w:rPr>
          <w:noProof/>
        </w:rPr>
      </w:r>
      <w:r>
        <w:rPr>
          <w:noProof/>
        </w:rPr>
        <w:fldChar w:fldCharType="separate"/>
      </w:r>
      <w:r>
        <w:rPr>
          <w:noProof/>
        </w:rPr>
        <w:t>25</w:t>
      </w:r>
      <w:r>
        <w:rPr>
          <w:noProof/>
        </w:rPr>
        <w:fldChar w:fldCharType="end"/>
      </w:r>
    </w:p>
    <w:p w14:paraId="418D883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635053 \h </w:instrText>
      </w:r>
      <w:r>
        <w:rPr>
          <w:noProof/>
        </w:rPr>
      </w:r>
      <w:r>
        <w:rPr>
          <w:noProof/>
        </w:rPr>
        <w:fldChar w:fldCharType="separate"/>
      </w:r>
      <w:r>
        <w:rPr>
          <w:noProof/>
        </w:rPr>
        <w:t>26</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4634997"/>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11755CA3" w:rsidR="00766603" w:rsidRDefault="00766603" w:rsidP="00766603">
      <w:pPr>
        <w:pStyle w:val="tbnormal"/>
      </w:pPr>
      <w:r>
        <w:t>Elle éclaire sur 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25A11238" w:rsidR="00766603" w:rsidRDefault="00766603" w:rsidP="00766603">
      <w:pPr>
        <w:pStyle w:val="tbnormal"/>
      </w:pPr>
      <w:r>
        <w:t>Les progiciels de gestion intégré sont présentés et analysés. Une étude comparative est faite entre divers PGI pour PME. Elle sert principalement à défendre le choix effectué dans ce travail. Ce choix qui est par la suite présenté.</w:t>
      </w:r>
    </w:p>
    <w:p w14:paraId="2F44B826" w14:textId="63E239CE" w:rsidR="00766603" w:rsidRDefault="005E7A61" w:rsidP="00766603">
      <w:pPr>
        <w:pStyle w:val="tbnormal"/>
      </w:pPr>
      <w:r>
        <w:t>L</w:t>
      </w:r>
      <w:r w:rsidR="00766603">
        <w:t xml:space="preserve">e langage de modélisation utilisé dans le cadre de ce travail est présenté afin de donner une base sur laquelle on peut s’appuyer pour comprendre les </w:t>
      </w:r>
      <w:r w:rsidR="009436ED">
        <w:t>diagrammes qui sont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4634998"/>
      <w:r>
        <w:t>Les formations ludiques</w:t>
      </w:r>
      <w:bookmarkEnd w:id="15"/>
    </w:p>
    <w:p w14:paraId="45E0950B" w14:textId="378F11EA" w:rsidR="00BA628A" w:rsidRDefault="00AD1242" w:rsidP="00AD1242">
      <w:pPr>
        <w:pStyle w:val="tbnormal"/>
      </w:pPr>
      <w:r>
        <w:t xml:space="preserve">Bien souvent, le mot formation rime avec les mots passivité, écoute, professeur et l’on se dit qu’une journée de formation peut très vite devenir longue à passer.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77777777" w:rsidR="00390290" w:rsidRDefault="00BA628A" w:rsidP="00AD1242">
      <w:pPr>
        <w:pStyle w:val="tbnormal"/>
      </w:pPr>
      <w:r>
        <w:t xml:space="preserve">Il existe pourtant un remède aux limites qu’on les formations traditionnelles. </w:t>
      </w:r>
      <w:r w:rsidR="00390290">
        <w:t>Ce remède</w:t>
      </w:r>
      <w:r>
        <w:t xml:space="preserve"> </w:t>
      </w:r>
      <w:r w:rsidRPr="00390290">
        <w:rPr>
          <w:color w:val="FF0000"/>
        </w:rPr>
        <w:t xml:space="preserve">réside </w:t>
      </w:r>
      <w:r>
        <w:t xml:space="preserve">dans l’ajout d’une composante ludique. Par ludique, il faut comprendre le terme jeu. </w:t>
      </w:r>
      <w:r w:rsidR="00AD1242">
        <w:t>Même si</w:t>
      </w:r>
      <w:r>
        <w:t>,</w:t>
      </w:r>
      <w:r w:rsidR="00AD1242">
        <w:t xml:space="preserve"> le jeu suscite souvent une relation implicite avec </w:t>
      </w:r>
      <w:r>
        <w:t xml:space="preserve">des termes comme </w:t>
      </w:r>
      <w:r w:rsidR="00AD1242">
        <w:t xml:space="preserve">amusement, pas sérieux, bêtise, </w:t>
      </w:r>
      <w:r>
        <w:t xml:space="preserve">l’intégration d’une approche ludique dans ses dispositifs pédagogiques </w:t>
      </w:r>
      <w:r w:rsidR="00390290">
        <w:t>permet de rendre l’apprentissage plus dynamique, plus impliquant.</w:t>
      </w:r>
    </w:p>
    <w:p w14:paraId="58CED684" w14:textId="2D110A9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5"/>
      </w:r>
      <w:r>
        <w:t>, voici deux bonnes raisons à retenir dans le cadre de ce travail. Premièrement, le jeu est le premier facteur d’engagement et de motivation pour les participants. Puis,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4634999"/>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6"/>
      </w:r>
      <w:r>
        <w:t>.</w:t>
      </w:r>
    </w:p>
    <w:p w14:paraId="15B1F6F5" w14:textId="2060FD7E" w:rsidR="00202747" w:rsidRDefault="00202747" w:rsidP="00202747">
      <w:pPr>
        <w:pStyle w:val="tbnormal"/>
      </w:pPr>
      <w:r>
        <w:t xml:space="preserve">Le terme nominal « jeu sérieux » englobe trois choses distinctes, un scénario, des outils multimédia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7F5DC66" w:rsidR="002740C2" w:rsidRDefault="002740C2" w:rsidP="00202747">
      <w:pPr>
        <w:pStyle w:val="tbnormal"/>
      </w:pPr>
      <w:r>
        <w:t>Sur l’illustration qui précède, l’on distingue clairement les éléments qui entrent en composition dans un jeu sérieux. Les participants qui joue grâce à une interface graphique qui elle fait le lien avec le simulateur. Tout est contextualisé grâce à un scénario sur lequel tout s’appuie. Le professeur dans un rôle de coach récupère les résultats en fin de partie et donne des feedbacks aux participants afin qu’ils retirent quelque chose de constructif des opérations effectuées.</w:t>
      </w:r>
    </w:p>
    <w:p w14:paraId="7C6CFD80" w14:textId="62A8B8F8" w:rsidR="0082153D" w:rsidRDefault="00202747" w:rsidP="0082153D">
      <w:pPr>
        <w:pStyle w:val="tbnormal"/>
      </w:pPr>
      <w:r>
        <w:lastRenderedPageBreak/>
        <w:t>Les jeux sérieux sont depuis quelques temps une solution innovante dans les modes de formation existante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99C5963" w:rsidR="0082153D" w:rsidRDefault="0082153D" w:rsidP="0082153D">
      <w:pPr>
        <w:pStyle w:val="tbnormal"/>
      </w:pPr>
      <w:r>
        <w:t>C’est le résultat de ce panachage de compétences qui rend un jeu et son scénario intéressant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9" w:name="_Toc454635000"/>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7"/>
      </w:r>
      <w:r>
        <w:t xml:space="preserve"> de Monsieur D. </w:t>
      </w:r>
      <w:proofErr w:type="spellStart"/>
      <w:r>
        <w:t>Vellut</w:t>
      </w:r>
      <w:proofErr w:type="spellEnd"/>
      <w:r>
        <w:t>.</w:t>
      </w:r>
    </w:p>
    <w:p w14:paraId="381C9B70" w14:textId="1C7D3F99" w:rsidR="004E4DC2" w:rsidRDefault="00961722" w:rsidP="001D5CD4">
      <w:pPr>
        <w:pStyle w:val="tbnormal"/>
      </w:pPr>
      <w:r>
        <w:t>Tout d’abord, l’auteur reprend les trois raisons pour lesquelles l’on doit envisager d’utiliser les jeux sérieux. Elles sont notamment que le jeu est le facteur principal d’engagement pour des apprenants en formation. Il permet de prendre du recul par rapport à la réalité et il prend une place de plus en plus importante dans la société actuelle.</w:t>
      </w:r>
    </w:p>
    <w:p w14:paraId="0BFDA34E" w14:textId="66A27FEC" w:rsidR="00961722" w:rsidRDefault="00961722" w:rsidP="001D5CD4">
      <w:pPr>
        <w:pStyle w:val="tbnormal"/>
      </w:pPr>
      <w:r>
        <w:t xml:space="preserve">L’auteur donne sept pistes afin de réussir un projet de création d’un nouveau jeu sérieux. Cependant, seul </w:t>
      </w:r>
      <w:r w:rsidR="00B55748">
        <w:t>six sont réellement important dans le cadre d’OdooSIM. Le facteur abandonné étant celui qui met en avant le fait qu’il faut disposer des moyens financiers adéquats car selon l’article, un budget de 50'000 à 500'000 Euros peut être nécessaire afin de produire ce type d’outil. Toutefois, le travail n’étant pas rémunéré, du moins dans un premier temps, ce point-là n’est pas pris en compte.</w:t>
      </w:r>
    </w:p>
    <w:p w14:paraId="0312649E" w14:textId="73AAB9BE" w:rsidR="00B55748" w:rsidRDefault="00B55748" w:rsidP="00B55748">
      <w:pPr>
        <w:pStyle w:val="tbtitre4"/>
      </w:pPr>
      <w:bookmarkStart w:id="20" w:name="_Toc454635001"/>
      <w:r>
        <w:t xml:space="preserve">Analyse des </w:t>
      </w:r>
      <w:proofErr w:type="spellStart"/>
      <w:r>
        <w:t>besoins</w:t>
      </w:r>
      <w:proofErr w:type="spellEnd"/>
      <w:r>
        <w:t xml:space="preserve"> et des </w:t>
      </w:r>
      <w:proofErr w:type="spellStart"/>
      <w:r>
        <w:t>attentes</w:t>
      </w:r>
      <w:bookmarkEnd w:id="20"/>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1" w:name="_Toc454635002"/>
      <w:proofErr w:type="spellStart"/>
      <w:r>
        <w:t>Définition</w:t>
      </w:r>
      <w:proofErr w:type="spellEnd"/>
      <w:r>
        <w:t xml:space="preserve"> des </w:t>
      </w:r>
      <w:proofErr w:type="spellStart"/>
      <w:r>
        <w:t>objectifs</w:t>
      </w:r>
      <w:proofErr w:type="spellEnd"/>
      <w:r>
        <w:t xml:space="preserve"> </w:t>
      </w:r>
      <w:proofErr w:type="spellStart"/>
      <w:r>
        <w:t>pédagogiques</w:t>
      </w:r>
      <w:bookmarkEnd w:id="21"/>
      <w:proofErr w:type="spellEnd"/>
    </w:p>
    <w:p w14:paraId="49B29C43" w14:textId="6885088B" w:rsidR="00321BFA" w:rsidRDefault="00321BFA" w:rsidP="00B55748">
      <w:pPr>
        <w:pStyle w:val="tbnormal"/>
      </w:pPr>
      <w:r>
        <w:t>Il est nécessaire de définir des objectifs pédagogiques à atteindre pour tracer un itinéraire précis pour savoir quelles compétences il est nécessaire de développer auprès des participants.</w:t>
      </w:r>
    </w:p>
    <w:p w14:paraId="38607C15" w14:textId="3990045C" w:rsidR="00321BFA" w:rsidRDefault="00321BFA" w:rsidP="00B55748">
      <w:pPr>
        <w:pStyle w:val="tbnormal"/>
      </w:pPr>
      <w:r>
        <w:lastRenderedPageBreak/>
        <w:t>Le titre de ce travail définit clairement les attentes pédagogiques envers la solution à développer.</w:t>
      </w:r>
    </w:p>
    <w:p w14:paraId="52A5B14F" w14:textId="39F538C7" w:rsidR="00321BFA" w:rsidRDefault="00321BFA" w:rsidP="0015428F">
      <w:pPr>
        <w:pStyle w:val="tbtitre4"/>
      </w:pPr>
      <w:bookmarkStart w:id="22" w:name="_Toc454635003"/>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2"/>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3" w:name="_Toc454635004"/>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3"/>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4" w:name="_Toc454635005"/>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4"/>
      <w:proofErr w:type="spellEnd"/>
    </w:p>
    <w:p w14:paraId="345A3872" w14:textId="0FBF2A5F" w:rsidR="0015428F" w:rsidRDefault="0015428F" w:rsidP="0015428F">
      <w:pPr>
        <w:pStyle w:val="tbnormal"/>
      </w:pPr>
      <w:r w:rsidRPr="0015428F">
        <w:t xml:space="preserve">Réaliser un Serious Game n’est pas un projet commun. Bien qu’efficace, l’outil reste assez innovant dans le domaine de la formation,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03E12174" w:rsidR="0015428F" w:rsidRDefault="0015428F" w:rsidP="0015428F">
      <w:pPr>
        <w:pStyle w:val="tbnormal"/>
      </w:pPr>
      <w:r>
        <w:t>Les différents supports que les participants reçoivent doit permettre d’atteindre ce</w:t>
      </w:r>
      <w:r w:rsidR="00232D7A">
        <w:t> </w:t>
      </w:r>
      <w:r w:rsidR="00232D7A" w:rsidRPr="00232D7A">
        <w:rPr>
          <w:color w:val="FF0000"/>
        </w:rPr>
        <w:t>????</w:t>
      </w:r>
      <w:r w:rsidR="00232D7A">
        <w:t xml:space="preserve"> …</w:t>
      </w:r>
    </w:p>
    <w:p w14:paraId="6ECD0979" w14:textId="092CA6D6" w:rsidR="00232D7A" w:rsidRDefault="00232D7A" w:rsidP="00232D7A">
      <w:pPr>
        <w:pStyle w:val="tbtitre4"/>
      </w:pPr>
      <w:bookmarkStart w:id="25" w:name="_Toc454635006"/>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5"/>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4635007"/>
      <w:r>
        <w:lastRenderedPageBreak/>
        <w:t>Pour quel public</w:t>
      </w:r>
      <w:bookmarkEnd w:id="26"/>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13E244F6" w:rsidR="000801AA" w:rsidRDefault="001D5CD4" w:rsidP="001D5CD4">
      <w:pPr>
        <w:pStyle w:val="tbnormal"/>
        <w:spacing w:before="120" w:after="120"/>
      </w:pPr>
      <w:r>
        <w:t>Plus près de nous, ce sont nos hautes écoles et université nationale qui travaillent avec des outils tel qu’ERPSim® pour former leurs étudiants. Il existe d’ailleurs des projets</w:t>
      </w:r>
      <w:r>
        <w:rPr>
          <w:rStyle w:val="Appelnotedebasdep"/>
        </w:rPr>
        <w:footnoteReference w:id="8"/>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4635008"/>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24864EBF" w:rsidR="00E468BF" w:rsidRDefault="00E468BF" w:rsidP="00E468BF">
      <w:pPr>
        <w:pStyle w:val="tbnormal"/>
      </w:pPr>
      <w:r>
        <w:t xml:space="preserve">À ce stade, il est important de se rendre compte que le développement d’un jeu sérieux pour le domaine sélectionné fait apparaître trois enjeux. Qu’il s’agit de maîtriser pour obtenir un résultat de qualité. </w:t>
      </w:r>
      <w:r w:rsidR="006D5647">
        <w:t>Ils</w:t>
      </w:r>
      <w:r>
        <w:t xml:space="preserve"> sont liés aux :</w:t>
      </w:r>
    </w:p>
    <w:p w14:paraId="79BAB280" w14:textId="484EEC82" w:rsidR="00E468BF" w:rsidRDefault="00E468BF" w:rsidP="00B440F6">
      <w:pPr>
        <w:pStyle w:val="tbnormal"/>
        <w:numPr>
          <w:ilvl w:val="0"/>
          <w:numId w:val="44"/>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B440F6">
      <w:pPr>
        <w:pStyle w:val="tbnormal"/>
        <w:numPr>
          <w:ilvl w:val="0"/>
          <w:numId w:val="44"/>
        </w:numPr>
      </w:pPr>
      <w:r>
        <w:t>Aspects pédagogiques : Chaque action que les participants font dans le jeu doit apporter des réflexions et de la valeur pour l’apprentissage.</w:t>
      </w:r>
    </w:p>
    <w:p w14:paraId="3661E131" w14:textId="4ACC0637" w:rsidR="00E468BF" w:rsidRDefault="00E468BF" w:rsidP="00B440F6">
      <w:pPr>
        <w:pStyle w:val="tbnormal"/>
        <w:numPr>
          <w:ilvl w:val="0"/>
          <w:numId w:val="44"/>
        </w:numPr>
      </w:pPr>
      <w:r>
        <w:t xml:space="preserve">Aspects techniques d’implémentation : Toutes les actions des participants doivent avoir un effet sur les éléments contenus dans le PGI. Par conséquent, il faut trouver le moyen de les </w:t>
      </w:r>
      <w:proofErr w:type="spellStart"/>
      <w:r w:rsidR="00D37BB9">
        <w:t>identifieret</w:t>
      </w:r>
      <w:proofErr w:type="spellEnd"/>
      <w:r w:rsidR="00D37BB9">
        <w:t xml:space="preserve">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2A4F88A9" w14:textId="77777777" w:rsidR="00F2693B" w:rsidRDefault="00F2693B" w:rsidP="00A33A30">
      <w:pPr>
        <w:pStyle w:val="tbtitre3"/>
      </w:pPr>
      <w:bookmarkStart w:id="28" w:name="_Toc454297750"/>
      <w:bookmarkStart w:id="29" w:name="_Toc454635009"/>
      <w:r>
        <w:t>Un étalon de mesure</w:t>
      </w:r>
      <w:bookmarkEnd w:id="28"/>
      <w:bookmarkEnd w:id="29"/>
    </w:p>
    <w:p w14:paraId="77B53A4E" w14:textId="77777777" w:rsidR="00D37BB9" w:rsidRDefault="00D37BB9" w:rsidP="00F2693B">
      <w:pPr>
        <w:pStyle w:val="tbnormal"/>
        <w:spacing w:before="120" w:after="120"/>
      </w:pPr>
      <w:r>
        <w:t>La première étape de ce travail est de trouver un modèle sur lequel s’appuyer et prendre de l’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9"/>
      </w:r>
      <w:r>
        <w:t>.</w:t>
      </w:r>
    </w:p>
    <w:p w14:paraId="3FEC4E88" w14:textId="77777777" w:rsidR="00941689" w:rsidRDefault="009D4383" w:rsidP="00F2693B">
      <w:pPr>
        <w:pStyle w:val="tbnormal"/>
        <w:spacing w:before="120" w:after="120"/>
      </w:pPr>
      <w:r>
        <w:t>Qu’est-ce qu’il en a été fait ? Tout d’abord, ce modèle aide à identifier les éléments constituants un jeu sérieux de ce type-là. C’est-à-dire, les participants, le simulateur, le PGI et le scénario. Ensuite, il permet de comprendre les interactions</w:t>
      </w:r>
      <w:r w:rsidR="00941689">
        <w:t xml:space="preserve"> qui existent entre eux et les responsabilités de chacun.</w:t>
      </w:r>
    </w:p>
    <w:p w14:paraId="471552FF" w14:textId="54B82774" w:rsidR="00941689" w:rsidRDefault="00941689" w:rsidP="00F2693B">
      <w:pPr>
        <w:pStyle w:val="tbnormal"/>
        <w:spacing w:before="120" w:after="120"/>
      </w:pPr>
      <w:r>
        <w:t>Sur la base des informations scénaristiques, les participants définissent des stratégies et prennent des décisions en rapport avec les contraintes qui s’exposent à eux. Dès que cela est fait, ils mettent en œuvre leurs résultats dans le PGI.</w:t>
      </w:r>
    </w:p>
    <w:p w14:paraId="37CE7F37" w14:textId="0CFF6013" w:rsidR="00941689" w:rsidRDefault="00941689" w:rsidP="00F2693B">
      <w:pPr>
        <w:pStyle w:val="tbnormal"/>
        <w:spacing w:before="120" w:after="120"/>
      </w:pPr>
      <w:r>
        <w:lastRenderedPageBreak/>
        <w:t>Le PGI, stock les informations du scénario dans son master data et suite aux indications données par les participants, il met en œuvre les opérations pour soutenir les processus de l’entreprise. Le tout,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805E0BE" w:rsidR="003D1D61" w:rsidRDefault="003D1D61" w:rsidP="00F2693B">
      <w:pPr>
        <w:pStyle w:val="tbnormal"/>
        <w:spacing w:before="120" w:after="120"/>
      </w:pPr>
      <w:r>
        <w:t>Ce qui doit être compris de ce schéma, c’est que les interactions entre les participants et le PGI se font avec une interface homme-machine (IHM). Les interactions entre le PGI et le simulateur se font avec une interface de programmation (API). Le tout est contextualisé à partir du scénario qui impacte les fonctionnements des trois parties.</w:t>
      </w:r>
    </w:p>
    <w:p w14:paraId="548BAB12" w14:textId="35EB8FAA" w:rsidR="003D1D61" w:rsidRDefault="003D1D61" w:rsidP="00F2693B">
      <w:pPr>
        <w:pStyle w:val="tbnormal"/>
        <w:spacing w:before="120" w:after="120"/>
      </w:pPr>
      <w:r>
        <w:t xml:space="preserve">Toute cette analyse de fonctionnement lié au jeu sérieux est repris pour ce qui concerne le scénario d’ERPSim et la découverte des éléments et leurs interactions à partir de l’expérience que l’auteur a </w:t>
      </w:r>
      <w:r w:rsidR="00B94BCF">
        <w:t>acquise</w:t>
      </w:r>
      <w:r>
        <w:t xml:space="preserve"> en jouant à </w:t>
      </w:r>
      <w:r w:rsidR="00B94BCF">
        <w:t>cette solution.</w:t>
      </w:r>
    </w:p>
    <w:p w14:paraId="77920357" w14:textId="2D7D527E" w:rsidR="006F20B7" w:rsidRDefault="006F20B7" w:rsidP="00A33A30">
      <w:pPr>
        <w:pStyle w:val="tbtitre4"/>
      </w:pPr>
      <w:bookmarkStart w:id="30" w:name="_Toc454297751"/>
      <w:bookmarkStart w:id="31" w:name="_Toc454635010"/>
      <w:proofErr w:type="spellStart"/>
      <w:r>
        <w:t>Approche</w:t>
      </w:r>
      <w:bookmarkEnd w:id="30"/>
      <w:bookmarkEnd w:id="31"/>
      <w:proofErr w:type="spellEnd"/>
    </w:p>
    <w:p w14:paraId="245A0BA4" w14:textId="77236759"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 l’approche</w:t>
      </w:r>
      <w:r>
        <w:t xml:space="preserve"> </w:t>
      </w:r>
      <w:r w:rsidR="00F837B9">
        <w:t xml:space="preserve">d’apprentissage basé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0"/>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7B9">
        <w:t xml:space="preserve"> en donnant la possibilité</w:t>
      </w:r>
      <w:r>
        <w:t xml:space="preserve"> d’aborder des problématiques plus complexes.</w:t>
      </w:r>
    </w:p>
    <w:p w14:paraId="102D5FBE" w14:textId="604F63CE"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7A0600">
        <w:t>». C’</w:t>
      </w:r>
      <w:r>
        <w:t>e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w:t>
      </w:r>
      <w:r>
        <w:lastRenderedPageBreak/>
        <w:t xml:space="preserve">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1"/>
      </w:r>
    </w:p>
    <w:p w14:paraId="44A7E9A1" w14:textId="21FD8A1B" w:rsidR="0058517F" w:rsidRDefault="00CA0162" w:rsidP="0058517F">
      <w:pPr>
        <w:pStyle w:val="tbnormal"/>
      </w:pPr>
      <w:r>
        <w:t>Dans l’illustration précédente</w:t>
      </w:r>
      <w:r w:rsidR="007A0600">
        <w:t xml:space="preserve">, les apprenants sont au centre du processus d’apprentissage. Les professeurs </w:t>
      </w:r>
      <w:r>
        <w:t xml:space="preserve">prennent moins de place et sont enrôlés en tant que guid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215354B7" w:rsidR="000801AA" w:rsidRDefault="00CA0162" w:rsidP="0058517F">
      <w:pPr>
        <w:pStyle w:val="tbnormal"/>
      </w:pPr>
      <w:r>
        <w:t>Une observation intéressante de l’article fait état que d</w:t>
      </w:r>
      <w:r w:rsidR="00172C1B">
        <w:t>ans les premiers temps de la simulation, les apprenants cherchent de</w:t>
      </w:r>
      <w:r>
        <w:t>s conseils plutôt axé technique.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 xml:space="preserve">liés à la gestion d’entrepris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r w:rsidR="000801AA">
        <w:br w:type="page"/>
      </w:r>
    </w:p>
    <w:p w14:paraId="67546E7E" w14:textId="18A0ADEC" w:rsidR="00546463" w:rsidRDefault="00107249" w:rsidP="00A33A30">
      <w:pPr>
        <w:pStyle w:val="tbtitre4"/>
      </w:pPr>
      <w:bookmarkStart w:id="32" w:name="_Toc454297752"/>
      <w:bookmarkStart w:id="33" w:name="_Toc454635011"/>
      <w:proofErr w:type="spellStart"/>
      <w:r>
        <w:lastRenderedPageBreak/>
        <w:t>S</w:t>
      </w:r>
      <w:r w:rsidR="00853D97">
        <w:t>cénarios</w:t>
      </w:r>
      <w:bookmarkEnd w:id="32"/>
      <w:bookmarkEnd w:id="33"/>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2"/>
      </w:r>
    </w:p>
    <w:p w14:paraId="6EBD4776" w14:textId="210E5C3C"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Pourquoi mettre à disposition des participants des scénarios différents ? Simplement, parce que chacun d’entre eux ont des objectifs pédagogiques différents et un public cible qui n’est pas le même.</w:t>
      </w:r>
    </w:p>
    <w:p w14:paraId="03590778" w14:textId="3CCCE12B" w:rsidR="00546463" w:rsidRDefault="00A33A30" w:rsidP="00A33A30">
      <w:pPr>
        <w:pStyle w:val="tbtitre4"/>
      </w:pPr>
      <w:bookmarkStart w:id="34" w:name="_Toc454635012"/>
      <w:r>
        <w:t xml:space="preserve">Support </w:t>
      </w:r>
      <w:proofErr w:type="spellStart"/>
      <w:r>
        <w:t>pédagogique</w:t>
      </w:r>
      <w:bookmarkEnd w:id="34"/>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4297754"/>
      <w:bookmarkStart w:id="36" w:name="_Toc454635013"/>
      <w:r>
        <w:lastRenderedPageBreak/>
        <w:t>Le scénario</w:t>
      </w:r>
      <w:bookmarkEnd w:id="36"/>
    </w:p>
    <w:p w14:paraId="65F2360A" w14:textId="42761C36" w:rsidR="005930C7" w:rsidRDefault="005930C7" w:rsidP="005930C7">
      <w:pPr>
        <w:pStyle w:val="tbnormal"/>
      </w:pPr>
      <w:r>
        <w:t>Dans une démarche visant à développer un jeu sérieux au sens large, le scénario en est l’élément central.</w:t>
      </w:r>
    </w:p>
    <w:p w14:paraId="48250D0C" w14:textId="4F391663" w:rsidR="005930C7" w:rsidRDefault="005930C7" w:rsidP="005930C7">
      <w:pPr>
        <w:pStyle w:val="tbnormal"/>
      </w:pPr>
      <w:r>
        <w:t>Il doit donner du sens aux actions que les participants doivent exécuter et accompagne</w:t>
      </w:r>
      <w:r w:rsidR="00CB1F2C">
        <w:t>r</w:t>
      </w:r>
      <w:r>
        <w:t xml:space="preserve"> </w:t>
      </w:r>
      <w:r w:rsidR="00CB1F2C">
        <w:t>des interactions qu’on les divers éléments de l’écosystème (se référer à la figure #REF)</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4"/>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4635014"/>
      <w:r>
        <w:t>Réalité d’entreprise</w:t>
      </w:r>
      <w:bookmarkEnd w:id="37"/>
    </w:p>
    <w:p w14:paraId="77089294" w14:textId="77777777" w:rsidR="002E59FB" w:rsidRDefault="00CB1F2C" w:rsidP="00CB1F2C">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77777777" w:rsidR="002E59FB" w:rsidRDefault="002E59FB" w:rsidP="00CB1F2C">
      <w:pPr>
        <w:pStyle w:val="tbnormal"/>
        <w:spacing w:before="120" w:after="120"/>
      </w:pPr>
      <w:r>
        <w:t xml:space="preserve">Pour se faire, il est nécessaire de comprendre quels éléments entre en considérations pour simuler une entreprise. Ce </w:t>
      </w:r>
      <w:proofErr w:type="spellStart"/>
      <w:r>
        <w:t>ce</w:t>
      </w:r>
      <w:proofErr w:type="spellEnd"/>
      <w:r>
        <w:t xml:space="preserve"> que tend à expliquer les chapitres suivants.</w:t>
      </w:r>
    </w:p>
    <w:p w14:paraId="74F92F77" w14:textId="169EDA46" w:rsidR="006B0D7F" w:rsidRDefault="006B0D7F" w:rsidP="006B0D7F">
      <w:pPr>
        <w:pStyle w:val="tbtitre3"/>
      </w:pPr>
      <w:bookmarkStart w:id="38" w:name="_Toc454635015"/>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4635016"/>
      <w:r>
        <w:t>Opérations</w:t>
      </w:r>
      <w:bookmarkEnd w:id="39"/>
    </w:p>
    <w:p w14:paraId="23EA747E" w14:textId="60873954" w:rsidR="00CB1F2C" w:rsidRDefault="00CB1F2C" w:rsidP="00CB1F2C">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 nombre de quatre :</w:t>
      </w:r>
    </w:p>
    <w:p w14:paraId="7483C23D" w14:textId="7DF6E9E8" w:rsidR="00CB1F2C" w:rsidRDefault="00CB1F2C" w:rsidP="00CB1F2C">
      <w:pPr>
        <w:pStyle w:val="tbnormal"/>
        <w:numPr>
          <w:ilvl w:val="0"/>
          <w:numId w:val="5"/>
        </w:numPr>
      </w:pPr>
      <w:r>
        <w:t>Prévision des ventes et planification de la production.</w:t>
      </w:r>
    </w:p>
    <w:p w14:paraId="7DBF8E66" w14:textId="5CCEA0AD" w:rsidR="00CB1F2C" w:rsidRDefault="00CB1F2C" w:rsidP="00CB1F2C">
      <w:pPr>
        <w:pStyle w:val="tbnormal"/>
        <w:numPr>
          <w:ilvl w:val="0"/>
          <w:numId w:val="5"/>
        </w:numPr>
      </w:pPr>
      <w:r>
        <w:t>Approvisionnement en matières premières ou en produits semi-ouvrés. Pour disposer des ressources nécessaires à la production.</w:t>
      </w:r>
    </w:p>
    <w:p w14:paraId="38C6E327" w14:textId="3C1716B3" w:rsidR="00CB1F2C" w:rsidRDefault="00CB1F2C" w:rsidP="00CB1F2C">
      <w:pPr>
        <w:pStyle w:val="tbnormal"/>
        <w:numPr>
          <w:ilvl w:val="0"/>
          <w:numId w:val="5"/>
        </w:numPr>
      </w:pPr>
      <w:r>
        <w:t>Production s’organisant en atelier ou en ligne pour fabriquer les articles dédiés à la vente.</w:t>
      </w:r>
    </w:p>
    <w:p w14:paraId="41053200" w14:textId="6E1BD068" w:rsidR="00CB1F2C" w:rsidRDefault="00CB1F2C" w:rsidP="00CB1F2C">
      <w:pPr>
        <w:pStyle w:val="tbnormal"/>
        <w:numPr>
          <w:ilvl w:val="0"/>
          <w:numId w:val="5"/>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4635017"/>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B440F6">
      <w:pPr>
        <w:pStyle w:val="tbnormal"/>
        <w:numPr>
          <w:ilvl w:val="0"/>
          <w:numId w:val="46"/>
        </w:numPr>
      </w:pPr>
      <w:r>
        <w:t>Les groupes d’intérêts internes (propriétaires, management, salariés)</w:t>
      </w:r>
    </w:p>
    <w:p w14:paraId="131DF61E" w14:textId="46858937" w:rsidR="00BC534F" w:rsidRDefault="00BC534F" w:rsidP="00B440F6">
      <w:pPr>
        <w:pStyle w:val="tbnormal"/>
        <w:numPr>
          <w:ilvl w:val="0"/>
          <w:numId w:val="46"/>
        </w:numPr>
      </w:pPr>
      <w:r>
        <w:t>Les groupes d’intérêts économiques (clients, fournisseurs, bailleurs de fonds)</w:t>
      </w:r>
    </w:p>
    <w:p w14:paraId="1156B5B5" w14:textId="52233F8C" w:rsidR="00BC534F" w:rsidRDefault="00BC534F" w:rsidP="00B440F6">
      <w:pPr>
        <w:pStyle w:val="tbnormal"/>
        <w:numPr>
          <w:ilvl w:val="0"/>
          <w:numId w:val="46"/>
        </w:numPr>
      </w:pPr>
      <w:r>
        <w:t>Les groupes d’intérêts sociaux (Etats, médias, groupes de protection des consommateurs, Eglises)</w:t>
      </w:r>
    </w:p>
    <w:p w14:paraId="710B1B4D" w14:textId="404FBEA5" w:rsidR="00BC534F" w:rsidRDefault="00BC534F" w:rsidP="00B440F6">
      <w:pPr>
        <w:pStyle w:val="tbnormal"/>
        <w:numPr>
          <w:ilvl w:val="0"/>
          <w:numId w:val="46"/>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4635018"/>
      <w:r>
        <w:t>Réalité des environnements économiques</w:t>
      </w:r>
      <w:bookmarkEnd w:id="41"/>
    </w:p>
    <w:p w14:paraId="4C69B885" w14:textId="41F9A661" w:rsidR="00CB1F2C" w:rsidRDefault="00CB1F2C" w:rsidP="00CB1F2C">
      <w:pPr>
        <w:pStyle w:val="tbnormal"/>
      </w:pPr>
      <w:r>
        <w:t xml:space="preserve">La Haute Ecole de Gestion Arc forme </w:t>
      </w:r>
      <w:r w:rsidR="00240904">
        <w:t>des étudiants dans trois domaines différents. D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4635019"/>
      <w:r>
        <w:t>Principe micro-économique</w:t>
      </w:r>
      <w:bookmarkEnd w:id="42"/>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3" w:name="_Toc454635020"/>
      <w:proofErr w:type="spellStart"/>
      <w:r>
        <w:t>L’offre</w:t>
      </w:r>
      <w:bookmarkEnd w:id="43"/>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4" w:name="_Toc454635021"/>
      <w:r>
        <w:t xml:space="preserve">La </w:t>
      </w:r>
      <w:proofErr w:type="spellStart"/>
      <w:r>
        <w:t>demande</w:t>
      </w:r>
      <w:bookmarkEnd w:id="44"/>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5" w:name="_Toc454635022"/>
      <w:proofErr w:type="spellStart"/>
      <w:r>
        <w:t>L’élasticité</w:t>
      </w:r>
      <w:proofErr w:type="spellEnd"/>
      <w:r>
        <w:t xml:space="preserve"> </w:t>
      </w:r>
      <w:proofErr w:type="spellStart"/>
      <w:r>
        <w:t>prix-demande</w:t>
      </w:r>
      <w:bookmarkEnd w:id="45"/>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6" w:name="_Toc454635023"/>
      <w:r>
        <w:lastRenderedPageBreak/>
        <w:t>P</w:t>
      </w:r>
      <w:r w:rsidR="00F2693B">
        <w:t>rogiciels de gestion intégrés</w:t>
      </w:r>
      <w:bookmarkEnd w:id="35"/>
      <w:bookmarkEnd w:id="46"/>
    </w:p>
    <w:p w14:paraId="0A66FCB6" w14:textId="6B5C3379"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n PGI, cela devient vitr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7" w:name="_Toc454297755"/>
      <w:bookmarkStart w:id="48" w:name="_Toc454635024"/>
      <w:r>
        <w:t>Principales caractéristiques</w:t>
      </w:r>
      <w:bookmarkEnd w:id="47"/>
      <w:bookmarkEnd w:id="48"/>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25BD2A6" w:rsidR="00F2693B" w:rsidRDefault="00F2693B" w:rsidP="00040851">
      <w:pPr>
        <w:pStyle w:val="tbnormal"/>
        <w:numPr>
          <w:ilvl w:val="0"/>
          <w:numId w:val="4"/>
        </w:numPr>
        <w:spacing w:before="120" w:after="120"/>
      </w:pPr>
      <w:r>
        <w:t>Existence d’u</w:t>
      </w:r>
      <w:r w:rsidR="009C140D">
        <w:t>n référentiel unique de données. Aussi appelé master data.</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9" w:name="_Toc454297756"/>
      <w:bookmarkStart w:id="50" w:name="_Toc454635025"/>
      <w:r>
        <w:t>Motivations</w:t>
      </w:r>
      <w:r w:rsidR="00AA36A7">
        <w:t xml:space="preserve"> d’acquisition</w:t>
      </w:r>
      <w:bookmarkEnd w:id="49"/>
      <w:bookmarkEnd w:id="50"/>
    </w:p>
    <w:p w14:paraId="53811055" w14:textId="0294077E"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essus d’une entreprise de manière</w:t>
      </w:r>
      <w:r>
        <w:t xml:space="preserve"> standardisés</w:t>
      </w:r>
      <w:r w:rsidR="00236C86">
        <w:t>. Ces standards sont émis</w:t>
      </w:r>
      <w:r>
        <w:t xml:space="preserve"> </w:t>
      </w:r>
      <w:r w:rsidR="00236C86">
        <w:t>par des spécialistes métier.</w:t>
      </w:r>
    </w:p>
    <w:p w14:paraId="42C236F2" w14:textId="151C2705" w:rsidR="000801AA" w:rsidRDefault="00236C86" w:rsidP="00236C86">
      <w:pPr>
        <w:pStyle w:val="tbnormal"/>
        <w:spacing w:before="120" w:after="120"/>
      </w:pPr>
      <w:r>
        <w:t>Les sociétés sont donc rassurées dans leur mode de fonctionnement vu qu’elles peuvent appuyer leurs opérations sur des manières de procéder aillant faites leurs preuves.</w:t>
      </w:r>
      <w:r w:rsidR="000801AA">
        <w:br w:type="page"/>
      </w:r>
    </w:p>
    <w:p w14:paraId="514CFBD7" w14:textId="49121DEA"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t. Pour le comprendre, voici ce 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554D4A16" w:rsidR="00E43377" w:rsidRPr="001D2AFE" w:rsidRDefault="00E43377" w:rsidP="00E43377">
            <w:pPr>
              <w:pStyle w:val="tbnormal"/>
              <w:rPr>
                <w:sz w:val="21"/>
              </w:rPr>
            </w:pPr>
            <w:r>
              <w:rPr>
                <w:sz w:val="21"/>
              </w:rPr>
              <w:t>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on doit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1" w:name="_Toc454297757"/>
      <w:bookmarkStart w:id="52" w:name="_Toc454635026"/>
      <w:r>
        <w:t>Processus standardisés</w:t>
      </w:r>
      <w:bookmarkEnd w:id="51"/>
      <w:bookmarkEnd w:id="52"/>
    </w:p>
    <w:p w14:paraId="5D95608A" w14:textId="7A2B406A" w:rsidR="00F2693B" w:rsidRDefault="00F2693B" w:rsidP="004D5904">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r w:rsidR="004D5904">
        <w:t xml:space="preserve"> De ce constat, les processus sont la majeure partie du temps exécutés tel quel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683B14F4" w14:textId="198F8F8B" w:rsidR="000801AA" w:rsidRDefault="00525844" w:rsidP="00525844">
      <w:pPr>
        <w:pStyle w:val="tbnormal"/>
        <w:spacing w:before="120" w:after="120"/>
      </w:pPr>
      <w:r>
        <w:t>Sur cette illustration l’on voit bien que les principaux processus sont présentés.</w:t>
      </w:r>
      <w:r w:rsidR="000801AA">
        <w:br w:type="page"/>
      </w:r>
    </w:p>
    <w:p w14:paraId="787FCEA5" w14:textId="0FFF31AA" w:rsidR="00F2693B" w:rsidRDefault="00525844" w:rsidP="00525844">
      <w:pPr>
        <w:pStyle w:val="tbtitre2"/>
      </w:pPr>
      <w:bookmarkStart w:id="53" w:name="_Toc454635027"/>
      <w:r>
        <w:lastRenderedPageBreak/>
        <w:t>Accès au service</w:t>
      </w:r>
      <w:bookmarkEnd w:id="53"/>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4" w:name="_Toc454297759"/>
      <w:bookmarkStart w:id="55" w:name="_Toc454635028"/>
      <w:r>
        <w:t>On-</w:t>
      </w:r>
      <w:proofErr w:type="spellStart"/>
      <w:r>
        <w:t>premises</w:t>
      </w:r>
      <w:bookmarkEnd w:id="54"/>
      <w:bookmarkEnd w:id="55"/>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6" w:name="_Toc454297760"/>
      <w:bookmarkStart w:id="57" w:name="_Toc454635029"/>
      <w:r>
        <w:t>Application Service Provider</w:t>
      </w:r>
      <w:bookmarkEnd w:id="56"/>
      <w:bookmarkEnd w:id="57"/>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8" w:name="_Toc454297761"/>
      <w:bookmarkStart w:id="59" w:name="_Toc454635030"/>
      <w:r>
        <w:t xml:space="preserve">Software as </w:t>
      </w:r>
      <w:proofErr w:type="gramStart"/>
      <w:r>
        <w:t>a</w:t>
      </w:r>
      <w:proofErr w:type="gramEnd"/>
      <w:r>
        <w:t xml:space="preserve"> Service</w:t>
      </w:r>
      <w:bookmarkEnd w:id="58"/>
      <w:bookmarkEnd w:id="59"/>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66E1861" w14:textId="6018E3B9" w:rsidR="000801AA"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r w:rsidR="000801AA">
        <w:br w:type="page"/>
      </w:r>
    </w:p>
    <w:p w14:paraId="26EECA77" w14:textId="77777777" w:rsidR="002A6CFB" w:rsidRDefault="002A6CFB" w:rsidP="002A6CFB">
      <w:pPr>
        <w:pStyle w:val="tbtitre1"/>
      </w:pPr>
      <w:bookmarkStart w:id="60" w:name="_Toc454297767"/>
      <w:bookmarkStart w:id="61" w:name="_Toc454635031"/>
      <w:r>
        <w:lastRenderedPageBreak/>
        <w:t>Comparatif des PGI pour PME</w:t>
      </w:r>
      <w:bookmarkEnd w:id="60"/>
      <w:bookmarkEnd w:id="61"/>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5"/>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2" w:name="_Toc454635032"/>
      <w:r>
        <w:t>Fonctionnalités</w:t>
      </w:r>
      <w:bookmarkEnd w:id="62"/>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B87B90">
      <w:pPr>
        <w:pStyle w:val="tbnormal"/>
        <w:numPr>
          <w:ilvl w:val="0"/>
          <w:numId w:val="48"/>
        </w:numPr>
      </w:pPr>
      <w:r>
        <w:t>Microsoft</w:t>
      </w:r>
      <w:r w:rsidR="00B87B90">
        <w:t xml:space="preserve"> labélisée par PGI1</w:t>
      </w:r>
    </w:p>
    <w:p w14:paraId="6B73416B" w14:textId="347EBA7B" w:rsidR="00B87B90" w:rsidRDefault="0067475F" w:rsidP="00B87B90">
      <w:pPr>
        <w:pStyle w:val="tbnormal"/>
        <w:numPr>
          <w:ilvl w:val="0"/>
          <w:numId w:val="48"/>
        </w:numPr>
      </w:pPr>
      <w:r>
        <w:t>Sage</w:t>
      </w:r>
      <w:r w:rsidR="00B87B90">
        <w:t xml:space="preserve"> labélisée par PGI2</w:t>
      </w:r>
    </w:p>
    <w:p w14:paraId="0C83CE35" w14:textId="2855B77E" w:rsidR="0067475F" w:rsidRDefault="0067475F" w:rsidP="00B87B90">
      <w:pPr>
        <w:pStyle w:val="tbnormal"/>
        <w:numPr>
          <w:ilvl w:val="0"/>
          <w:numId w:val="48"/>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3" w:name="_Toc454635033"/>
      <w:r>
        <w:lastRenderedPageBreak/>
        <w:t>Vente</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4" w:name="_Toc454635034"/>
      <w:r>
        <w:t>Stock</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5" w:name="_Toc454635035"/>
      <w:r>
        <w:lastRenderedPageBreak/>
        <w:t>Production</w:t>
      </w:r>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6" w:name="_Toc454297771"/>
      <w:bookmarkStart w:id="67" w:name="_Toc454635036"/>
      <w:r>
        <w:t>Approvisionnement</w:t>
      </w:r>
      <w:bookmarkEnd w:id="66"/>
      <w:bookmarkEnd w:id="67"/>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8" w:name="_Toc454297738"/>
      <w:bookmarkStart w:id="69" w:name="_Toc454635037"/>
      <w:r>
        <w:t>Choix du PGI</w:t>
      </w:r>
      <w:bookmarkEnd w:id="68"/>
      <w:bookmarkEnd w:id="69"/>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152F709D" w:rsidR="008457C0" w:rsidRDefault="008457C0" w:rsidP="002A6CFB">
      <w:pPr>
        <w:pStyle w:val="tbnormal"/>
      </w:pPr>
      <w:r>
        <w:t xml:space="preserve">Finalement, la prise en considération du comparatif ci-dessus </w:t>
      </w:r>
      <w:r w:rsidR="00055C04">
        <w:t>permet de prendre la décision qui fait d’Odoo le progiciel qui est sélectionné pour ce travail.</w:t>
      </w:r>
    </w:p>
    <w:p w14:paraId="6C3E5561" w14:textId="23D6A056" w:rsidR="00F2693B" w:rsidRDefault="00F2693B" w:rsidP="007822F9">
      <w:pPr>
        <w:pStyle w:val="tbtitre1"/>
      </w:pPr>
      <w:bookmarkStart w:id="70" w:name="_Toc454297765"/>
      <w:bookmarkStart w:id="71" w:name="_Toc454635038"/>
      <w:r>
        <w:lastRenderedPageBreak/>
        <w:t>Odoo</w:t>
      </w:r>
      <w:r w:rsidR="00C64621">
        <w:t>®</w:t>
      </w:r>
      <w:bookmarkEnd w:id="70"/>
      <w:bookmarkEnd w:id="71"/>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1CB53212" w:rsidR="006D1153" w:rsidRDefault="006D1153" w:rsidP="007822F9">
      <w:pPr>
        <w:pStyle w:val="tbtitre2"/>
      </w:pPr>
      <w:bookmarkStart w:id="72" w:name="_Toc454297766"/>
      <w:bookmarkStart w:id="73" w:name="_Toc454635039"/>
      <w:r>
        <w:t>Couverture fonctionnel</w:t>
      </w:r>
      <w:bookmarkEnd w:id="72"/>
      <w:bookmarkEnd w:id="73"/>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6"/>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7"/>
      </w:r>
    </w:p>
    <w:p w14:paraId="68432CA6" w14:textId="12C7851C" w:rsidR="001142A8" w:rsidRDefault="0049494F" w:rsidP="007822F9">
      <w:pPr>
        <w:pStyle w:val="tbtitre2"/>
      </w:pPr>
      <w:bookmarkStart w:id="74" w:name="_Toc454635040"/>
      <w:r>
        <w:lastRenderedPageBreak/>
        <w:t>Versions disponibles</w:t>
      </w:r>
      <w:bookmarkEnd w:id="74"/>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8"/>
      </w:r>
      <w:r>
        <w:t> :</w:t>
      </w:r>
    </w:p>
    <w:p w14:paraId="2C9024F4" w14:textId="50C4A95C" w:rsidR="0049494F" w:rsidRDefault="0049494F" w:rsidP="00B440F6">
      <w:pPr>
        <w:pStyle w:val="tbnormal"/>
        <w:numPr>
          <w:ilvl w:val="0"/>
          <w:numId w:val="45"/>
        </w:numPr>
      </w:pPr>
      <w:r>
        <w:t>Odoo Online</w:t>
      </w:r>
    </w:p>
    <w:p w14:paraId="7E43D73E" w14:textId="1871B78B" w:rsidR="0049494F" w:rsidRDefault="0049494F" w:rsidP="00B440F6">
      <w:pPr>
        <w:pStyle w:val="tbnormal"/>
        <w:numPr>
          <w:ilvl w:val="0"/>
          <w:numId w:val="45"/>
        </w:numPr>
      </w:pPr>
      <w:r>
        <w:t>Odoo Entreprise</w:t>
      </w:r>
    </w:p>
    <w:p w14:paraId="4D0E9287" w14:textId="20016E4B" w:rsidR="0049494F" w:rsidRDefault="0049494F" w:rsidP="00B440F6">
      <w:pPr>
        <w:pStyle w:val="tbnormal"/>
        <w:numPr>
          <w:ilvl w:val="0"/>
          <w:numId w:val="45"/>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5" w:name="_Toc454635041"/>
      <w:r>
        <w:t>Online</w:t>
      </w:r>
      <w:bookmarkEnd w:id="75"/>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proofErr w:type="spellStart"/>
      <w:r w:rsidR="00AC2754">
        <w:t>SaaS</w:t>
      </w:r>
      <w:proofErr w:type="spellEnd"/>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19"/>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6" w:name="_Toc454635042"/>
      <w:r>
        <w:t xml:space="preserve">Le </w:t>
      </w:r>
      <w:proofErr w:type="spellStart"/>
      <w:r>
        <w:t>programme</w:t>
      </w:r>
      <w:proofErr w:type="spellEnd"/>
      <w:r>
        <w:t xml:space="preserve"> </w:t>
      </w:r>
      <w:proofErr w:type="spellStart"/>
      <w:r>
        <w:t>éducatif</w:t>
      </w:r>
      <w:bookmarkEnd w:id="76"/>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0"/>
      </w:r>
      <w:r w:rsidR="0024192F">
        <w:rPr>
          <w:b/>
          <w:color w:val="404040" w:themeColor="text1" w:themeTint="BF"/>
          <w:sz w:val="18"/>
        </w:rPr>
        <w:t>.</w:t>
      </w:r>
    </w:p>
    <w:p w14:paraId="52CE34BF" w14:textId="0F24AF6D" w:rsidR="00AC2754" w:rsidRDefault="00AC2754" w:rsidP="00A06989">
      <w:pPr>
        <w:pStyle w:val="tbnormal"/>
      </w:pPr>
      <w:r>
        <w:t>Ce programme donne accès à toutes sortes d’avantages et permet à n’importe quelles personnes de venir partager leurs connaissances ou à l’inverse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w:t>
      </w:r>
      <w:proofErr w:type="spellStart"/>
      <w:r>
        <w:t>SaaS</w:t>
      </w:r>
      <w:proofErr w:type="spellEnd"/>
      <w:r>
        <w:t xml:space="preserve">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7" w:name="_Toc454635043"/>
      <w:r>
        <w:lastRenderedPageBreak/>
        <w:t>Entreprise</w:t>
      </w:r>
      <w:bookmarkEnd w:id="77"/>
    </w:p>
    <w:p w14:paraId="2F223A90" w14:textId="3B40C619" w:rsidR="0013567E" w:rsidRPr="0013567E" w:rsidRDefault="0013567E" w:rsidP="0013567E">
      <w:pPr>
        <w:pStyle w:val="tbnormal"/>
      </w:pPr>
      <w:r>
        <w:t xml:space="preserve">Cette version est, selon Odoo, adaptée aux entreprises de plus de cinquante employés nécessitants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t>. Son prix, 20.00 Euros par mois et par utilisateur. Dans cette version, toutes les fonctionnalités sont débloquées.</w:t>
      </w:r>
    </w:p>
    <w:p w14:paraId="7E4A5A08" w14:textId="3ABE5607" w:rsidR="0049494F" w:rsidRDefault="0049494F" w:rsidP="0049494F">
      <w:pPr>
        <w:pStyle w:val="tbtitre3"/>
      </w:pPr>
      <w:bookmarkStart w:id="78" w:name="_Toc454635044"/>
      <w:proofErr w:type="spellStart"/>
      <w:r>
        <w:t>Community</w:t>
      </w:r>
      <w:bookmarkEnd w:id="78"/>
      <w:proofErr w:type="spellEnd"/>
    </w:p>
    <w:p w14:paraId="3ABA3E4B" w14:textId="5B345E2A"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1"/>
      </w:r>
      <w:r w:rsidR="00816397">
        <w:t>. Elle ne possède de loin pas toutes les fonctionnalités de ses sœurs. Cependant, tous les processus opérationnels standards sont couverts par cette version.</w:t>
      </w:r>
    </w:p>
    <w:p w14:paraId="53A29154" w14:textId="4D267903" w:rsidR="00816397" w:rsidRDefault="00816397" w:rsidP="00816397">
      <w:pPr>
        <w:pStyle w:val="tbtitre4"/>
      </w:pPr>
      <w:bookmarkStart w:id="79" w:name="_Toc454635045"/>
      <w:proofErr w:type="spellStart"/>
      <w:r>
        <w:t>L</w:t>
      </w:r>
      <w:r w:rsidRPr="00816397">
        <w:t>icence</w:t>
      </w:r>
      <w:proofErr w:type="spellEnd"/>
      <w:r w:rsidRPr="00816397">
        <w:t xml:space="preserve"> LGPLv3</w:t>
      </w:r>
      <w:bookmarkEnd w:id="79"/>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80" w:name="_Toc454297773"/>
      <w:bookmarkStart w:id="81" w:name="_Toc454635046"/>
      <w:r>
        <w:t>Pour les développeurs</w:t>
      </w:r>
      <w:bookmarkEnd w:id="80"/>
      <w:bookmarkEnd w:id="81"/>
    </w:p>
    <w:p w14:paraId="5CC5EBD6" w14:textId="4359C7BE" w:rsidR="0000553C" w:rsidRDefault="006E15F5" w:rsidP="00ED6E18">
      <w:pPr>
        <w:pStyle w:val="tbnormal"/>
      </w:pPr>
      <w:r>
        <w:t>Odoo S.A propose toute une ribambelle de supports aux développements de sa solution. On y retrouve par exemple tout ce qu’il est nécessaire de posséder si l’on veut étendre les fonctionnalités du PGI. Mais pas seulement. On peut aussi avoir droit aux spécifications de l’ORM et à des tutoriaux qui expliquent comment effectuer des manipulations bien précises.</w:t>
      </w:r>
      <w:r w:rsidR="0000553C">
        <w:br w:type="page"/>
      </w:r>
    </w:p>
    <w:p w14:paraId="76235DFB" w14:textId="2ABD718D" w:rsidR="006E15F5" w:rsidRDefault="006E15F5" w:rsidP="006E15F5">
      <w:pPr>
        <w:pStyle w:val="tbtitre3"/>
      </w:pPr>
      <w:bookmarkStart w:id="82" w:name="_Toc454635047"/>
      <w:r>
        <w:lastRenderedPageBreak/>
        <w:t>Tutoriaux</w:t>
      </w:r>
      <w:bookmarkEnd w:id="82"/>
    </w:p>
    <w:p w14:paraId="67ABB34D" w14:textId="4CB8454C" w:rsidR="006E15F5" w:rsidRDefault="006E15F5" w:rsidP="006E15F5">
      <w:pPr>
        <w:pStyle w:val="tbnormal"/>
      </w:pPr>
      <w:r>
        <w:t>Comme cité précédemment, ils donnent accès à des marches à suivre pour effectuer diverses choses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3F7A1675" w:rsidR="006E15F5" w:rsidRPr="006E15F5" w:rsidRDefault="006E15F5" w:rsidP="006E15F5">
      <w:pPr>
        <w:pStyle w:val="tbnormal"/>
      </w:pPr>
      <w:r>
        <w:t>Figure X : Tutoriaux en libre accès sur le site odoo.com</w:t>
      </w:r>
      <w:r>
        <w:rPr>
          <w:rStyle w:val="Appelnotedebasdep"/>
        </w:rPr>
        <w:footnoteReference w:id="22"/>
      </w:r>
    </w:p>
    <w:p w14:paraId="3DC431F6" w14:textId="01753285" w:rsidR="006E15F5" w:rsidRDefault="006E15F5" w:rsidP="006E15F5">
      <w:pPr>
        <w:pStyle w:val="tbtitre3"/>
      </w:pPr>
      <w:bookmarkStart w:id="83" w:name="_Toc454635048"/>
      <w:r>
        <w:t>Configuration</w:t>
      </w:r>
      <w:bookmarkEnd w:id="83"/>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525F8197" w:rsidR="00F87853" w:rsidRPr="00F87853" w:rsidRDefault="00F87853" w:rsidP="00F87853">
      <w:pPr>
        <w:pStyle w:val="tbnormal"/>
      </w:pPr>
      <w:r>
        <w:t>Figure X : Liens d’accès aux diverses parties d’installation et configuration</w:t>
      </w:r>
      <w:r>
        <w:rPr>
          <w:rStyle w:val="Appelnotedebasdep"/>
        </w:rPr>
        <w:footnoteReference w:id="23"/>
      </w:r>
    </w:p>
    <w:p w14:paraId="6BED1616" w14:textId="5AB833E5" w:rsidR="006E15F5" w:rsidRDefault="006E15F5" w:rsidP="006E15F5">
      <w:pPr>
        <w:pStyle w:val="tbtitre3"/>
      </w:pPr>
      <w:bookmarkStart w:id="84" w:name="_Toc454635049"/>
      <w:r>
        <w:lastRenderedPageBreak/>
        <w:t>Références</w:t>
      </w:r>
      <w:bookmarkEnd w:id="84"/>
    </w:p>
    <w:p w14:paraId="4918E28E" w14:textId="4C5B8562" w:rsidR="006E15F5" w:rsidRDefault="00F87853" w:rsidP="00ED6E18">
      <w:pPr>
        <w:pStyle w:val="tbnormal"/>
      </w:pPr>
      <w:r>
        <w:t xml:space="preserve">Plus technique et plus ciblé développeur, les références qui sont </w:t>
      </w:r>
      <w:proofErr w:type="spellStart"/>
      <w:r>
        <w:t>a</w:t>
      </w:r>
      <w:proofErr w:type="spellEnd"/>
      <w:r>
        <w:t xml:space="preserve"> employées si l’objectif est d’étendre les fonctionnalités du PGI ou de comprendre la structure objet et de la base de données à l’aide de la partie ORM AP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36714C41" w:rsidR="00F87853" w:rsidRDefault="00F87853" w:rsidP="00ED6E18">
      <w:pPr>
        <w:pStyle w:val="tbnormal"/>
      </w:pPr>
      <w:r>
        <w:t>Figure X : Accès aux informations pour développeurs</w:t>
      </w:r>
      <w:r>
        <w:rPr>
          <w:rStyle w:val="Appelnotedebasdep"/>
        </w:rPr>
        <w:footnoteReference w:id="24"/>
      </w:r>
    </w:p>
    <w:p w14:paraId="3965B501" w14:textId="625C5B3F" w:rsidR="000D0DF5" w:rsidRDefault="007822F9" w:rsidP="007822F9">
      <w:pPr>
        <w:pStyle w:val="tbtitre3"/>
      </w:pPr>
      <w:bookmarkStart w:id="85" w:name="_Toc454635050"/>
      <w:r>
        <w:t>Interface de programmation</w:t>
      </w:r>
      <w:bookmarkEnd w:id="85"/>
    </w:p>
    <w:p w14:paraId="7E37768B" w14:textId="0E35299A" w:rsidR="00F85C0C" w:rsidRDefault="0000553C" w:rsidP="007822F9">
      <w:pPr>
        <w:pStyle w:val="tbnormal"/>
      </w:pPr>
      <w:r>
        <w:t>Le principal intérêt de ce travail est de pouvoir agir sur le PGI par programmation. Dans le but de pouvoir dérouler le scénario et appliquer automatiquement des changements dans le PGI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5"/>
      </w:r>
      <w:r>
        <w:t>.</w:t>
      </w:r>
    </w:p>
    <w:p w14:paraId="0C73B67E" w14:textId="4E2CC3F5" w:rsidR="0000553C" w:rsidRDefault="0000553C" w:rsidP="007822F9">
      <w:pPr>
        <w:pStyle w:val="tbnormal"/>
      </w:pPr>
      <w:r>
        <w:t>Elle permet d’effectuer les opérations CRUD sur les données du PGI par programmation.</w:t>
      </w: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86" w:name="_Toc454297783"/>
      <w:bookmarkStart w:id="87" w:name="_Toc454635051"/>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86"/>
      <w:bookmarkEnd w:id="87"/>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3F94DA0B"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B26418">
        <w:t>processus qui sont 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88" w:name="_Toc454297784"/>
      <w:bookmarkStart w:id="89" w:name="_Toc454635052"/>
      <w:r>
        <w:t>La palette d’éléments BPMN 2.0</w:t>
      </w:r>
      <w:bookmarkEnd w:id="88"/>
      <w:bookmarkEnd w:id="89"/>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4" cstate="print">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proofErr w:type="gramStart"/>
      <w:r w:rsidRPr="00DE333B">
        <w:rPr>
          <w:b/>
          <w:color w:val="404040" w:themeColor="text1" w:themeTint="BF"/>
          <w:sz w:val="18"/>
        </w:rPr>
        <w:t>figure</w:t>
      </w:r>
      <w:proofErr w:type="gramEnd"/>
      <w:r w:rsidRPr="00DE333B">
        <w:rPr>
          <w:b/>
          <w:color w:val="404040" w:themeColor="text1" w:themeTint="BF"/>
          <w:sz w:val="18"/>
        </w:rPr>
        <w:t xml:space="preserve"> X : http://www.bpmb.de/images/BPMN2_0_Poster_FR.pdf</w:t>
      </w:r>
    </w:p>
    <w:p w14:paraId="59EF08DE" w14:textId="77777777" w:rsidR="00A02586" w:rsidRDefault="00A02586" w:rsidP="00A02586">
      <w:pPr>
        <w:pStyle w:val="tbtitre1"/>
      </w:pPr>
      <w:bookmarkStart w:id="90" w:name="_Toc454635053"/>
      <w:r>
        <w:lastRenderedPageBreak/>
        <w:t>Synthèse théorique</w:t>
      </w:r>
      <w:bookmarkEnd w:id="90"/>
    </w:p>
    <w:p w14:paraId="42340FEE" w14:textId="52453840" w:rsidR="00A02586" w:rsidRDefault="00AB49D2" w:rsidP="00A02586">
      <w:pPr>
        <w:pStyle w:val="tbnormal"/>
      </w:pPr>
      <w:r>
        <w:t>Tous les chapitres de cette partie servent à atteindre les résultats présentés dans la partie pratique.</w:t>
      </w:r>
    </w:p>
    <w:p w14:paraId="3080A4F6" w14:textId="73110FFA" w:rsidR="00AB49D2" w:rsidRDefault="00AB49D2" w:rsidP="00A02586">
      <w:pPr>
        <w:pStyle w:val="tbnormal"/>
      </w:pPr>
      <w:r>
        <w:t xml:space="preserve">Ce qui peut être affirmé c’est qu’OdooSIM est un simulateur, c’est-à-dire, un artéfact logiciel indépendant </w:t>
      </w:r>
      <w:r w:rsidR="00FF47E2">
        <w:t>du PGI</w:t>
      </w:r>
      <w:r>
        <w:t xml:space="preserve"> Odoo. Il a pour mission de proposer un nouveau support de formation ludique qui prend la forme d’un jeu sérieux.</w:t>
      </w:r>
      <w:r w:rsidR="00C37A9E">
        <w:t xml:space="preserve"> Ce jeu sérieux doit être prenant et permettre de capter très fortement l’attention des participants.</w:t>
      </w:r>
    </w:p>
    <w:p w14:paraId="4C4C3388" w14:textId="2261BAC1" w:rsidR="00DC7FC4" w:rsidRDefault="00FF47E2" w:rsidP="00A02586">
      <w:pPr>
        <w:pStyle w:val="tbnormal"/>
      </w:pPr>
      <w:r>
        <w:t>Le scénario à développer doit correspondre au contexte d’apprentissage, la gestion d’entreprise. Ce scénario doit être joué par le simulateur, lequel doit être capable d’agir sur le PGI par programmation grâce au Web Service API qu’Odoo propose.</w:t>
      </w: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36"/>
          <w:headerReference w:type="default" r:id="rId37"/>
          <w:headerReference w:type="first" r:id="rId38"/>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default" r:id="rId39"/>
          <w:pgSz w:w="11906" w:h="16838"/>
          <w:pgMar w:top="1418" w:right="2268" w:bottom="1418" w:left="2268" w:header="709" w:footer="709" w:gutter="0"/>
          <w:cols w:space="708"/>
          <w:docGrid w:linePitch="360"/>
        </w:sectPr>
      </w:pPr>
      <w:bookmarkStart w:id="91" w:name="_Toc454297790"/>
      <w:r>
        <w:rPr>
          <w:lang w:val="fr-CH"/>
        </w:rPr>
        <w:lastRenderedPageBreak/>
        <w:t>Partie</w:t>
      </w:r>
      <w:r>
        <w:rPr>
          <w:lang w:val="fr-CH"/>
        </w:rPr>
        <w:br/>
        <w:t>P</w:t>
      </w:r>
      <w:r w:rsidR="004E0DBB">
        <w:rPr>
          <w:lang w:val="fr-CH"/>
        </w:rPr>
        <w:t>ratique</w:t>
      </w:r>
      <w:bookmarkEnd w:id="91"/>
    </w:p>
    <w:p w14:paraId="376895CC" w14:textId="05946298" w:rsidR="00A427E3" w:rsidRDefault="00A427E3" w:rsidP="00A427E3">
      <w:pPr>
        <w:pStyle w:val="tbhorstable"/>
      </w:pPr>
      <w:bookmarkStart w:id="92" w:name="PPratique"/>
      <w:r>
        <w:lastRenderedPageBreak/>
        <w:t>Table des matières</w:t>
      </w:r>
    </w:p>
    <w:p w14:paraId="7A9C70CD" w14:textId="77777777" w:rsidR="004D285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4D285F">
        <w:rPr>
          <w:noProof/>
        </w:rPr>
        <w:t>Problématiques</w:t>
      </w:r>
      <w:r w:rsidR="004D285F">
        <w:rPr>
          <w:noProof/>
        </w:rPr>
        <w:tab/>
      </w:r>
      <w:r w:rsidR="004D285F">
        <w:rPr>
          <w:noProof/>
        </w:rPr>
        <w:fldChar w:fldCharType="begin"/>
      </w:r>
      <w:r w:rsidR="004D285F">
        <w:rPr>
          <w:noProof/>
        </w:rPr>
        <w:instrText xml:space="preserve"> PAGEREF _Toc454632954 \h </w:instrText>
      </w:r>
      <w:r w:rsidR="004D285F">
        <w:rPr>
          <w:noProof/>
        </w:rPr>
      </w:r>
      <w:r w:rsidR="004D285F">
        <w:rPr>
          <w:noProof/>
        </w:rPr>
        <w:fldChar w:fldCharType="separate"/>
      </w:r>
      <w:r w:rsidR="004D285F">
        <w:rPr>
          <w:noProof/>
        </w:rPr>
        <w:t>2</w:t>
      </w:r>
      <w:r w:rsidR="004D285F">
        <w:rPr>
          <w:noProof/>
        </w:rPr>
        <w:fldChar w:fldCharType="end"/>
      </w:r>
    </w:p>
    <w:p w14:paraId="5EA06B99" w14:textId="77777777" w:rsidR="004D285F" w:rsidRDefault="004D285F">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632955 \h </w:instrText>
      </w:r>
      <w:r>
        <w:rPr>
          <w:noProof/>
        </w:rPr>
      </w:r>
      <w:r>
        <w:rPr>
          <w:noProof/>
        </w:rPr>
        <w:fldChar w:fldCharType="separate"/>
      </w:r>
      <w:r>
        <w:rPr>
          <w:noProof/>
        </w:rPr>
        <w:t>2</w:t>
      </w:r>
      <w:r>
        <w:rPr>
          <w:noProof/>
        </w:rPr>
        <w:fldChar w:fldCharType="end"/>
      </w:r>
    </w:p>
    <w:p w14:paraId="4B4CB88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56 \h </w:instrText>
      </w:r>
      <w:r>
        <w:rPr>
          <w:noProof/>
        </w:rPr>
      </w:r>
      <w:r>
        <w:rPr>
          <w:noProof/>
        </w:rPr>
        <w:fldChar w:fldCharType="separate"/>
      </w:r>
      <w:r>
        <w:rPr>
          <w:noProof/>
        </w:rPr>
        <w:t>2</w:t>
      </w:r>
      <w:r>
        <w:rPr>
          <w:noProof/>
        </w:rPr>
        <w:fldChar w:fldCharType="end"/>
      </w:r>
    </w:p>
    <w:p w14:paraId="5950EF9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57 \h </w:instrText>
      </w:r>
      <w:r>
        <w:rPr>
          <w:noProof/>
        </w:rPr>
      </w:r>
      <w:r>
        <w:rPr>
          <w:noProof/>
        </w:rPr>
        <w:fldChar w:fldCharType="separate"/>
      </w:r>
      <w:r>
        <w:rPr>
          <w:noProof/>
        </w:rPr>
        <w:t>2</w:t>
      </w:r>
      <w:r>
        <w:rPr>
          <w:noProof/>
        </w:rPr>
        <w:fldChar w:fldCharType="end"/>
      </w:r>
    </w:p>
    <w:p w14:paraId="11050D3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58 \h </w:instrText>
      </w:r>
      <w:r>
        <w:rPr>
          <w:noProof/>
        </w:rPr>
      </w:r>
      <w:r>
        <w:rPr>
          <w:noProof/>
        </w:rPr>
        <w:fldChar w:fldCharType="separate"/>
      </w:r>
      <w:r>
        <w:rPr>
          <w:noProof/>
        </w:rPr>
        <w:t>2</w:t>
      </w:r>
      <w:r>
        <w:rPr>
          <w:noProof/>
        </w:rPr>
        <w:fldChar w:fldCharType="end"/>
      </w:r>
    </w:p>
    <w:p w14:paraId="09D8ACC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632959 \h </w:instrText>
      </w:r>
      <w:r>
        <w:rPr>
          <w:noProof/>
        </w:rPr>
      </w:r>
      <w:r>
        <w:rPr>
          <w:noProof/>
        </w:rPr>
        <w:fldChar w:fldCharType="separate"/>
      </w:r>
      <w:r>
        <w:rPr>
          <w:noProof/>
        </w:rPr>
        <w:t>3</w:t>
      </w:r>
      <w:r>
        <w:rPr>
          <w:noProof/>
        </w:rPr>
        <w:fldChar w:fldCharType="end"/>
      </w:r>
    </w:p>
    <w:p w14:paraId="5869382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0 \h </w:instrText>
      </w:r>
      <w:r>
        <w:rPr>
          <w:noProof/>
        </w:rPr>
      </w:r>
      <w:r>
        <w:rPr>
          <w:noProof/>
        </w:rPr>
        <w:fldChar w:fldCharType="separate"/>
      </w:r>
      <w:r>
        <w:rPr>
          <w:noProof/>
        </w:rPr>
        <w:t>3</w:t>
      </w:r>
      <w:r>
        <w:rPr>
          <w:noProof/>
        </w:rPr>
        <w:fldChar w:fldCharType="end"/>
      </w:r>
    </w:p>
    <w:p w14:paraId="579C965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1 \h </w:instrText>
      </w:r>
      <w:r>
        <w:rPr>
          <w:noProof/>
        </w:rPr>
      </w:r>
      <w:r>
        <w:rPr>
          <w:noProof/>
        </w:rPr>
        <w:fldChar w:fldCharType="separate"/>
      </w:r>
      <w:r>
        <w:rPr>
          <w:noProof/>
        </w:rPr>
        <w:t>3</w:t>
      </w:r>
      <w:r>
        <w:rPr>
          <w:noProof/>
        </w:rPr>
        <w:fldChar w:fldCharType="end"/>
      </w:r>
    </w:p>
    <w:p w14:paraId="2D40AE2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62 \h </w:instrText>
      </w:r>
      <w:r>
        <w:rPr>
          <w:noProof/>
        </w:rPr>
      </w:r>
      <w:r>
        <w:rPr>
          <w:noProof/>
        </w:rPr>
        <w:fldChar w:fldCharType="separate"/>
      </w:r>
      <w:r>
        <w:rPr>
          <w:noProof/>
        </w:rPr>
        <w:t>3</w:t>
      </w:r>
      <w:r>
        <w:rPr>
          <w:noProof/>
        </w:rPr>
        <w:fldChar w:fldCharType="end"/>
      </w:r>
    </w:p>
    <w:p w14:paraId="25669FA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632963 \h </w:instrText>
      </w:r>
      <w:r>
        <w:rPr>
          <w:noProof/>
        </w:rPr>
      </w:r>
      <w:r>
        <w:rPr>
          <w:noProof/>
        </w:rPr>
        <w:fldChar w:fldCharType="separate"/>
      </w:r>
      <w:r>
        <w:rPr>
          <w:noProof/>
        </w:rPr>
        <w:t>3</w:t>
      </w:r>
      <w:r>
        <w:rPr>
          <w:noProof/>
        </w:rPr>
        <w:fldChar w:fldCharType="end"/>
      </w:r>
    </w:p>
    <w:p w14:paraId="6D07C96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4 \h </w:instrText>
      </w:r>
      <w:r>
        <w:rPr>
          <w:noProof/>
        </w:rPr>
      </w:r>
      <w:r>
        <w:rPr>
          <w:noProof/>
        </w:rPr>
        <w:fldChar w:fldCharType="separate"/>
      </w:r>
      <w:r>
        <w:rPr>
          <w:noProof/>
        </w:rPr>
        <w:t>3</w:t>
      </w:r>
      <w:r>
        <w:rPr>
          <w:noProof/>
        </w:rPr>
        <w:fldChar w:fldCharType="end"/>
      </w:r>
    </w:p>
    <w:p w14:paraId="5EC7027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5 \h </w:instrText>
      </w:r>
      <w:r>
        <w:rPr>
          <w:noProof/>
        </w:rPr>
      </w:r>
      <w:r>
        <w:rPr>
          <w:noProof/>
        </w:rPr>
        <w:fldChar w:fldCharType="separate"/>
      </w:r>
      <w:r>
        <w:rPr>
          <w:noProof/>
        </w:rPr>
        <w:t>4</w:t>
      </w:r>
      <w:r>
        <w:rPr>
          <w:noProof/>
        </w:rPr>
        <w:fldChar w:fldCharType="end"/>
      </w:r>
    </w:p>
    <w:p w14:paraId="13B634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66 \h </w:instrText>
      </w:r>
      <w:r>
        <w:rPr>
          <w:noProof/>
        </w:rPr>
      </w:r>
      <w:r>
        <w:rPr>
          <w:noProof/>
        </w:rPr>
        <w:fldChar w:fldCharType="separate"/>
      </w:r>
      <w:r>
        <w:rPr>
          <w:noProof/>
        </w:rPr>
        <w:t>4</w:t>
      </w:r>
      <w:r>
        <w:rPr>
          <w:noProof/>
        </w:rPr>
        <w:fldChar w:fldCharType="end"/>
      </w:r>
    </w:p>
    <w:p w14:paraId="500D83B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632967 \h </w:instrText>
      </w:r>
      <w:r>
        <w:rPr>
          <w:noProof/>
        </w:rPr>
      </w:r>
      <w:r>
        <w:rPr>
          <w:noProof/>
        </w:rPr>
        <w:fldChar w:fldCharType="separate"/>
      </w:r>
      <w:r>
        <w:rPr>
          <w:noProof/>
        </w:rPr>
        <w:t>4</w:t>
      </w:r>
      <w:r>
        <w:rPr>
          <w:noProof/>
        </w:rPr>
        <w:fldChar w:fldCharType="end"/>
      </w:r>
    </w:p>
    <w:p w14:paraId="3183CA8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8 \h </w:instrText>
      </w:r>
      <w:r>
        <w:rPr>
          <w:noProof/>
        </w:rPr>
      </w:r>
      <w:r>
        <w:rPr>
          <w:noProof/>
        </w:rPr>
        <w:fldChar w:fldCharType="separate"/>
      </w:r>
      <w:r>
        <w:rPr>
          <w:noProof/>
        </w:rPr>
        <w:t>4</w:t>
      </w:r>
      <w:r>
        <w:rPr>
          <w:noProof/>
        </w:rPr>
        <w:fldChar w:fldCharType="end"/>
      </w:r>
    </w:p>
    <w:p w14:paraId="27FE0B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9 \h </w:instrText>
      </w:r>
      <w:r>
        <w:rPr>
          <w:noProof/>
        </w:rPr>
      </w:r>
      <w:r>
        <w:rPr>
          <w:noProof/>
        </w:rPr>
        <w:fldChar w:fldCharType="separate"/>
      </w:r>
      <w:r>
        <w:rPr>
          <w:noProof/>
        </w:rPr>
        <w:t>4</w:t>
      </w:r>
      <w:r>
        <w:rPr>
          <w:noProof/>
        </w:rPr>
        <w:fldChar w:fldCharType="end"/>
      </w:r>
    </w:p>
    <w:p w14:paraId="57F96E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0 \h </w:instrText>
      </w:r>
      <w:r>
        <w:rPr>
          <w:noProof/>
        </w:rPr>
      </w:r>
      <w:r>
        <w:rPr>
          <w:noProof/>
        </w:rPr>
        <w:fldChar w:fldCharType="separate"/>
      </w:r>
      <w:r>
        <w:rPr>
          <w:noProof/>
        </w:rPr>
        <w:t>4</w:t>
      </w:r>
      <w:r>
        <w:rPr>
          <w:noProof/>
        </w:rPr>
        <w:fldChar w:fldCharType="end"/>
      </w:r>
    </w:p>
    <w:p w14:paraId="1701802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632971 \h </w:instrText>
      </w:r>
      <w:r>
        <w:rPr>
          <w:noProof/>
        </w:rPr>
      </w:r>
      <w:r>
        <w:rPr>
          <w:noProof/>
        </w:rPr>
        <w:fldChar w:fldCharType="separate"/>
      </w:r>
      <w:r>
        <w:rPr>
          <w:noProof/>
        </w:rPr>
        <w:t>5</w:t>
      </w:r>
      <w:r>
        <w:rPr>
          <w:noProof/>
        </w:rPr>
        <w:fldChar w:fldCharType="end"/>
      </w:r>
    </w:p>
    <w:p w14:paraId="2F9E7EE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72 \h </w:instrText>
      </w:r>
      <w:r>
        <w:rPr>
          <w:noProof/>
        </w:rPr>
      </w:r>
      <w:r>
        <w:rPr>
          <w:noProof/>
        </w:rPr>
        <w:fldChar w:fldCharType="separate"/>
      </w:r>
      <w:r>
        <w:rPr>
          <w:noProof/>
        </w:rPr>
        <w:t>5</w:t>
      </w:r>
      <w:r>
        <w:rPr>
          <w:noProof/>
        </w:rPr>
        <w:fldChar w:fldCharType="end"/>
      </w:r>
    </w:p>
    <w:p w14:paraId="6E7683B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73 \h </w:instrText>
      </w:r>
      <w:r>
        <w:rPr>
          <w:noProof/>
        </w:rPr>
      </w:r>
      <w:r>
        <w:rPr>
          <w:noProof/>
        </w:rPr>
        <w:fldChar w:fldCharType="separate"/>
      </w:r>
      <w:r>
        <w:rPr>
          <w:noProof/>
        </w:rPr>
        <w:t>5</w:t>
      </w:r>
      <w:r>
        <w:rPr>
          <w:noProof/>
        </w:rPr>
        <w:fldChar w:fldCharType="end"/>
      </w:r>
    </w:p>
    <w:p w14:paraId="53A7AE4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4 \h </w:instrText>
      </w:r>
      <w:r>
        <w:rPr>
          <w:noProof/>
        </w:rPr>
      </w:r>
      <w:r>
        <w:rPr>
          <w:noProof/>
        </w:rPr>
        <w:fldChar w:fldCharType="separate"/>
      </w:r>
      <w:r>
        <w:rPr>
          <w:noProof/>
        </w:rPr>
        <w:t>6</w:t>
      </w:r>
      <w:r>
        <w:rPr>
          <w:noProof/>
        </w:rPr>
        <w:fldChar w:fldCharType="end"/>
      </w:r>
    </w:p>
    <w:p w14:paraId="62D535C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632975 \h </w:instrText>
      </w:r>
      <w:r>
        <w:rPr>
          <w:noProof/>
        </w:rPr>
      </w:r>
      <w:r>
        <w:rPr>
          <w:noProof/>
        </w:rPr>
        <w:fldChar w:fldCharType="separate"/>
      </w:r>
      <w:r>
        <w:rPr>
          <w:noProof/>
        </w:rPr>
        <w:t>6</w:t>
      </w:r>
      <w:r>
        <w:rPr>
          <w:noProof/>
        </w:rPr>
        <w:fldChar w:fldCharType="end"/>
      </w:r>
    </w:p>
    <w:p w14:paraId="287BF8C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76 \h </w:instrText>
      </w:r>
      <w:r>
        <w:rPr>
          <w:noProof/>
        </w:rPr>
      </w:r>
      <w:r>
        <w:rPr>
          <w:noProof/>
        </w:rPr>
        <w:fldChar w:fldCharType="separate"/>
      </w:r>
      <w:r>
        <w:rPr>
          <w:noProof/>
        </w:rPr>
        <w:t>6</w:t>
      </w:r>
      <w:r>
        <w:rPr>
          <w:noProof/>
        </w:rPr>
        <w:fldChar w:fldCharType="end"/>
      </w:r>
    </w:p>
    <w:p w14:paraId="370448C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77 \h </w:instrText>
      </w:r>
      <w:r>
        <w:rPr>
          <w:noProof/>
        </w:rPr>
      </w:r>
      <w:r>
        <w:rPr>
          <w:noProof/>
        </w:rPr>
        <w:fldChar w:fldCharType="separate"/>
      </w:r>
      <w:r>
        <w:rPr>
          <w:noProof/>
        </w:rPr>
        <w:t>9</w:t>
      </w:r>
      <w:r>
        <w:rPr>
          <w:noProof/>
        </w:rPr>
        <w:fldChar w:fldCharType="end"/>
      </w:r>
    </w:p>
    <w:p w14:paraId="3A67F9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8 \h </w:instrText>
      </w:r>
      <w:r>
        <w:rPr>
          <w:noProof/>
        </w:rPr>
      </w:r>
      <w:r>
        <w:rPr>
          <w:noProof/>
        </w:rPr>
        <w:fldChar w:fldCharType="separate"/>
      </w:r>
      <w:r>
        <w:rPr>
          <w:noProof/>
        </w:rPr>
        <w:t>9</w:t>
      </w:r>
      <w:r>
        <w:rPr>
          <w:noProof/>
        </w:rPr>
        <w:fldChar w:fldCharType="end"/>
      </w:r>
    </w:p>
    <w:p w14:paraId="41CCC80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632979 \h </w:instrText>
      </w:r>
      <w:r>
        <w:rPr>
          <w:noProof/>
        </w:rPr>
      </w:r>
      <w:r>
        <w:rPr>
          <w:noProof/>
        </w:rPr>
        <w:fldChar w:fldCharType="separate"/>
      </w:r>
      <w:r>
        <w:rPr>
          <w:noProof/>
        </w:rPr>
        <w:t>9</w:t>
      </w:r>
      <w:r>
        <w:rPr>
          <w:noProof/>
        </w:rPr>
        <w:fldChar w:fldCharType="end"/>
      </w:r>
    </w:p>
    <w:p w14:paraId="6823272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0 \h </w:instrText>
      </w:r>
      <w:r>
        <w:rPr>
          <w:noProof/>
        </w:rPr>
      </w:r>
      <w:r>
        <w:rPr>
          <w:noProof/>
        </w:rPr>
        <w:fldChar w:fldCharType="separate"/>
      </w:r>
      <w:r>
        <w:rPr>
          <w:noProof/>
        </w:rPr>
        <w:t>10</w:t>
      </w:r>
      <w:r>
        <w:rPr>
          <w:noProof/>
        </w:rPr>
        <w:fldChar w:fldCharType="end"/>
      </w:r>
    </w:p>
    <w:p w14:paraId="27A22F9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81 \h </w:instrText>
      </w:r>
      <w:r>
        <w:rPr>
          <w:noProof/>
        </w:rPr>
      </w:r>
      <w:r>
        <w:rPr>
          <w:noProof/>
        </w:rPr>
        <w:fldChar w:fldCharType="separate"/>
      </w:r>
      <w:r>
        <w:rPr>
          <w:noProof/>
        </w:rPr>
        <w:t>10</w:t>
      </w:r>
      <w:r>
        <w:rPr>
          <w:noProof/>
        </w:rPr>
        <w:fldChar w:fldCharType="end"/>
      </w:r>
    </w:p>
    <w:p w14:paraId="140818E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82 \h </w:instrText>
      </w:r>
      <w:r>
        <w:rPr>
          <w:noProof/>
        </w:rPr>
      </w:r>
      <w:r>
        <w:rPr>
          <w:noProof/>
        </w:rPr>
        <w:fldChar w:fldCharType="separate"/>
      </w:r>
      <w:r>
        <w:rPr>
          <w:noProof/>
        </w:rPr>
        <w:t>11</w:t>
      </w:r>
      <w:r>
        <w:rPr>
          <w:noProof/>
        </w:rPr>
        <w:fldChar w:fldCharType="end"/>
      </w:r>
    </w:p>
    <w:p w14:paraId="15AF60F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632983 \h </w:instrText>
      </w:r>
      <w:r>
        <w:rPr>
          <w:noProof/>
        </w:rPr>
      </w:r>
      <w:r>
        <w:rPr>
          <w:noProof/>
        </w:rPr>
        <w:fldChar w:fldCharType="separate"/>
      </w:r>
      <w:r>
        <w:rPr>
          <w:noProof/>
        </w:rPr>
        <w:t>11</w:t>
      </w:r>
      <w:r>
        <w:rPr>
          <w:noProof/>
        </w:rPr>
        <w:fldChar w:fldCharType="end"/>
      </w:r>
    </w:p>
    <w:p w14:paraId="04275C1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4 \h </w:instrText>
      </w:r>
      <w:r>
        <w:rPr>
          <w:noProof/>
        </w:rPr>
      </w:r>
      <w:r>
        <w:rPr>
          <w:noProof/>
        </w:rPr>
        <w:fldChar w:fldCharType="separate"/>
      </w:r>
      <w:r>
        <w:rPr>
          <w:noProof/>
        </w:rPr>
        <w:t>11</w:t>
      </w:r>
      <w:r>
        <w:rPr>
          <w:noProof/>
        </w:rPr>
        <w:fldChar w:fldCharType="end"/>
      </w:r>
    </w:p>
    <w:p w14:paraId="7504A3F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85 \h </w:instrText>
      </w:r>
      <w:r>
        <w:rPr>
          <w:noProof/>
        </w:rPr>
      </w:r>
      <w:r>
        <w:rPr>
          <w:noProof/>
        </w:rPr>
        <w:fldChar w:fldCharType="separate"/>
      </w:r>
      <w:r>
        <w:rPr>
          <w:noProof/>
        </w:rPr>
        <w:t>11</w:t>
      </w:r>
      <w:r>
        <w:rPr>
          <w:noProof/>
        </w:rPr>
        <w:fldChar w:fldCharType="end"/>
      </w:r>
    </w:p>
    <w:p w14:paraId="4E130AC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86 \h </w:instrText>
      </w:r>
      <w:r>
        <w:rPr>
          <w:noProof/>
        </w:rPr>
      </w:r>
      <w:r>
        <w:rPr>
          <w:noProof/>
        </w:rPr>
        <w:fldChar w:fldCharType="separate"/>
      </w:r>
      <w:r>
        <w:rPr>
          <w:noProof/>
        </w:rPr>
        <w:t>11</w:t>
      </w:r>
      <w:r>
        <w:rPr>
          <w:noProof/>
        </w:rPr>
        <w:fldChar w:fldCharType="end"/>
      </w:r>
    </w:p>
    <w:p w14:paraId="4B9067A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632987 \h </w:instrText>
      </w:r>
      <w:r>
        <w:rPr>
          <w:noProof/>
        </w:rPr>
      </w:r>
      <w:r>
        <w:rPr>
          <w:noProof/>
        </w:rPr>
        <w:fldChar w:fldCharType="separate"/>
      </w:r>
      <w:r>
        <w:rPr>
          <w:noProof/>
        </w:rPr>
        <w:t>12</w:t>
      </w:r>
      <w:r>
        <w:rPr>
          <w:noProof/>
        </w:rPr>
        <w:fldChar w:fldCharType="end"/>
      </w:r>
    </w:p>
    <w:p w14:paraId="7DE54DD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8 \h </w:instrText>
      </w:r>
      <w:r>
        <w:rPr>
          <w:noProof/>
        </w:rPr>
      </w:r>
      <w:r>
        <w:rPr>
          <w:noProof/>
        </w:rPr>
        <w:fldChar w:fldCharType="separate"/>
      </w:r>
      <w:r>
        <w:rPr>
          <w:noProof/>
        </w:rPr>
        <w:t>12</w:t>
      </w:r>
      <w:r>
        <w:rPr>
          <w:noProof/>
        </w:rPr>
        <w:fldChar w:fldCharType="end"/>
      </w:r>
    </w:p>
    <w:p w14:paraId="60E7A7E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89 \h </w:instrText>
      </w:r>
      <w:r>
        <w:rPr>
          <w:noProof/>
        </w:rPr>
      </w:r>
      <w:r>
        <w:rPr>
          <w:noProof/>
        </w:rPr>
        <w:fldChar w:fldCharType="separate"/>
      </w:r>
      <w:r>
        <w:rPr>
          <w:noProof/>
        </w:rPr>
        <w:t>12</w:t>
      </w:r>
      <w:r>
        <w:rPr>
          <w:noProof/>
        </w:rPr>
        <w:fldChar w:fldCharType="end"/>
      </w:r>
    </w:p>
    <w:p w14:paraId="3220A2A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0 \h </w:instrText>
      </w:r>
      <w:r>
        <w:rPr>
          <w:noProof/>
        </w:rPr>
      </w:r>
      <w:r>
        <w:rPr>
          <w:noProof/>
        </w:rPr>
        <w:fldChar w:fldCharType="separate"/>
      </w:r>
      <w:r>
        <w:rPr>
          <w:noProof/>
        </w:rPr>
        <w:t>12</w:t>
      </w:r>
      <w:r>
        <w:rPr>
          <w:noProof/>
        </w:rPr>
        <w:fldChar w:fldCharType="end"/>
      </w:r>
    </w:p>
    <w:p w14:paraId="290BDB4C" w14:textId="77777777" w:rsidR="004D285F" w:rsidRDefault="004D285F">
      <w:pPr>
        <w:pStyle w:val="TM4"/>
        <w:tabs>
          <w:tab w:val="right" w:leader="dot" w:pos="7360"/>
        </w:tabs>
        <w:rPr>
          <w:rFonts w:eastAsiaTheme="minorEastAsia" w:cstheme="minorBidi"/>
          <w:noProof/>
          <w:sz w:val="24"/>
          <w:szCs w:val="24"/>
          <w:lang w:val="fr-FR" w:eastAsia="fr-FR"/>
        </w:rPr>
      </w:pPr>
      <w:r>
        <w:rPr>
          <w:noProof/>
        </w:rPr>
        <w:t>Temps d’exécution de la phase de jeu</w:t>
      </w:r>
      <w:r>
        <w:rPr>
          <w:noProof/>
        </w:rPr>
        <w:tab/>
      </w:r>
      <w:r>
        <w:rPr>
          <w:noProof/>
        </w:rPr>
        <w:fldChar w:fldCharType="begin"/>
      </w:r>
      <w:r>
        <w:rPr>
          <w:noProof/>
        </w:rPr>
        <w:instrText xml:space="preserve"> PAGEREF _Toc454632991 \h </w:instrText>
      </w:r>
      <w:r>
        <w:rPr>
          <w:noProof/>
        </w:rPr>
      </w:r>
      <w:r>
        <w:rPr>
          <w:noProof/>
        </w:rPr>
        <w:fldChar w:fldCharType="separate"/>
      </w:r>
      <w:r>
        <w:rPr>
          <w:noProof/>
        </w:rPr>
        <w:t>12</w:t>
      </w:r>
      <w:r>
        <w:rPr>
          <w:noProof/>
        </w:rPr>
        <w:fldChar w:fldCharType="end"/>
      </w:r>
    </w:p>
    <w:p w14:paraId="46E8C02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92 \h </w:instrText>
      </w:r>
      <w:r>
        <w:rPr>
          <w:noProof/>
        </w:rPr>
      </w:r>
      <w:r>
        <w:rPr>
          <w:noProof/>
        </w:rPr>
        <w:fldChar w:fldCharType="separate"/>
      </w:r>
      <w:r>
        <w:rPr>
          <w:noProof/>
        </w:rPr>
        <w:t>12</w:t>
      </w:r>
      <w:r>
        <w:rPr>
          <w:noProof/>
        </w:rPr>
        <w:fldChar w:fldCharType="end"/>
      </w:r>
    </w:p>
    <w:p w14:paraId="6A20BEA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93 \h </w:instrText>
      </w:r>
      <w:r>
        <w:rPr>
          <w:noProof/>
        </w:rPr>
      </w:r>
      <w:r>
        <w:rPr>
          <w:noProof/>
        </w:rPr>
        <w:fldChar w:fldCharType="separate"/>
      </w:r>
      <w:r>
        <w:rPr>
          <w:noProof/>
        </w:rPr>
        <w:t>12</w:t>
      </w:r>
      <w:r>
        <w:rPr>
          <w:noProof/>
        </w:rPr>
        <w:fldChar w:fldCharType="end"/>
      </w:r>
    </w:p>
    <w:p w14:paraId="053F241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4 \h </w:instrText>
      </w:r>
      <w:r>
        <w:rPr>
          <w:noProof/>
        </w:rPr>
      </w:r>
      <w:r>
        <w:rPr>
          <w:noProof/>
        </w:rPr>
        <w:fldChar w:fldCharType="separate"/>
      </w:r>
      <w:r>
        <w:rPr>
          <w:noProof/>
        </w:rPr>
        <w:t>12</w:t>
      </w:r>
      <w:r>
        <w:rPr>
          <w:noProof/>
        </w:rPr>
        <w:fldChar w:fldCharType="end"/>
      </w:r>
    </w:p>
    <w:p w14:paraId="6258B09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95 \h </w:instrText>
      </w:r>
      <w:r>
        <w:rPr>
          <w:noProof/>
        </w:rPr>
      </w:r>
      <w:r>
        <w:rPr>
          <w:noProof/>
        </w:rPr>
        <w:fldChar w:fldCharType="separate"/>
      </w:r>
      <w:r>
        <w:rPr>
          <w:noProof/>
        </w:rPr>
        <w:t>12</w:t>
      </w:r>
      <w:r>
        <w:rPr>
          <w:noProof/>
        </w:rPr>
        <w:fldChar w:fldCharType="end"/>
      </w:r>
    </w:p>
    <w:p w14:paraId="7F7B851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96 \h </w:instrText>
      </w:r>
      <w:r>
        <w:rPr>
          <w:noProof/>
        </w:rPr>
      </w:r>
      <w:r>
        <w:rPr>
          <w:noProof/>
        </w:rPr>
        <w:fldChar w:fldCharType="separate"/>
      </w:r>
      <w:r>
        <w:rPr>
          <w:noProof/>
        </w:rPr>
        <w:t>12</w:t>
      </w:r>
      <w:r>
        <w:rPr>
          <w:noProof/>
        </w:rPr>
        <w:fldChar w:fldCharType="end"/>
      </w:r>
    </w:p>
    <w:p w14:paraId="40ACD2D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7 \h </w:instrText>
      </w:r>
      <w:r>
        <w:rPr>
          <w:noProof/>
        </w:rPr>
      </w:r>
      <w:r>
        <w:rPr>
          <w:noProof/>
        </w:rPr>
        <w:fldChar w:fldCharType="separate"/>
      </w:r>
      <w:r>
        <w:rPr>
          <w:noProof/>
        </w:rPr>
        <w:t>12</w:t>
      </w:r>
      <w:r>
        <w:rPr>
          <w:noProof/>
        </w:rPr>
        <w:fldChar w:fldCharType="end"/>
      </w:r>
    </w:p>
    <w:p w14:paraId="4120564C"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4632998 \h </w:instrText>
      </w:r>
      <w:r>
        <w:rPr>
          <w:noProof/>
        </w:rPr>
      </w:r>
      <w:r>
        <w:rPr>
          <w:noProof/>
        </w:rPr>
        <w:fldChar w:fldCharType="separate"/>
      </w:r>
      <w:r>
        <w:rPr>
          <w:noProof/>
        </w:rPr>
        <w:t>12</w:t>
      </w:r>
      <w:r>
        <w:rPr>
          <w:noProof/>
        </w:rPr>
        <w:fldChar w:fldCharType="end"/>
      </w:r>
    </w:p>
    <w:p w14:paraId="109B683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632999 \h </w:instrText>
      </w:r>
      <w:r>
        <w:rPr>
          <w:noProof/>
        </w:rPr>
      </w:r>
      <w:r>
        <w:rPr>
          <w:noProof/>
        </w:rPr>
        <w:fldChar w:fldCharType="separate"/>
      </w:r>
      <w:r>
        <w:rPr>
          <w:noProof/>
        </w:rPr>
        <w:t>13</w:t>
      </w:r>
      <w:r>
        <w:rPr>
          <w:noProof/>
        </w:rPr>
        <w:fldChar w:fldCharType="end"/>
      </w:r>
    </w:p>
    <w:p w14:paraId="34F8FDB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633000 \h </w:instrText>
      </w:r>
      <w:r>
        <w:rPr>
          <w:noProof/>
        </w:rPr>
      </w:r>
      <w:r>
        <w:rPr>
          <w:noProof/>
        </w:rPr>
        <w:fldChar w:fldCharType="separate"/>
      </w:r>
      <w:r>
        <w:rPr>
          <w:noProof/>
        </w:rPr>
        <w:t>13</w:t>
      </w:r>
      <w:r>
        <w:rPr>
          <w:noProof/>
        </w:rPr>
        <w:fldChar w:fldCharType="end"/>
      </w:r>
    </w:p>
    <w:p w14:paraId="4F29134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633001 \h </w:instrText>
      </w:r>
      <w:r>
        <w:rPr>
          <w:noProof/>
        </w:rPr>
      </w:r>
      <w:r>
        <w:rPr>
          <w:noProof/>
        </w:rPr>
        <w:fldChar w:fldCharType="separate"/>
      </w:r>
      <w:r>
        <w:rPr>
          <w:noProof/>
        </w:rPr>
        <w:t>14</w:t>
      </w:r>
      <w:r>
        <w:rPr>
          <w:noProof/>
        </w:rPr>
        <w:fldChar w:fldCharType="end"/>
      </w:r>
    </w:p>
    <w:p w14:paraId="75D4F8B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633002 \h </w:instrText>
      </w:r>
      <w:r>
        <w:rPr>
          <w:noProof/>
        </w:rPr>
      </w:r>
      <w:r>
        <w:rPr>
          <w:noProof/>
        </w:rPr>
        <w:fldChar w:fldCharType="separate"/>
      </w:r>
      <w:r>
        <w:rPr>
          <w:noProof/>
        </w:rPr>
        <w:t>14</w:t>
      </w:r>
      <w:r>
        <w:rPr>
          <w:noProof/>
        </w:rPr>
        <w:fldChar w:fldCharType="end"/>
      </w:r>
    </w:p>
    <w:p w14:paraId="065726C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633003 \h </w:instrText>
      </w:r>
      <w:r>
        <w:rPr>
          <w:noProof/>
        </w:rPr>
      </w:r>
      <w:r>
        <w:rPr>
          <w:noProof/>
        </w:rPr>
        <w:fldChar w:fldCharType="separate"/>
      </w:r>
      <w:r>
        <w:rPr>
          <w:noProof/>
        </w:rPr>
        <w:t>14</w:t>
      </w:r>
      <w:r>
        <w:rPr>
          <w:noProof/>
        </w:rPr>
        <w:fldChar w:fldCharType="end"/>
      </w:r>
    </w:p>
    <w:p w14:paraId="587687A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633004 \h </w:instrText>
      </w:r>
      <w:r>
        <w:rPr>
          <w:noProof/>
        </w:rPr>
      </w:r>
      <w:r>
        <w:rPr>
          <w:noProof/>
        </w:rPr>
        <w:fldChar w:fldCharType="separate"/>
      </w:r>
      <w:r>
        <w:rPr>
          <w:noProof/>
        </w:rPr>
        <w:t>15</w:t>
      </w:r>
      <w:r>
        <w:rPr>
          <w:noProof/>
        </w:rPr>
        <w:fldChar w:fldCharType="end"/>
      </w:r>
    </w:p>
    <w:p w14:paraId="563F5E8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633005 \h </w:instrText>
      </w:r>
      <w:r>
        <w:rPr>
          <w:noProof/>
        </w:rPr>
      </w:r>
      <w:r>
        <w:rPr>
          <w:noProof/>
        </w:rPr>
        <w:fldChar w:fldCharType="separate"/>
      </w:r>
      <w:r>
        <w:rPr>
          <w:noProof/>
        </w:rPr>
        <w:t>15</w:t>
      </w:r>
      <w:r>
        <w:rPr>
          <w:noProof/>
        </w:rPr>
        <w:fldChar w:fldCharType="end"/>
      </w:r>
    </w:p>
    <w:p w14:paraId="581A056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633006 \h </w:instrText>
      </w:r>
      <w:r>
        <w:rPr>
          <w:noProof/>
        </w:rPr>
      </w:r>
      <w:r>
        <w:rPr>
          <w:noProof/>
        </w:rPr>
        <w:fldChar w:fldCharType="separate"/>
      </w:r>
      <w:r>
        <w:rPr>
          <w:noProof/>
        </w:rPr>
        <w:t>15</w:t>
      </w:r>
      <w:r>
        <w:rPr>
          <w:noProof/>
        </w:rPr>
        <w:fldChar w:fldCharType="end"/>
      </w:r>
    </w:p>
    <w:p w14:paraId="794D5E1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633007 \h </w:instrText>
      </w:r>
      <w:r>
        <w:rPr>
          <w:noProof/>
        </w:rPr>
      </w:r>
      <w:r>
        <w:rPr>
          <w:noProof/>
        </w:rPr>
        <w:fldChar w:fldCharType="separate"/>
      </w:r>
      <w:r>
        <w:rPr>
          <w:noProof/>
        </w:rPr>
        <w:t>16</w:t>
      </w:r>
      <w:r>
        <w:rPr>
          <w:noProof/>
        </w:rPr>
        <w:fldChar w:fldCharType="end"/>
      </w:r>
    </w:p>
    <w:p w14:paraId="28204C63" w14:textId="77777777" w:rsidR="004D285F" w:rsidRDefault="004D285F">
      <w:pPr>
        <w:pStyle w:val="TM4"/>
        <w:tabs>
          <w:tab w:val="right" w:leader="dot" w:pos="7360"/>
        </w:tabs>
        <w:rPr>
          <w:rFonts w:eastAsiaTheme="minorEastAsia" w:cstheme="minorBidi"/>
          <w:noProof/>
          <w:sz w:val="24"/>
          <w:szCs w:val="24"/>
          <w:lang w:val="fr-FR" w:eastAsia="fr-FR"/>
        </w:rPr>
      </w:pPr>
      <w:r>
        <w:rPr>
          <w:noProof/>
        </w:rPr>
        <w:lastRenderedPageBreak/>
        <w:t>Introduction</w:t>
      </w:r>
      <w:r>
        <w:rPr>
          <w:noProof/>
        </w:rPr>
        <w:tab/>
      </w:r>
      <w:r>
        <w:rPr>
          <w:noProof/>
        </w:rPr>
        <w:fldChar w:fldCharType="begin"/>
      </w:r>
      <w:r>
        <w:rPr>
          <w:noProof/>
        </w:rPr>
        <w:instrText xml:space="preserve"> PAGEREF _Toc454633008 \h </w:instrText>
      </w:r>
      <w:r>
        <w:rPr>
          <w:noProof/>
        </w:rPr>
      </w:r>
      <w:r>
        <w:rPr>
          <w:noProof/>
        </w:rPr>
        <w:fldChar w:fldCharType="separate"/>
      </w:r>
      <w:r>
        <w:rPr>
          <w:noProof/>
        </w:rPr>
        <w:t>16</w:t>
      </w:r>
      <w:r>
        <w:rPr>
          <w:noProof/>
        </w:rPr>
        <w:fldChar w:fldCharType="end"/>
      </w:r>
    </w:p>
    <w:p w14:paraId="7A1F415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633009 \h </w:instrText>
      </w:r>
      <w:r>
        <w:rPr>
          <w:noProof/>
        </w:rPr>
      </w:r>
      <w:r>
        <w:rPr>
          <w:noProof/>
        </w:rPr>
        <w:fldChar w:fldCharType="separate"/>
      </w:r>
      <w:r>
        <w:rPr>
          <w:noProof/>
        </w:rPr>
        <w:t>17</w:t>
      </w:r>
      <w:r>
        <w:rPr>
          <w:noProof/>
        </w:rPr>
        <w:fldChar w:fldCharType="end"/>
      </w:r>
    </w:p>
    <w:p w14:paraId="1C19819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633010 \h </w:instrText>
      </w:r>
      <w:r>
        <w:rPr>
          <w:noProof/>
        </w:rPr>
      </w:r>
      <w:r>
        <w:rPr>
          <w:noProof/>
        </w:rPr>
        <w:fldChar w:fldCharType="separate"/>
      </w:r>
      <w:r>
        <w:rPr>
          <w:noProof/>
        </w:rPr>
        <w:t>17</w:t>
      </w:r>
      <w:r>
        <w:rPr>
          <w:noProof/>
        </w:rPr>
        <w:fldChar w:fldCharType="end"/>
      </w:r>
    </w:p>
    <w:p w14:paraId="198E3F13"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633011 \h </w:instrText>
      </w:r>
      <w:r>
        <w:rPr>
          <w:noProof/>
        </w:rPr>
      </w:r>
      <w:r>
        <w:rPr>
          <w:noProof/>
        </w:rPr>
        <w:fldChar w:fldCharType="separate"/>
      </w:r>
      <w:r>
        <w:rPr>
          <w:noProof/>
        </w:rPr>
        <w:t>17</w:t>
      </w:r>
      <w:r>
        <w:rPr>
          <w:noProof/>
        </w:rPr>
        <w:fldChar w:fldCharType="end"/>
      </w:r>
    </w:p>
    <w:p w14:paraId="011689F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633012 \h </w:instrText>
      </w:r>
      <w:r>
        <w:rPr>
          <w:noProof/>
        </w:rPr>
      </w:r>
      <w:r>
        <w:rPr>
          <w:noProof/>
        </w:rPr>
        <w:fldChar w:fldCharType="separate"/>
      </w:r>
      <w:r>
        <w:rPr>
          <w:noProof/>
        </w:rPr>
        <w:t>18</w:t>
      </w:r>
      <w:r>
        <w:rPr>
          <w:noProof/>
        </w:rPr>
        <w:fldChar w:fldCharType="end"/>
      </w:r>
    </w:p>
    <w:p w14:paraId="58B8200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633013 \h </w:instrText>
      </w:r>
      <w:r>
        <w:rPr>
          <w:noProof/>
        </w:rPr>
      </w:r>
      <w:r>
        <w:rPr>
          <w:noProof/>
        </w:rPr>
        <w:fldChar w:fldCharType="separate"/>
      </w:r>
      <w:r>
        <w:rPr>
          <w:noProof/>
        </w:rPr>
        <w:t>18</w:t>
      </w:r>
      <w:r>
        <w:rPr>
          <w:noProof/>
        </w:rPr>
        <w:fldChar w:fldCharType="end"/>
      </w:r>
    </w:p>
    <w:p w14:paraId="2AB0743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633014 \h </w:instrText>
      </w:r>
      <w:r>
        <w:rPr>
          <w:noProof/>
        </w:rPr>
      </w:r>
      <w:r>
        <w:rPr>
          <w:noProof/>
        </w:rPr>
        <w:fldChar w:fldCharType="separate"/>
      </w:r>
      <w:r>
        <w:rPr>
          <w:noProof/>
        </w:rPr>
        <w:t>18</w:t>
      </w:r>
      <w:r>
        <w:rPr>
          <w:noProof/>
        </w:rPr>
        <w:fldChar w:fldCharType="end"/>
      </w:r>
    </w:p>
    <w:p w14:paraId="4E6773F1"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633015 \h </w:instrText>
      </w:r>
      <w:r>
        <w:rPr>
          <w:noProof/>
        </w:rPr>
      </w:r>
      <w:r>
        <w:rPr>
          <w:noProof/>
        </w:rPr>
        <w:fldChar w:fldCharType="separate"/>
      </w:r>
      <w:r>
        <w:rPr>
          <w:noProof/>
        </w:rPr>
        <w:t>19</w:t>
      </w:r>
      <w:r>
        <w:rPr>
          <w:noProof/>
        </w:rPr>
        <w:fldChar w:fldCharType="end"/>
      </w:r>
    </w:p>
    <w:p w14:paraId="71D7B8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633016 \h </w:instrText>
      </w:r>
      <w:r>
        <w:rPr>
          <w:noProof/>
        </w:rPr>
      </w:r>
      <w:r>
        <w:rPr>
          <w:noProof/>
        </w:rPr>
        <w:fldChar w:fldCharType="separate"/>
      </w:r>
      <w:r>
        <w:rPr>
          <w:noProof/>
        </w:rPr>
        <w:t>19</w:t>
      </w:r>
      <w:r>
        <w:rPr>
          <w:noProof/>
        </w:rPr>
        <w:fldChar w:fldCharType="end"/>
      </w:r>
    </w:p>
    <w:p w14:paraId="7BBE5EDC"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633017 \h </w:instrText>
      </w:r>
      <w:r>
        <w:rPr>
          <w:noProof/>
        </w:rPr>
      </w:r>
      <w:r>
        <w:rPr>
          <w:noProof/>
        </w:rPr>
        <w:fldChar w:fldCharType="separate"/>
      </w:r>
      <w:r>
        <w:rPr>
          <w:noProof/>
        </w:rPr>
        <w:t>19</w:t>
      </w:r>
      <w:r>
        <w:rPr>
          <w:noProof/>
        </w:rPr>
        <w:fldChar w:fldCharType="end"/>
      </w:r>
    </w:p>
    <w:p w14:paraId="514A1EB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633018 \h </w:instrText>
      </w:r>
      <w:r>
        <w:rPr>
          <w:noProof/>
        </w:rPr>
      </w:r>
      <w:r>
        <w:rPr>
          <w:noProof/>
        </w:rPr>
        <w:fldChar w:fldCharType="separate"/>
      </w:r>
      <w:r>
        <w:rPr>
          <w:noProof/>
        </w:rPr>
        <w:t>20</w:t>
      </w:r>
      <w:r>
        <w:rPr>
          <w:noProof/>
        </w:rPr>
        <w:fldChar w:fldCharType="end"/>
      </w:r>
    </w:p>
    <w:p w14:paraId="23898257"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633019 \h </w:instrText>
      </w:r>
      <w:r>
        <w:rPr>
          <w:noProof/>
        </w:rPr>
      </w:r>
      <w:r>
        <w:rPr>
          <w:noProof/>
        </w:rPr>
        <w:fldChar w:fldCharType="separate"/>
      </w:r>
      <w:r>
        <w:rPr>
          <w:noProof/>
        </w:rPr>
        <w:t>20</w:t>
      </w:r>
      <w:r>
        <w:rPr>
          <w:noProof/>
        </w:rPr>
        <w:fldChar w:fldCharType="end"/>
      </w:r>
    </w:p>
    <w:p w14:paraId="6D5A02F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633020 \h </w:instrText>
      </w:r>
      <w:r>
        <w:rPr>
          <w:noProof/>
        </w:rPr>
      </w:r>
      <w:r>
        <w:rPr>
          <w:noProof/>
        </w:rPr>
        <w:fldChar w:fldCharType="separate"/>
      </w:r>
      <w:r>
        <w:rPr>
          <w:noProof/>
        </w:rPr>
        <w:t>20</w:t>
      </w:r>
      <w:r>
        <w:rPr>
          <w:noProof/>
        </w:rPr>
        <w:fldChar w:fldCharType="end"/>
      </w:r>
    </w:p>
    <w:p w14:paraId="3131BDB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633021 \h </w:instrText>
      </w:r>
      <w:r>
        <w:rPr>
          <w:noProof/>
        </w:rPr>
      </w:r>
      <w:r>
        <w:rPr>
          <w:noProof/>
        </w:rPr>
        <w:fldChar w:fldCharType="separate"/>
      </w:r>
      <w:r>
        <w:rPr>
          <w:noProof/>
        </w:rPr>
        <w:t>20</w:t>
      </w:r>
      <w:r>
        <w:rPr>
          <w:noProof/>
        </w:rPr>
        <w:fldChar w:fldCharType="end"/>
      </w:r>
    </w:p>
    <w:p w14:paraId="5C48D20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633022 \h </w:instrText>
      </w:r>
      <w:r>
        <w:rPr>
          <w:noProof/>
        </w:rPr>
      </w:r>
      <w:r>
        <w:rPr>
          <w:noProof/>
        </w:rPr>
        <w:fldChar w:fldCharType="separate"/>
      </w:r>
      <w:r>
        <w:rPr>
          <w:noProof/>
        </w:rPr>
        <w:t>21</w:t>
      </w:r>
      <w:r>
        <w:rPr>
          <w:noProof/>
        </w:rPr>
        <w:fldChar w:fldCharType="end"/>
      </w:r>
    </w:p>
    <w:p w14:paraId="70AF27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633023 \h </w:instrText>
      </w:r>
      <w:r>
        <w:rPr>
          <w:noProof/>
        </w:rPr>
      </w:r>
      <w:r>
        <w:rPr>
          <w:noProof/>
        </w:rPr>
        <w:fldChar w:fldCharType="separate"/>
      </w:r>
      <w:r>
        <w:rPr>
          <w:noProof/>
        </w:rPr>
        <w:t>22</w:t>
      </w:r>
      <w:r>
        <w:rPr>
          <w:noProof/>
        </w:rPr>
        <w:fldChar w:fldCharType="end"/>
      </w:r>
    </w:p>
    <w:p w14:paraId="0A7CA768"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633024 \h </w:instrText>
      </w:r>
      <w:r>
        <w:rPr>
          <w:noProof/>
        </w:rPr>
      </w:r>
      <w:r>
        <w:rPr>
          <w:noProof/>
        </w:rPr>
        <w:fldChar w:fldCharType="separate"/>
      </w:r>
      <w:r>
        <w:rPr>
          <w:noProof/>
        </w:rPr>
        <w:t>22</w:t>
      </w:r>
      <w:r>
        <w:rPr>
          <w:noProof/>
        </w:rPr>
        <w:fldChar w:fldCharType="end"/>
      </w:r>
    </w:p>
    <w:p w14:paraId="6B2EFDD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633025 \h </w:instrText>
      </w:r>
      <w:r>
        <w:rPr>
          <w:noProof/>
        </w:rPr>
      </w:r>
      <w:r>
        <w:rPr>
          <w:noProof/>
        </w:rPr>
        <w:fldChar w:fldCharType="separate"/>
      </w:r>
      <w:r>
        <w:rPr>
          <w:noProof/>
        </w:rPr>
        <w:t>22</w:t>
      </w:r>
      <w:r>
        <w:rPr>
          <w:noProof/>
        </w:rPr>
        <w:fldChar w:fldCharType="end"/>
      </w:r>
    </w:p>
    <w:p w14:paraId="04CD491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633026 \h </w:instrText>
      </w:r>
      <w:r>
        <w:rPr>
          <w:noProof/>
        </w:rPr>
      </w:r>
      <w:r>
        <w:rPr>
          <w:noProof/>
        </w:rPr>
        <w:fldChar w:fldCharType="separate"/>
      </w:r>
      <w:r>
        <w:rPr>
          <w:noProof/>
        </w:rPr>
        <w:t>23</w:t>
      </w:r>
      <w:r>
        <w:rPr>
          <w:noProof/>
        </w:rPr>
        <w:fldChar w:fldCharType="end"/>
      </w:r>
    </w:p>
    <w:p w14:paraId="527A00D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633027 \h </w:instrText>
      </w:r>
      <w:r>
        <w:rPr>
          <w:noProof/>
        </w:rPr>
      </w:r>
      <w:r>
        <w:rPr>
          <w:noProof/>
        </w:rPr>
        <w:fldChar w:fldCharType="separate"/>
      </w:r>
      <w:r>
        <w:rPr>
          <w:noProof/>
        </w:rPr>
        <w:t>24</w:t>
      </w:r>
      <w:r>
        <w:rPr>
          <w:noProof/>
        </w:rPr>
        <w:fldChar w:fldCharType="end"/>
      </w:r>
    </w:p>
    <w:p w14:paraId="2D7F6A9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633028 \h </w:instrText>
      </w:r>
      <w:r>
        <w:rPr>
          <w:noProof/>
        </w:rPr>
      </w:r>
      <w:r>
        <w:rPr>
          <w:noProof/>
        </w:rPr>
        <w:fldChar w:fldCharType="separate"/>
      </w:r>
      <w:r>
        <w:rPr>
          <w:noProof/>
        </w:rPr>
        <w:t>25</w:t>
      </w:r>
      <w:r>
        <w:rPr>
          <w:noProof/>
        </w:rPr>
        <w:fldChar w:fldCharType="end"/>
      </w:r>
    </w:p>
    <w:p w14:paraId="0C28C99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633029 \h </w:instrText>
      </w:r>
      <w:r>
        <w:rPr>
          <w:noProof/>
        </w:rPr>
      </w:r>
      <w:r>
        <w:rPr>
          <w:noProof/>
        </w:rPr>
        <w:fldChar w:fldCharType="separate"/>
      </w:r>
      <w:r>
        <w:rPr>
          <w:noProof/>
        </w:rPr>
        <w:t>26</w:t>
      </w:r>
      <w:r>
        <w:rPr>
          <w:noProof/>
        </w:rPr>
        <w:fldChar w:fldCharType="end"/>
      </w:r>
    </w:p>
    <w:p w14:paraId="13CAA28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633030 \h </w:instrText>
      </w:r>
      <w:r>
        <w:rPr>
          <w:noProof/>
        </w:rPr>
      </w:r>
      <w:r>
        <w:rPr>
          <w:noProof/>
        </w:rPr>
        <w:fldChar w:fldCharType="separate"/>
      </w:r>
      <w:r>
        <w:rPr>
          <w:noProof/>
        </w:rPr>
        <w:t>26</w:t>
      </w:r>
      <w:r>
        <w:rPr>
          <w:noProof/>
        </w:rPr>
        <w:fldChar w:fldCharType="end"/>
      </w:r>
    </w:p>
    <w:p w14:paraId="5FCA453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633031 \h </w:instrText>
      </w:r>
      <w:r>
        <w:rPr>
          <w:noProof/>
        </w:rPr>
      </w:r>
      <w:r>
        <w:rPr>
          <w:noProof/>
        </w:rPr>
        <w:fldChar w:fldCharType="separate"/>
      </w:r>
      <w:r>
        <w:rPr>
          <w:noProof/>
        </w:rPr>
        <w:t>27</w:t>
      </w:r>
      <w:r>
        <w:rPr>
          <w:noProof/>
        </w:rPr>
        <w:fldChar w:fldCharType="end"/>
      </w:r>
    </w:p>
    <w:p w14:paraId="6DCD90CA"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633032 \h </w:instrText>
      </w:r>
      <w:r>
        <w:rPr>
          <w:noProof/>
        </w:rPr>
      </w:r>
      <w:r>
        <w:rPr>
          <w:noProof/>
        </w:rPr>
        <w:fldChar w:fldCharType="separate"/>
      </w:r>
      <w:r>
        <w:rPr>
          <w:noProof/>
        </w:rPr>
        <w:t>28</w:t>
      </w:r>
      <w:r>
        <w:rPr>
          <w:noProof/>
        </w:rPr>
        <w:fldChar w:fldCharType="end"/>
      </w:r>
    </w:p>
    <w:p w14:paraId="0238785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633033 \h </w:instrText>
      </w:r>
      <w:r>
        <w:rPr>
          <w:noProof/>
        </w:rPr>
      </w:r>
      <w:r>
        <w:rPr>
          <w:noProof/>
        </w:rPr>
        <w:fldChar w:fldCharType="separate"/>
      </w:r>
      <w:r>
        <w:rPr>
          <w:noProof/>
        </w:rPr>
        <w:t>28</w:t>
      </w:r>
      <w:r>
        <w:rPr>
          <w:noProof/>
        </w:rPr>
        <w:fldChar w:fldCharType="end"/>
      </w:r>
    </w:p>
    <w:p w14:paraId="4B6E5FA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633034 \h </w:instrText>
      </w:r>
      <w:r>
        <w:rPr>
          <w:noProof/>
        </w:rPr>
      </w:r>
      <w:r>
        <w:rPr>
          <w:noProof/>
        </w:rPr>
        <w:fldChar w:fldCharType="separate"/>
      </w:r>
      <w:r>
        <w:rPr>
          <w:noProof/>
        </w:rPr>
        <w:t>29</w:t>
      </w:r>
      <w:r>
        <w:rPr>
          <w:noProof/>
        </w:rPr>
        <w:fldChar w:fldCharType="end"/>
      </w:r>
    </w:p>
    <w:p w14:paraId="64594C2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633035 \h </w:instrText>
      </w:r>
      <w:r>
        <w:rPr>
          <w:noProof/>
        </w:rPr>
      </w:r>
      <w:r>
        <w:rPr>
          <w:noProof/>
        </w:rPr>
        <w:fldChar w:fldCharType="separate"/>
      </w:r>
      <w:r>
        <w:rPr>
          <w:noProof/>
        </w:rPr>
        <w:t>29</w:t>
      </w:r>
      <w:r>
        <w:rPr>
          <w:noProof/>
        </w:rPr>
        <w:fldChar w:fldCharType="end"/>
      </w:r>
    </w:p>
    <w:p w14:paraId="50CBA95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633036 \h </w:instrText>
      </w:r>
      <w:r>
        <w:rPr>
          <w:noProof/>
        </w:rPr>
      </w:r>
      <w:r>
        <w:rPr>
          <w:noProof/>
        </w:rPr>
        <w:fldChar w:fldCharType="separate"/>
      </w:r>
      <w:r>
        <w:rPr>
          <w:noProof/>
        </w:rPr>
        <w:t>30</w:t>
      </w:r>
      <w:r>
        <w:rPr>
          <w:noProof/>
        </w:rPr>
        <w:fldChar w:fldCharType="end"/>
      </w:r>
    </w:p>
    <w:p w14:paraId="302C76C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633037 \h </w:instrText>
      </w:r>
      <w:r>
        <w:rPr>
          <w:noProof/>
        </w:rPr>
      </w:r>
      <w:r>
        <w:rPr>
          <w:noProof/>
        </w:rPr>
        <w:fldChar w:fldCharType="separate"/>
      </w:r>
      <w:r>
        <w:rPr>
          <w:noProof/>
        </w:rPr>
        <w:t>30</w:t>
      </w:r>
      <w:r>
        <w:rPr>
          <w:noProof/>
        </w:rPr>
        <w:fldChar w:fldCharType="end"/>
      </w:r>
    </w:p>
    <w:p w14:paraId="34D47F2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633038 \h </w:instrText>
      </w:r>
      <w:r>
        <w:rPr>
          <w:noProof/>
        </w:rPr>
      </w:r>
      <w:r>
        <w:rPr>
          <w:noProof/>
        </w:rPr>
        <w:fldChar w:fldCharType="separate"/>
      </w:r>
      <w:r>
        <w:rPr>
          <w:noProof/>
        </w:rPr>
        <w:t>30</w:t>
      </w:r>
      <w:r>
        <w:rPr>
          <w:noProof/>
        </w:rPr>
        <w:fldChar w:fldCharType="end"/>
      </w:r>
    </w:p>
    <w:p w14:paraId="571F38C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633039 \h </w:instrText>
      </w:r>
      <w:r>
        <w:rPr>
          <w:noProof/>
        </w:rPr>
      </w:r>
      <w:r>
        <w:rPr>
          <w:noProof/>
        </w:rPr>
        <w:fldChar w:fldCharType="separate"/>
      </w:r>
      <w:r>
        <w:rPr>
          <w:noProof/>
        </w:rPr>
        <w:t>31</w:t>
      </w:r>
      <w:r>
        <w:rPr>
          <w:noProof/>
        </w:rPr>
        <w:fldChar w:fldCharType="end"/>
      </w:r>
    </w:p>
    <w:p w14:paraId="63D3532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633040 \h </w:instrText>
      </w:r>
      <w:r>
        <w:rPr>
          <w:noProof/>
        </w:rPr>
      </w:r>
      <w:r>
        <w:rPr>
          <w:noProof/>
        </w:rPr>
        <w:fldChar w:fldCharType="separate"/>
      </w:r>
      <w:r>
        <w:rPr>
          <w:noProof/>
        </w:rPr>
        <w:t>31</w:t>
      </w:r>
      <w:r>
        <w:rPr>
          <w:noProof/>
        </w:rPr>
        <w:fldChar w:fldCharType="end"/>
      </w:r>
    </w:p>
    <w:p w14:paraId="3D293BC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633041 \h </w:instrText>
      </w:r>
      <w:r>
        <w:rPr>
          <w:noProof/>
        </w:rPr>
      </w:r>
      <w:r>
        <w:rPr>
          <w:noProof/>
        </w:rPr>
        <w:fldChar w:fldCharType="separate"/>
      </w:r>
      <w:r>
        <w:rPr>
          <w:noProof/>
        </w:rPr>
        <w:t>32</w:t>
      </w:r>
      <w:r>
        <w:rPr>
          <w:noProof/>
        </w:rPr>
        <w:fldChar w:fldCharType="end"/>
      </w:r>
    </w:p>
    <w:p w14:paraId="71E842B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633042 \h </w:instrText>
      </w:r>
      <w:r>
        <w:rPr>
          <w:noProof/>
        </w:rPr>
      </w:r>
      <w:r>
        <w:rPr>
          <w:noProof/>
        </w:rPr>
        <w:fldChar w:fldCharType="separate"/>
      </w:r>
      <w:r>
        <w:rPr>
          <w:noProof/>
        </w:rPr>
        <w:t>32</w:t>
      </w:r>
      <w:r>
        <w:rPr>
          <w:noProof/>
        </w:rPr>
        <w:fldChar w:fldCharType="end"/>
      </w:r>
    </w:p>
    <w:p w14:paraId="76549AD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633043 \h </w:instrText>
      </w:r>
      <w:r>
        <w:rPr>
          <w:noProof/>
        </w:rPr>
      </w:r>
      <w:r>
        <w:rPr>
          <w:noProof/>
        </w:rPr>
        <w:fldChar w:fldCharType="separate"/>
      </w:r>
      <w:r>
        <w:rPr>
          <w:noProof/>
        </w:rPr>
        <w:t>33</w:t>
      </w:r>
      <w:r>
        <w:rPr>
          <w:noProof/>
        </w:rPr>
        <w:fldChar w:fldCharType="end"/>
      </w:r>
    </w:p>
    <w:p w14:paraId="26C4BF5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633044 \h </w:instrText>
      </w:r>
      <w:r>
        <w:rPr>
          <w:noProof/>
        </w:rPr>
      </w:r>
      <w:r>
        <w:rPr>
          <w:noProof/>
        </w:rPr>
        <w:fldChar w:fldCharType="separate"/>
      </w:r>
      <w:r>
        <w:rPr>
          <w:noProof/>
        </w:rPr>
        <w:t>33</w:t>
      </w:r>
      <w:r>
        <w:rPr>
          <w:noProof/>
        </w:rPr>
        <w:fldChar w:fldCharType="end"/>
      </w:r>
    </w:p>
    <w:p w14:paraId="64EC231F" w14:textId="77777777" w:rsidR="004D285F" w:rsidRDefault="004D285F">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633045 \h </w:instrText>
      </w:r>
      <w:r>
        <w:rPr>
          <w:noProof/>
        </w:rPr>
      </w:r>
      <w:r>
        <w:rPr>
          <w:noProof/>
        </w:rPr>
        <w:fldChar w:fldCharType="separate"/>
      </w:r>
      <w:r>
        <w:rPr>
          <w:noProof/>
        </w:rPr>
        <w:t>33</w:t>
      </w:r>
      <w:r>
        <w:rPr>
          <w:noProof/>
        </w:rPr>
        <w:fldChar w:fldCharType="end"/>
      </w:r>
    </w:p>
    <w:p w14:paraId="520C4BE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633046 \h </w:instrText>
      </w:r>
      <w:r>
        <w:rPr>
          <w:noProof/>
        </w:rPr>
      </w:r>
      <w:r>
        <w:rPr>
          <w:noProof/>
        </w:rPr>
        <w:fldChar w:fldCharType="separate"/>
      </w:r>
      <w:r>
        <w:rPr>
          <w:noProof/>
        </w:rPr>
        <w:t>34</w:t>
      </w:r>
      <w:r>
        <w:rPr>
          <w:noProof/>
        </w:rPr>
        <w:fldChar w:fldCharType="end"/>
      </w:r>
    </w:p>
    <w:p w14:paraId="3CC8CF7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633047 \h </w:instrText>
      </w:r>
      <w:r>
        <w:rPr>
          <w:noProof/>
        </w:rPr>
      </w:r>
      <w:r>
        <w:rPr>
          <w:noProof/>
        </w:rPr>
        <w:fldChar w:fldCharType="separate"/>
      </w:r>
      <w:r>
        <w:rPr>
          <w:noProof/>
        </w:rPr>
        <w:t>34</w:t>
      </w:r>
      <w:r>
        <w:rPr>
          <w:noProof/>
        </w:rPr>
        <w:fldChar w:fldCharType="end"/>
      </w:r>
    </w:p>
    <w:p w14:paraId="7ECC977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633048 \h </w:instrText>
      </w:r>
      <w:r>
        <w:rPr>
          <w:noProof/>
        </w:rPr>
      </w:r>
      <w:r>
        <w:rPr>
          <w:noProof/>
        </w:rPr>
        <w:fldChar w:fldCharType="separate"/>
      </w:r>
      <w:r>
        <w:rPr>
          <w:noProof/>
        </w:rPr>
        <w:t>35</w:t>
      </w:r>
      <w:r>
        <w:rPr>
          <w:noProof/>
        </w:rPr>
        <w:fldChar w:fldCharType="end"/>
      </w:r>
    </w:p>
    <w:p w14:paraId="09DBC5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633049 \h </w:instrText>
      </w:r>
      <w:r>
        <w:rPr>
          <w:noProof/>
        </w:rPr>
      </w:r>
      <w:r>
        <w:rPr>
          <w:noProof/>
        </w:rPr>
        <w:fldChar w:fldCharType="separate"/>
      </w:r>
      <w:r>
        <w:rPr>
          <w:noProof/>
        </w:rPr>
        <w:t>35</w:t>
      </w:r>
      <w:r>
        <w:rPr>
          <w:noProof/>
        </w:rPr>
        <w:fldChar w:fldCharType="end"/>
      </w:r>
    </w:p>
    <w:p w14:paraId="4F25C06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633050 \h </w:instrText>
      </w:r>
      <w:r>
        <w:rPr>
          <w:noProof/>
        </w:rPr>
      </w:r>
      <w:r>
        <w:rPr>
          <w:noProof/>
        </w:rPr>
        <w:fldChar w:fldCharType="separate"/>
      </w:r>
      <w:r>
        <w:rPr>
          <w:noProof/>
        </w:rPr>
        <w:t>35</w:t>
      </w:r>
      <w:r>
        <w:rPr>
          <w:noProof/>
        </w:rPr>
        <w:fldChar w:fldCharType="end"/>
      </w:r>
    </w:p>
    <w:p w14:paraId="765210B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633051 \h </w:instrText>
      </w:r>
      <w:r>
        <w:rPr>
          <w:noProof/>
        </w:rPr>
      </w:r>
      <w:r>
        <w:rPr>
          <w:noProof/>
        </w:rPr>
        <w:fldChar w:fldCharType="separate"/>
      </w:r>
      <w:r>
        <w:rPr>
          <w:noProof/>
        </w:rPr>
        <w:t>35</w:t>
      </w:r>
      <w:r>
        <w:rPr>
          <w:noProof/>
        </w:rPr>
        <w:fldChar w:fldCharType="end"/>
      </w:r>
    </w:p>
    <w:p w14:paraId="455847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633052 \h </w:instrText>
      </w:r>
      <w:r>
        <w:rPr>
          <w:noProof/>
        </w:rPr>
      </w:r>
      <w:r>
        <w:rPr>
          <w:noProof/>
        </w:rPr>
        <w:fldChar w:fldCharType="separate"/>
      </w:r>
      <w:r>
        <w:rPr>
          <w:noProof/>
        </w:rPr>
        <w:t>35</w:t>
      </w:r>
      <w:r>
        <w:rPr>
          <w:noProof/>
        </w:rPr>
        <w:fldChar w:fldCharType="end"/>
      </w:r>
    </w:p>
    <w:p w14:paraId="66C08470"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Problématique de la cohérence des dates</w:t>
      </w:r>
      <w:r>
        <w:rPr>
          <w:noProof/>
        </w:rPr>
        <w:tab/>
      </w:r>
      <w:r>
        <w:rPr>
          <w:noProof/>
        </w:rPr>
        <w:fldChar w:fldCharType="begin"/>
      </w:r>
      <w:r>
        <w:rPr>
          <w:noProof/>
        </w:rPr>
        <w:instrText xml:space="preserve"> PAGEREF _Toc454633053 \h </w:instrText>
      </w:r>
      <w:r>
        <w:rPr>
          <w:noProof/>
        </w:rPr>
      </w:r>
      <w:r>
        <w:rPr>
          <w:noProof/>
        </w:rPr>
        <w:fldChar w:fldCharType="separate"/>
      </w:r>
      <w:r>
        <w:rPr>
          <w:noProof/>
        </w:rPr>
        <w:t>36</w:t>
      </w:r>
      <w:r>
        <w:rPr>
          <w:noProof/>
        </w:rPr>
        <w:fldChar w:fldCharType="end"/>
      </w:r>
    </w:p>
    <w:p w14:paraId="02A5A930"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OdooSIM</w:t>
      </w:r>
      <w:r>
        <w:rPr>
          <w:noProof/>
        </w:rPr>
        <w:tab/>
      </w:r>
      <w:r>
        <w:rPr>
          <w:noProof/>
        </w:rPr>
        <w:fldChar w:fldCharType="begin"/>
      </w:r>
      <w:r>
        <w:rPr>
          <w:noProof/>
        </w:rPr>
        <w:instrText xml:space="preserve"> PAGEREF _Toc454633054 \h </w:instrText>
      </w:r>
      <w:r>
        <w:rPr>
          <w:noProof/>
        </w:rPr>
      </w:r>
      <w:r>
        <w:rPr>
          <w:noProof/>
        </w:rPr>
        <w:fldChar w:fldCharType="separate"/>
      </w:r>
      <w:r>
        <w:rPr>
          <w:noProof/>
        </w:rPr>
        <w:t>36</w:t>
      </w:r>
      <w:r>
        <w:rPr>
          <w:noProof/>
        </w:rPr>
        <w:fldChar w:fldCharType="end"/>
      </w:r>
    </w:p>
    <w:p w14:paraId="28584A84"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Vue d’ensemble des processus</w:t>
      </w:r>
      <w:r>
        <w:rPr>
          <w:noProof/>
        </w:rPr>
        <w:tab/>
      </w:r>
      <w:r>
        <w:rPr>
          <w:noProof/>
        </w:rPr>
        <w:fldChar w:fldCharType="begin"/>
      </w:r>
      <w:r>
        <w:rPr>
          <w:noProof/>
        </w:rPr>
        <w:instrText xml:space="preserve"> PAGEREF _Toc454633055 \h </w:instrText>
      </w:r>
      <w:r>
        <w:rPr>
          <w:noProof/>
        </w:rPr>
      </w:r>
      <w:r>
        <w:rPr>
          <w:noProof/>
        </w:rPr>
        <w:fldChar w:fldCharType="separate"/>
      </w:r>
      <w:r>
        <w:rPr>
          <w:noProof/>
        </w:rPr>
        <w:t>36</w:t>
      </w:r>
      <w:r>
        <w:rPr>
          <w:noProof/>
        </w:rPr>
        <w:fldChar w:fldCharType="end"/>
      </w:r>
    </w:p>
    <w:p w14:paraId="5E2F66A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633056 \h </w:instrText>
      </w:r>
      <w:r>
        <w:rPr>
          <w:noProof/>
        </w:rPr>
      </w:r>
      <w:r>
        <w:rPr>
          <w:noProof/>
        </w:rPr>
        <w:fldChar w:fldCharType="separate"/>
      </w:r>
      <w:r>
        <w:rPr>
          <w:noProof/>
        </w:rPr>
        <w:t>36</w:t>
      </w:r>
      <w:r>
        <w:rPr>
          <w:noProof/>
        </w:rPr>
        <w:fldChar w:fldCharType="end"/>
      </w:r>
    </w:p>
    <w:p w14:paraId="5B81BDB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633057 \h </w:instrText>
      </w:r>
      <w:r>
        <w:rPr>
          <w:noProof/>
        </w:rPr>
      </w:r>
      <w:r>
        <w:rPr>
          <w:noProof/>
        </w:rPr>
        <w:fldChar w:fldCharType="separate"/>
      </w:r>
      <w:r>
        <w:rPr>
          <w:noProof/>
        </w:rPr>
        <w:t>37</w:t>
      </w:r>
      <w:r>
        <w:rPr>
          <w:noProof/>
        </w:rPr>
        <w:fldChar w:fldCharType="end"/>
      </w:r>
    </w:p>
    <w:p w14:paraId="1B5877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633058 \h </w:instrText>
      </w:r>
      <w:r>
        <w:rPr>
          <w:noProof/>
        </w:rPr>
      </w:r>
      <w:r>
        <w:rPr>
          <w:noProof/>
        </w:rPr>
        <w:fldChar w:fldCharType="separate"/>
      </w:r>
      <w:r>
        <w:rPr>
          <w:noProof/>
        </w:rPr>
        <w:t>37</w:t>
      </w:r>
      <w:r>
        <w:rPr>
          <w:noProof/>
        </w:rPr>
        <w:fldChar w:fldCharType="end"/>
      </w:r>
    </w:p>
    <w:p w14:paraId="2BDD842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633059 \h </w:instrText>
      </w:r>
      <w:r>
        <w:rPr>
          <w:noProof/>
        </w:rPr>
      </w:r>
      <w:r>
        <w:rPr>
          <w:noProof/>
        </w:rPr>
        <w:fldChar w:fldCharType="separate"/>
      </w:r>
      <w:r>
        <w:rPr>
          <w:noProof/>
        </w:rPr>
        <w:t>38</w:t>
      </w:r>
      <w:r>
        <w:rPr>
          <w:noProof/>
        </w:rPr>
        <w:fldChar w:fldCharType="end"/>
      </w:r>
    </w:p>
    <w:p w14:paraId="6C22802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633060 \h </w:instrText>
      </w:r>
      <w:r>
        <w:rPr>
          <w:noProof/>
        </w:rPr>
      </w:r>
      <w:r>
        <w:rPr>
          <w:noProof/>
        </w:rPr>
        <w:fldChar w:fldCharType="separate"/>
      </w:r>
      <w:r>
        <w:rPr>
          <w:noProof/>
        </w:rPr>
        <w:t>39</w:t>
      </w:r>
      <w:r>
        <w:rPr>
          <w:noProof/>
        </w:rPr>
        <w:fldChar w:fldCharType="end"/>
      </w:r>
    </w:p>
    <w:p w14:paraId="029AA79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1</w:t>
      </w:r>
      <w:r>
        <w:rPr>
          <w:noProof/>
        </w:rPr>
        <w:tab/>
      </w:r>
      <w:r>
        <w:rPr>
          <w:noProof/>
        </w:rPr>
        <w:fldChar w:fldCharType="begin"/>
      </w:r>
      <w:r>
        <w:rPr>
          <w:noProof/>
        </w:rPr>
        <w:instrText xml:space="preserve"> PAGEREF _Toc454633061 \h </w:instrText>
      </w:r>
      <w:r>
        <w:rPr>
          <w:noProof/>
        </w:rPr>
      </w:r>
      <w:r>
        <w:rPr>
          <w:noProof/>
        </w:rPr>
        <w:fldChar w:fldCharType="separate"/>
      </w:r>
      <w:r>
        <w:rPr>
          <w:noProof/>
        </w:rPr>
        <w:t>39</w:t>
      </w:r>
      <w:r>
        <w:rPr>
          <w:noProof/>
        </w:rPr>
        <w:fldChar w:fldCharType="end"/>
      </w:r>
    </w:p>
    <w:p w14:paraId="021D174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2</w:t>
      </w:r>
      <w:r>
        <w:rPr>
          <w:noProof/>
        </w:rPr>
        <w:tab/>
      </w:r>
      <w:r>
        <w:rPr>
          <w:noProof/>
        </w:rPr>
        <w:fldChar w:fldCharType="begin"/>
      </w:r>
      <w:r>
        <w:rPr>
          <w:noProof/>
        </w:rPr>
        <w:instrText xml:space="preserve"> PAGEREF _Toc454633062 \h </w:instrText>
      </w:r>
      <w:r>
        <w:rPr>
          <w:noProof/>
        </w:rPr>
      </w:r>
      <w:r>
        <w:rPr>
          <w:noProof/>
        </w:rPr>
        <w:fldChar w:fldCharType="separate"/>
      </w:r>
      <w:r>
        <w:rPr>
          <w:noProof/>
        </w:rPr>
        <w:t>39</w:t>
      </w:r>
      <w:r>
        <w:rPr>
          <w:noProof/>
        </w:rPr>
        <w:fldChar w:fldCharType="end"/>
      </w:r>
    </w:p>
    <w:p w14:paraId="31124E6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3</w:t>
      </w:r>
      <w:r>
        <w:rPr>
          <w:noProof/>
        </w:rPr>
        <w:tab/>
      </w:r>
      <w:r>
        <w:rPr>
          <w:noProof/>
        </w:rPr>
        <w:fldChar w:fldCharType="begin"/>
      </w:r>
      <w:r>
        <w:rPr>
          <w:noProof/>
        </w:rPr>
        <w:instrText xml:space="preserve"> PAGEREF _Toc454633063 \h </w:instrText>
      </w:r>
      <w:r>
        <w:rPr>
          <w:noProof/>
        </w:rPr>
      </w:r>
      <w:r>
        <w:rPr>
          <w:noProof/>
        </w:rPr>
        <w:fldChar w:fldCharType="separate"/>
      </w:r>
      <w:r>
        <w:rPr>
          <w:noProof/>
        </w:rPr>
        <w:t>39</w:t>
      </w:r>
      <w:r>
        <w:rPr>
          <w:noProof/>
        </w:rPr>
        <w:fldChar w:fldCharType="end"/>
      </w:r>
    </w:p>
    <w:p w14:paraId="2656362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4</w:t>
      </w:r>
      <w:r>
        <w:rPr>
          <w:noProof/>
        </w:rPr>
        <w:tab/>
      </w:r>
      <w:r>
        <w:rPr>
          <w:noProof/>
        </w:rPr>
        <w:fldChar w:fldCharType="begin"/>
      </w:r>
      <w:r>
        <w:rPr>
          <w:noProof/>
        </w:rPr>
        <w:instrText xml:space="preserve"> PAGEREF _Toc454633064 \h </w:instrText>
      </w:r>
      <w:r>
        <w:rPr>
          <w:noProof/>
        </w:rPr>
      </w:r>
      <w:r>
        <w:rPr>
          <w:noProof/>
        </w:rPr>
        <w:fldChar w:fldCharType="separate"/>
      </w:r>
      <w:r>
        <w:rPr>
          <w:noProof/>
        </w:rPr>
        <w:t>39</w:t>
      </w:r>
      <w:r>
        <w:rPr>
          <w:noProof/>
        </w:rPr>
        <w:fldChar w:fldCharType="end"/>
      </w:r>
    </w:p>
    <w:p w14:paraId="54676016"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Architecture</w:t>
      </w:r>
      <w:r>
        <w:rPr>
          <w:noProof/>
        </w:rPr>
        <w:tab/>
      </w:r>
      <w:r>
        <w:rPr>
          <w:noProof/>
        </w:rPr>
        <w:fldChar w:fldCharType="begin"/>
      </w:r>
      <w:r>
        <w:rPr>
          <w:noProof/>
        </w:rPr>
        <w:instrText xml:space="preserve"> PAGEREF _Toc454633065 \h </w:instrText>
      </w:r>
      <w:r>
        <w:rPr>
          <w:noProof/>
        </w:rPr>
      </w:r>
      <w:r>
        <w:rPr>
          <w:noProof/>
        </w:rPr>
        <w:fldChar w:fldCharType="separate"/>
      </w:r>
      <w:r>
        <w:rPr>
          <w:noProof/>
        </w:rPr>
        <w:t>39</w:t>
      </w:r>
      <w:r>
        <w:rPr>
          <w:noProof/>
        </w:rPr>
        <w:fldChar w:fldCharType="end"/>
      </w:r>
    </w:p>
    <w:p w14:paraId="1CDE0C81" w14:textId="77777777" w:rsidR="004D285F" w:rsidRDefault="004D285F">
      <w:pPr>
        <w:pStyle w:val="TM5"/>
        <w:tabs>
          <w:tab w:val="right" w:leader="dot" w:pos="7360"/>
        </w:tabs>
        <w:rPr>
          <w:rFonts w:eastAsiaTheme="minorEastAsia" w:cstheme="minorBidi"/>
          <w:noProof/>
          <w:sz w:val="24"/>
          <w:szCs w:val="24"/>
          <w:lang w:val="fr-FR" w:eastAsia="fr-FR"/>
        </w:rPr>
      </w:pPr>
      <w:r>
        <w:rPr>
          <w:noProof/>
        </w:rPr>
        <w:lastRenderedPageBreak/>
        <w:t>Hypothèses</w:t>
      </w:r>
      <w:r>
        <w:rPr>
          <w:noProof/>
        </w:rPr>
        <w:tab/>
      </w:r>
      <w:r>
        <w:rPr>
          <w:noProof/>
        </w:rPr>
        <w:fldChar w:fldCharType="begin"/>
      </w:r>
      <w:r>
        <w:rPr>
          <w:noProof/>
        </w:rPr>
        <w:instrText xml:space="preserve"> PAGEREF _Toc454633066 \h </w:instrText>
      </w:r>
      <w:r>
        <w:rPr>
          <w:noProof/>
        </w:rPr>
      </w:r>
      <w:r>
        <w:rPr>
          <w:noProof/>
        </w:rPr>
        <w:fldChar w:fldCharType="separate"/>
      </w:r>
      <w:r>
        <w:rPr>
          <w:noProof/>
        </w:rPr>
        <w:t>40</w:t>
      </w:r>
      <w:r>
        <w:rPr>
          <w:noProof/>
        </w:rPr>
        <w:fldChar w:fldCharType="end"/>
      </w:r>
    </w:p>
    <w:p w14:paraId="0D92628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067 \h </w:instrText>
      </w:r>
      <w:r>
        <w:rPr>
          <w:noProof/>
        </w:rPr>
      </w:r>
      <w:r>
        <w:rPr>
          <w:noProof/>
        </w:rPr>
        <w:fldChar w:fldCharType="separate"/>
      </w:r>
      <w:r>
        <w:rPr>
          <w:noProof/>
        </w:rPr>
        <w:t>40</w:t>
      </w:r>
      <w:r>
        <w:rPr>
          <w:noProof/>
        </w:rPr>
        <w:fldChar w:fldCharType="end"/>
      </w:r>
    </w:p>
    <w:p w14:paraId="43DB3262" w14:textId="77777777" w:rsidR="004D285F" w:rsidRDefault="004D285F">
      <w:pPr>
        <w:pStyle w:val="TM6"/>
        <w:tabs>
          <w:tab w:val="right" w:leader="dot" w:pos="7360"/>
        </w:tabs>
        <w:rPr>
          <w:rFonts w:eastAsiaTheme="minorEastAsia" w:cstheme="minorBidi"/>
          <w:noProof/>
          <w:sz w:val="24"/>
          <w:szCs w:val="24"/>
          <w:lang w:val="fr-FR" w:eastAsia="fr-FR"/>
        </w:rPr>
      </w:pPr>
      <w:r>
        <w:rPr>
          <w:noProof/>
        </w:rPr>
        <w:t>Simulation</w:t>
      </w:r>
      <w:r>
        <w:rPr>
          <w:noProof/>
        </w:rPr>
        <w:tab/>
      </w:r>
      <w:r>
        <w:rPr>
          <w:noProof/>
        </w:rPr>
        <w:fldChar w:fldCharType="begin"/>
      </w:r>
      <w:r>
        <w:rPr>
          <w:noProof/>
        </w:rPr>
        <w:instrText xml:space="preserve"> PAGEREF _Toc454633068 \h </w:instrText>
      </w:r>
      <w:r>
        <w:rPr>
          <w:noProof/>
        </w:rPr>
      </w:r>
      <w:r>
        <w:rPr>
          <w:noProof/>
        </w:rPr>
        <w:fldChar w:fldCharType="separate"/>
      </w:r>
      <w:r>
        <w:rPr>
          <w:noProof/>
        </w:rPr>
        <w:t>42</w:t>
      </w:r>
      <w:r>
        <w:rPr>
          <w:noProof/>
        </w:rPr>
        <w:fldChar w:fldCharType="end"/>
      </w:r>
    </w:p>
    <w:p w14:paraId="4B28A2C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Évaluation et historisation</w:t>
      </w:r>
      <w:r>
        <w:rPr>
          <w:noProof/>
        </w:rPr>
        <w:tab/>
      </w:r>
      <w:r>
        <w:rPr>
          <w:noProof/>
        </w:rPr>
        <w:fldChar w:fldCharType="begin"/>
      </w:r>
      <w:r>
        <w:rPr>
          <w:noProof/>
        </w:rPr>
        <w:instrText xml:space="preserve"> PAGEREF _Toc454633069 \h </w:instrText>
      </w:r>
      <w:r>
        <w:rPr>
          <w:noProof/>
        </w:rPr>
      </w:r>
      <w:r>
        <w:rPr>
          <w:noProof/>
        </w:rPr>
        <w:fldChar w:fldCharType="separate"/>
      </w:r>
      <w:r>
        <w:rPr>
          <w:noProof/>
        </w:rPr>
        <w:t>43</w:t>
      </w:r>
      <w:r>
        <w:rPr>
          <w:noProof/>
        </w:rPr>
        <w:fldChar w:fldCharType="end"/>
      </w:r>
    </w:p>
    <w:p w14:paraId="70FAA46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633070 \h </w:instrText>
      </w:r>
      <w:r>
        <w:rPr>
          <w:noProof/>
        </w:rPr>
      </w:r>
      <w:r>
        <w:rPr>
          <w:noProof/>
        </w:rPr>
        <w:fldChar w:fldCharType="separate"/>
      </w:r>
      <w:r>
        <w:rPr>
          <w:noProof/>
        </w:rPr>
        <w:t>44</w:t>
      </w:r>
      <w:r>
        <w:rPr>
          <w:noProof/>
        </w:rPr>
        <w:fldChar w:fldCharType="end"/>
      </w:r>
    </w:p>
    <w:p w14:paraId="5A8309DE"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Recommandations sécuritaires</w:t>
      </w:r>
      <w:r>
        <w:rPr>
          <w:noProof/>
        </w:rPr>
        <w:tab/>
      </w:r>
      <w:r>
        <w:rPr>
          <w:noProof/>
        </w:rPr>
        <w:fldChar w:fldCharType="begin"/>
      </w:r>
      <w:r>
        <w:rPr>
          <w:noProof/>
        </w:rPr>
        <w:instrText xml:space="preserve"> PAGEREF _Toc454633071 \h </w:instrText>
      </w:r>
      <w:r>
        <w:rPr>
          <w:noProof/>
        </w:rPr>
      </w:r>
      <w:r>
        <w:rPr>
          <w:noProof/>
        </w:rPr>
        <w:fldChar w:fldCharType="separate"/>
      </w:r>
      <w:r>
        <w:rPr>
          <w:noProof/>
        </w:rPr>
        <w:t>44</w:t>
      </w:r>
      <w:r>
        <w:rPr>
          <w:noProof/>
        </w:rPr>
        <w:fldChar w:fldCharType="end"/>
      </w:r>
    </w:p>
    <w:p w14:paraId="701E77D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Contacts</w:t>
      </w:r>
      <w:r>
        <w:rPr>
          <w:noProof/>
        </w:rPr>
        <w:tab/>
      </w:r>
      <w:r>
        <w:rPr>
          <w:noProof/>
        </w:rPr>
        <w:fldChar w:fldCharType="begin"/>
      </w:r>
      <w:r>
        <w:rPr>
          <w:noProof/>
        </w:rPr>
        <w:instrText xml:space="preserve"> PAGEREF _Toc454633072 \h </w:instrText>
      </w:r>
      <w:r>
        <w:rPr>
          <w:noProof/>
        </w:rPr>
      </w:r>
      <w:r>
        <w:rPr>
          <w:noProof/>
        </w:rPr>
        <w:fldChar w:fldCharType="separate"/>
      </w:r>
      <w:r>
        <w:rPr>
          <w:noProof/>
        </w:rPr>
        <w:t>45</w:t>
      </w:r>
      <w:r>
        <w:rPr>
          <w:noProof/>
        </w:rPr>
        <w:fldChar w:fldCharType="end"/>
      </w:r>
    </w:p>
    <w:p w14:paraId="5BE960E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Inventory</w:t>
      </w:r>
      <w:r>
        <w:rPr>
          <w:noProof/>
        </w:rPr>
        <w:tab/>
      </w:r>
      <w:r>
        <w:rPr>
          <w:noProof/>
        </w:rPr>
        <w:fldChar w:fldCharType="begin"/>
      </w:r>
      <w:r>
        <w:rPr>
          <w:noProof/>
        </w:rPr>
        <w:instrText xml:space="preserve"> PAGEREF _Toc454633073 \h </w:instrText>
      </w:r>
      <w:r>
        <w:rPr>
          <w:noProof/>
        </w:rPr>
      </w:r>
      <w:r>
        <w:rPr>
          <w:noProof/>
        </w:rPr>
        <w:fldChar w:fldCharType="separate"/>
      </w:r>
      <w:r>
        <w:rPr>
          <w:noProof/>
        </w:rPr>
        <w:t>45</w:t>
      </w:r>
      <w:r>
        <w:rPr>
          <w:noProof/>
        </w:rPr>
        <w:fldChar w:fldCharType="end"/>
      </w:r>
    </w:p>
    <w:p w14:paraId="2337756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Purchases</w:t>
      </w:r>
      <w:r>
        <w:rPr>
          <w:noProof/>
        </w:rPr>
        <w:tab/>
      </w:r>
      <w:r>
        <w:rPr>
          <w:noProof/>
        </w:rPr>
        <w:fldChar w:fldCharType="begin"/>
      </w:r>
      <w:r>
        <w:rPr>
          <w:noProof/>
        </w:rPr>
        <w:instrText xml:space="preserve"> PAGEREF _Toc454633074 \h </w:instrText>
      </w:r>
      <w:r>
        <w:rPr>
          <w:noProof/>
        </w:rPr>
      </w:r>
      <w:r>
        <w:rPr>
          <w:noProof/>
        </w:rPr>
        <w:fldChar w:fldCharType="separate"/>
      </w:r>
      <w:r>
        <w:rPr>
          <w:noProof/>
        </w:rPr>
        <w:t>45</w:t>
      </w:r>
      <w:r>
        <w:rPr>
          <w:noProof/>
        </w:rPr>
        <w:fldChar w:fldCharType="end"/>
      </w:r>
    </w:p>
    <w:p w14:paraId="21A0CBF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Manufacturing</w:t>
      </w:r>
      <w:r>
        <w:rPr>
          <w:noProof/>
        </w:rPr>
        <w:tab/>
      </w:r>
      <w:r>
        <w:rPr>
          <w:noProof/>
        </w:rPr>
        <w:fldChar w:fldCharType="begin"/>
      </w:r>
      <w:r>
        <w:rPr>
          <w:noProof/>
        </w:rPr>
        <w:instrText xml:space="preserve"> PAGEREF _Toc454633075 \h </w:instrText>
      </w:r>
      <w:r>
        <w:rPr>
          <w:noProof/>
        </w:rPr>
      </w:r>
      <w:r>
        <w:rPr>
          <w:noProof/>
        </w:rPr>
        <w:fldChar w:fldCharType="separate"/>
      </w:r>
      <w:r>
        <w:rPr>
          <w:noProof/>
        </w:rPr>
        <w:t>45</w:t>
      </w:r>
      <w:r>
        <w:rPr>
          <w:noProof/>
        </w:rPr>
        <w:fldChar w:fldCharType="end"/>
      </w:r>
    </w:p>
    <w:p w14:paraId="30BC7AE6"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Sales</w:t>
      </w:r>
      <w:r>
        <w:rPr>
          <w:noProof/>
        </w:rPr>
        <w:tab/>
      </w:r>
      <w:r>
        <w:rPr>
          <w:noProof/>
        </w:rPr>
        <w:fldChar w:fldCharType="begin"/>
      </w:r>
      <w:r>
        <w:rPr>
          <w:noProof/>
        </w:rPr>
        <w:instrText xml:space="preserve"> PAGEREF _Toc454633076 \h </w:instrText>
      </w:r>
      <w:r>
        <w:rPr>
          <w:noProof/>
        </w:rPr>
      </w:r>
      <w:r>
        <w:rPr>
          <w:noProof/>
        </w:rPr>
        <w:fldChar w:fldCharType="separate"/>
      </w:r>
      <w:r>
        <w:rPr>
          <w:noProof/>
        </w:rPr>
        <w:t>46</w:t>
      </w:r>
      <w:r>
        <w:rPr>
          <w:noProof/>
        </w:rPr>
        <w:fldChar w:fldCharType="end"/>
      </w:r>
    </w:p>
    <w:p w14:paraId="49C392A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Accounting</w:t>
      </w:r>
      <w:r>
        <w:rPr>
          <w:noProof/>
        </w:rPr>
        <w:tab/>
      </w:r>
      <w:r>
        <w:rPr>
          <w:noProof/>
        </w:rPr>
        <w:fldChar w:fldCharType="begin"/>
      </w:r>
      <w:r>
        <w:rPr>
          <w:noProof/>
        </w:rPr>
        <w:instrText xml:space="preserve"> PAGEREF _Toc454633077 \h </w:instrText>
      </w:r>
      <w:r>
        <w:rPr>
          <w:noProof/>
        </w:rPr>
      </w:r>
      <w:r>
        <w:rPr>
          <w:noProof/>
        </w:rPr>
        <w:fldChar w:fldCharType="separate"/>
      </w:r>
      <w:r>
        <w:rPr>
          <w:noProof/>
        </w:rPr>
        <w:t>46</w:t>
      </w:r>
      <w:r>
        <w:rPr>
          <w:noProof/>
        </w:rPr>
        <w:fldChar w:fldCharType="end"/>
      </w:r>
    </w:p>
    <w:p w14:paraId="6EDF283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633078 \h </w:instrText>
      </w:r>
      <w:r>
        <w:rPr>
          <w:noProof/>
        </w:rPr>
      </w:r>
      <w:r>
        <w:rPr>
          <w:noProof/>
        </w:rPr>
        <w:fldChar w:fldCharType="separate"/>
      </w:r>
      <w:r>
        <w:rPr>
          <w:noProof/>
        </w:rPr>
        <w:t>46</w:t>
      </w:r>
      <w:r>
        <w:rPr>
          <w:noProof/>
        </w:rPr>
        <w:fldChar w:fldCharType="end"/>
      </w:r>
    </w:p>
    <w:p w14:paraId="02162A9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Investigations</w:t>
      </w:r>
      <w:r>
        <w:rPr>
          <w:noProof/>
        </w:rPr>
        <w:tab/>
      </w:r>
      <w:r>
        <w:rPr>
          <w:noProof/>
        </w:rPr>
        <w:fldChar w:fldCharType="begin"/>
      </w:r>
      <w:r>
        <w:rPr>
          <w:noProof/>
        </w:rPr>
        <w:instrText xml:space="preserve"> PAGEREF _Toc454633079 \h </w:instrText>
      </w:r>
      <w:r>
        <w:rPr>
          <w:noProof/>
        </w:rPr>
      </w:r>
      <w:r>
        <w:rPr>
          <w:noProof/>
        </w:rPr>
        <w:fldChar w:fldCharType="separate"/>
      </w:r>
      <w:r>
        <w:rPr>
          <w:noProof/>
        </w:rPr>
        <w:t>46</w:t>
      </w:r>
      <w:r>
        <w:rPr>
          <w:noProof/>
        </w:rPr>
        <w:fldChar w:fldCharType="end"/>
      </w:r>
    </w:p>
    <w:p w14:paraId="276B778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Notions avancées du proof of concept</w:t>
      </w:r>
      <w:r>
        <w:rPr>
          <w:noProof/>
        </w:rPr>
        <w:tab/>
      </w:r>
      <w:r>
        <w:rPr>
          <w:noProof/>
        </w:rPr>
        <w:fldChar w:fldCharType="begin"/>
      </w:r>
      <w:r>
        <w:rPr>
          <w:noProof/>
        </w:rPr>
        <w:instrText xml:space="preserve"> PAGEREF _Toc454633080 \h </w:instrText>
      </w:r>
      <w:r>
        <w:rPr>
          <w:noProof/>
        </w:rPr>
      </w:r>
      <w:r>
        <w:rPr>
          <w:noProof/>
        </w:rPr>
        <w:fldChar w:fldCharType="separate"/>
      </w:r>
      <w:r>
        <w:rPr>
          <w:noProof/>
        </w:rPr>
        <w:t>49</w:t>
      </w:r>
      <w:r>
        <w:rPr>
          <w:noProof/>
        </w:rPr>
        <w:fldChar w:fldCharType="end"/>
      </w:r>
    </w:p>
    <w:p w14:paraId="60D47B9C"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633081 \h </w:instrText>
      </w:r>
      <w:r>
        <w:rPr>
          <w:noProof/>
        </w:rPr>
      </w:r>
      <w:r>
        <w:rPr>
          <w:noProof/>
        </w:rPr>
        <w:fldChar w:fldCharType="separate"/>
      </w:r>
      <w:r>
        <w:rPr>
          <w:noProof/>
        </w:rPr>
        <w:t>49</w:t>
      </w:r>
      <w:r>
        <w:rPr>
          <w:noProof/>
        </w:rPr>
        <w:fldChar w:fldCharType="end"/>
      </w:r>
    </w:p>
    <w:p w14:paraId="5297082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rincipe général</w:t>
      </w:r>
      <w:r>
        <w:rPr>
          <w:noProof/>
        </w:rPr>
        <w:tab/>
      </w:r>
      <w:r>
        <w:rPr>
          <w:noProof/>
        </w:rPr>
        <w:fldChar w:fldCharType="begin"/>
      </w:r>
      <w:r>
        <w:rPr>
          <w:noProof/>
        </w:rPr>
        <w:instrText xml:space="preserve"> PAGEREF _Toc454633082 \h </w:instrText>
      </w:r>
      <w:r>
        <w:rPr>
          <w:noProof/>
        </w:rPr>
      </w:r>
      <w:r>
        <w:rPr>
          <w:noProof/>
        </w:rPr>
        <w:fldChar w:fldCharType="separate"/>
      </w:r>
      <w:r>
        <w:rPr>
          <w:noProof/>
        </w:rPr>
        <w:t>49</w:t>
      </w:r>
      <w:r>
        <w:rPr>
          <w:noProof/>
        </w:rPr>
        <w:fldChar w:fldCharType="end"/>
      </w:r>
    </w:p>
    <w:p w14:paraId="0720C35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633083 \h </w:instrText>
      </w:r>
      <w:r>
        <w:rPr>
          <w:noProof/>
        </w:rPr>
      </w:r>
      <w:r>
        <w:rPr>
          <w:noProof/>
        </w:rPr>
        <w:fldChar w:fldCharType="separate"/>
      </w:r>
      <w:r>
        <w:rPr>
          <w:noProof/>
        </w:rPr>
        <w:t>52</w:t>
      </w:r>
      <w:r>
        <w:rPr>
          <w:noProof/>
        </w:rPr>
        <w:fldChar w:fldCharType="end"/>
      </w:r>
    </w:p>
    <w:p w14:paraId="0EF3C90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633084 \h </w:instrText>
      </w:r>
      <w:r>
        <w:rPr>
          <w:noProof/>
        </w:rPr>
      </w:r>
      <w:r>
        <w:rPr>
          <w:noProof/>
        </w:rPr>
        <w:fldChar w:fldCharType="separate"/>
      </w:r>
      <w:r>
        <w:rPr>
          <w:noProof/>
        </w:rPr>
        <w:t>53</w:t>
      </w:r>
      <w:r>
        <w:rPr>
          <w:noProof/>
        </w:rPr>
        <w:fldChar w:fldCharType="end"/>
      </w:r>
    </w:p>
    <w:p w14:paraId="3973461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633085 \h </w:instrText>
      </w:r>
      <w:r>
        <w:rPr>
          <w:noProof/>
        </w:rPr>
      </w:r>
      <w:r>
        <w:rPr>
          <w:noProof/>
        </w:rPr>
        <w:fldChar w:fldCharType="separate"/>
      </w:r>
      <w:r>
        <w:rPr>
          <w:noProof/>
        </w:rPr>
        <w:t>54</w:t>
      </w:r>
      <w:r>
        <w:rPr>
          <w:noProof/>
        </w:rPr>
        <w:fldChar w:fldCharType="end"/>
      </w:r>
    </w:p>
    <w:p w14:paraId="1654BD9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633086 \h </w:instrText>
      </w:r>
      <w:r>
        <w:rPr>
          <w:noProof/>
        </w:rPr>
      </w:r>
      <w:r>
        <w:rPr>
          <w:noProof/>
        </w:rPr>
        <w:fldChar w:fldCharType="separate"/>
      </w:r>
      <w:r>
        <w:rPr>
          <w:noProof/>
        </w:rPr>
        <w:t>54</w:t>
      </w:r>
      <w:r>
        <w:rPr>
          <w:noProof/>
        </w:rPr>
        <w:fldChar w:fldCharType="end"/>
      </w:r>
    </w:p>
    <w:p w14:paraId="4BF93C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633087 \h </w:instrText>
      </w:r>
      <w:r>
        <w:rPr>
          <w:noProof/>
        </w:rPr>
      </w:r>
      <w:r>
        <w:rPr>
          <w:noProof/>
        </w:rPr>
        <w:fldChar w:fldCharType="separate"/>
      </w:r>
      <w:r>
        <w:rPr>
          <w:noProof/>
        </w:rPr>
        <w:t>54</w:t>
      </w:r>
      <w:r>
        <w:rPr>
          <w:noProof/>
        </w:rPr>
        <w:fldChar w:fldCharType="end"/>
      </w:r>
    </w:p>
    <w:p w14:paraId="3380453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633088 \h </w:instrText>
      </w:r>
      <w:r>
        <w:rPr>
          <w:noProof/>
        </w:rPr>
      </w:r>
      <w:r>
        <w:rPr>
          <w:noProof/>
        </w:rPr>
        <w:fldChar w:fldCharType="separate"/>
      </w:r>
      <w:r>
        <w:rPr>
          <w:noProof/>
        </w:rPr>
        <w:t>54</w:t>
      </w:r>
      <w:r>
        <w:rPr>
          <w:noProof/>
        </w:rPr>
        <w:fldChar w:fldCharType="end"/>
      </w:r>
    </w:p>
    <w:p w14:paraId="5AEC07B3"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633089 \h </w:instrText>
      </w:r>
      <w:r>
        <w:rPr>
          <w:noProof/>
        </w:rPr>
      </w:r>
      <w:r>
        <w:rPr>
          <w:noProof/>
        </w:rPr>
        <w:fldChar w:fldCharType="separate"/>
      </w:r>
      <w:r>
        <w:rPr>
          <w:noProof/>
        </w:rPr>
        <w:t>54</w:t>
      </w:r>
      <w:r>
        <w:rPr>
          <w:noProof/>
        </w:rPr>
        <w:fldChar w:fldCharType="end"/>
      </w:r>
    </w:p>
    <w:p w14:paraId="2BF04B2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0 \h </w:instrText>
      </w:r>
      <w:r>
        <w:rPr>
          <w:noProof/>
        </w:rPr>
      </w:r>
      <w:r>
        <w:rPr>
          <w:noProof/>
        </w:rPr>
        <w:fldChar w:fldCharType="separate"/>
      </w:r>
      <w:r>
        <w:rPr>
          <w:noProof/>
        </w:rPr>
        <w:t>55</w:t>
      </w:r>
      <w:r>
        <w:rPr>
          <w:noProof/>
        </w:rPr>
        <w:fldChar w:fldCharType="end"/>
      </w:r>
    </w:p>
    <w:p w14:paraId="3C7ED016"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1 \h </w:instrText>
      </w:r>
      <w:r>
        <w:rPr>
          <w:noProof/>
        </w:rPr>
      </w:r>
      <w:r>
        <w:rPr>
          <w:noProof/>
        </w:rPr>
        <w:fldChar w:fldCharType="separate"/>
      </w:r>
      <w:r>
        <w:rPr>
          <w:noProof/>
        </w:rPr>
        <w:t>55</w:t>
      </w:r>
      <w:r>
        <w:rPr>
          <w:noProof/>
        </w:rPr>
        <w:fldChar w:fldCharType="end"/>
      </w:r>
    </w:p>
    <w:p w14:paraId="68019E1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633092 \h </w:instrText>
      </w:r>
      <w:r>
        <w:rPr>
          <w:noProof/>
        </w:rPr>
      </w:r>
      <w:r>
        <w:rPr>
          <w:noProof/>
        </w:rPr>
        <w:fldChar w:fldCharType="separate"/>
      </w:r>
      <w:r>
        <w:rPr>
          <w:noProof/>
        </w:rPr>
        <w:t>56</w:t>
      </w:r>
      <w:r>
        <w:rPr>
          <w:noProof/>
        </w:rPr>
        <w:fldChar w:fldCharType="end"/>
      </w:r>
    </w:p>
    <w:p w14:paraId="211A470D"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3 \h </w:instrText>
      </w:r>
      <w:r>
        <w:rPr>
          <w:noProof/>
        </w:rPr>
      </w:r>
      <w:r>
        <w:rPr>
          <w:noProof/>
        </w:rPr>
        <w:fldChar w:fldCharType="separate"/>
      </w:r>
      <w:r>
        <w:rPr>
          <w:noProof/>
        </w:rPr>
        <w:t>56</w:t>
      </w:r>
      <w:r>
        <w:rPr>
          <w:noProof/>
        </w:rPr>
        <w:fldChar w:fldCharType="end"/>
      </w:r>
    </w:p>
    <w:p w14:paraId="082472C7"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4 \h </w:instrText>
      </w:r>
      <w:r>
        <w:rPr>
          <w:noProof/>
        </w:rPr>
      </w:r>
      <w:r>
        <w:rPr>
          <w:noProof/>
        </w:rPr>
        <w:fldChar w:fldCharType="separate"/>
      </w:r>
      <w:r>
        <w:rPr>
          <w:noProof/>
        </w:rPr>
        <w:t>56</w:t>
      </w:r>
      <w:r>
        <w:rPr>
          <w:noProof/>
        </w:rPr>
        <w:fldChar w:fldCharType="end"/>
      </w:r>
    </w:p>
    <w:p w14:paraId="7953E07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633095 \h </w:instrText>
      </w:r>
      <w:r>
        <w:rPr>
          <w:noProof/>
        </w:rPr>
      </w:r>
      <w:r>
        <w:rPr>
          <w:noProof/>
        </w:rPr>
        <w:fldChar w:fldCharType="separate"/>
      </w:r>
      <w:r>
        <w:rPr>
          <w:noProof/>
        </w:rPr>
        <w:t>56</w:t>
      </w:r>
      <w:r>
        <w:rPr>
          <w:noProof/>
        </w:rPr>
        <w:fldChar w:fldCharType="end"/>
      </w:r>
    </w:p>
    <w:p w14:paraId="21D7C49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6 \h </w:instrText>
      </w:r>
      <w:r>
        <w:rPr>
          <w:noProof/>
        </w:rPr>
      </w:r>
      <w:r>
        <w:rPr>
          <w:noProof/>
        </w:rPr>
        <w:fldChar w:fldCharType="separate"/>
      </w:r>
      <w:r>
        <w:rPr>
          <w:noProof/>
        </w:rPr>
        <w:t>56</w:t>
      </w:r>
      <w:r>
        <w:rPr>
          <w:noProof/>
        </w:rPr>
        <w:fldChar w:fldCharType="end"/>
      </w:r>
    </w:p>
    <w:p w14:paraId="6D9EDE0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7 \h </w:instrText>
      </w:r>
      <w:r>
        <w:rPr>
          <w:noProof/>
        </w:rPr>
      </w:r>
      <w:r>
        <w:rPr>
          <w:noProof/>
        </w:rPr>
        <w:fldChar w:fldCharType="separate"/>
      </w:r>
      <w:r>
        <w:rPr>
          <w:noProof/>
        </w:rPr>
        <w:t>57</w:t>
      </w:r>
      <w:r>
        <w:rPr>
          <w:noProof/>
        </w:rPr>
        <w:fldChar w:fldCharType="end"/>
      </w:r>
    </w:p>
    <w:p w14:paraId="02B7A8D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633098 \h </w:instrText>
      </w:r>
      <w:r>
        <w:rPr>
          <w:noProof/>
        </w:rPr>
      </w:r>
      <w:r>
        <w:rPr>
          <w:noProof/>
        </w:rPr>
        <w:fldChar w:fldCharType="separate"/>
      </w:r>
      <w:r>
        <w:rPr>
          <w:noProof/>
        </w:rPr>
        <w:t>57</w:t>
      </w:r>
      <w:r>
        <w:rPr>
          <w:noProof/>
        </w:rPr>
        <w:fldChar w:fldCharType="end"/>
      </w:r>
    </w:p>
    <w:p w14:paraId="5AD4862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9 \h </w:instrText>
      </w:r>
      <w:r>
        <w:rPr>
          <w:noProof/>
        </w:rPr>
      </w:r>
      <w:r>
        <w:rPr>
          <w:noProof/>
        </w:rPr>
        <w:fldChar w:fldCharType="separate"/>
      </w:r>
      <w:r>
        <w:rPr>
          <w:noProof/>
        </w:rPr>
        <w:t>57</w:t>
      </w:r>
      <w:r>
        <w:rPr>
          <w:noProof/>
        </w:rPr>
        <w:fldChar w:fldCharType="end"/>
      </w:r>
    </w:p>
    <w:p w14:paraId="262CA99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0 \h </w:instrText>
      </w:r>
      <w:r>
        <w:rPr>
          <w:noProof/>
        </w:rPr>
      </w:r>
      <w:r>
        <w:rPr>
          <w:noProof/>
        </w:rPr>
        <w:fldChar w:fldCharType="separate"/>
      </w:r>
      <w:r>
        <w:rPr>
          <w:noProof/>
        </w:rPr>
        <w:t>58</w:t>
      </w:r>
      <w:r>
        <w:rPr>
          <w:noProof/>
        </w:rPr>
        <w:fldChar w:fldCharType="end"/>
      </w:r>
    </w:p>
    <w:p w14:paraId="1A73FC8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633101 \h </w:instrText>
      </w:r>
      <w:r>
        <w:rPr>
          <w:noProof/>
        </w:rPr>
      </w:r>
      <w:r>
        <w:rPr>
          <w:noProof/>
        </w:rPr>
        <w:fldChar w:fldCharType="separate"/>
      </w:r>
      <w:r>
        <w:rPr>
          <w:noProof/>
        </w:rPr>
        <w:t>58</w:t>
      </w:r>
      <w:r>
        <w:rPr>
          <w:noProof/>
        </w:rPr>
        <w:fldChar w:fldCharType="end"/>
      </w:r>
    </w:p>
    <w:p w14:paraId="6EAA75C4"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102 \h </w:instrText>
      </w:r>
      <w:r>
        <w:rPr>
          <w:noProof/>
        </w:rPr>
      </w:r>
      <w:r>
        <w:rPr>
          <w:noProof/>
        </w:rPr>
        <w:fldChar w:fldCharType="separate"/>
      </w:r>
      <w:r>
        <w:rPr>
          <w:noProof/>
        </w:rPr>
        <w:t>58</w:t>
      </w:r>
      <w:r>
        <w:rPr>
          <w:noProof/>
        </w:rPr>
        <w:fldChar w:fldCharType="end"/>
      </w:r>
    </w:p>
    <w:p w14:paraId="1C74D40B"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3 \h </w:instrText>
      </w:r>
      <w:r>
        <w:rPr>
          <w:noProof/>
        </w:rPr>
      </w:r>
      <w:r>
        <w:rPr>
          <w:noProof/>
        </w:rPr>
        <w:fldChar w:fldCharType="separate"/>
      </w:r>
      <w:r>
        <w:rPr>
          <w:noProof/>
        </w:rPr>
        <w:t>58</w:t>
      </w:r>
      <w:r>
        <w:rPr>
          <w:noProof/>
        </w:rPr>
        <w:fldChar w:fldCharType="end"/>
      </w:r>
    </w:p>
    <w:p w14:paraId="48F77CF1"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633104 \h </w:instrText>
      </w:r>
      <w:r>
        <w:rPr>
          <w:noProof/>
        </w:rPr>
      </w:r>
      <w:r>
        <w:rPr>
          <w:noProof/>
        </w:rPr>
        <w:fldChar w:fldCharType="separate"/>
      </w:r>
      <w:r>
        <w:rPr>
          <w:noProof/>
        </w:rPr>
        <w:t>59</w:t>
      </w:r>
      <w:r>
        <w:rPr>
          <w:noProof/>
        </w:rPr>
        <w:fldChar w:fldCharType="end"/>
      </w:r>
    </w:p>
    <w:p w14:paraId="5981065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105 \h </w:instrText>
      </w:r>
      <w:r>
        <w:rPr>
          <w:noProof/>
        </w:rPr>
      </w:r>
      <w:r>
        <w:rPr>
          <w:noProof/>
        </w:rPr>
        <w:fldChar w:fldCharType="separate"/>
      </w:r>
      <w:r>
        <w:rPr>
          <w:noProof/>
        </w:rPr>
        <w:t>59</w:t>
      </w:r>
      <w:r>
        <w:rPr>
          <w:noProof/>
        </w:rPr>
        <w:fldChar w:fldCharType="end"/>
      </w:r>
    </w:p>
    <w:p w14:paraId="45DBFFF5"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6 \h </w:instrText>
      </w:r>
      <w:r>
        <w:rPr>
          <w:noProof/>
        </w:rPr>
      </w:r>
      <w:r>
        <w:rPr>
          <w:noProof/>
        </w:rPr>
        <w:fldChar w:fldCharType="separate"/>
      </w:r>
      <w:r>
        <w:rPr>
          <w:noProof/>
        </w:rPr>
        <w:t>59</w:t>
      </w:r>
      <w:r>
        <w:rPr>
          <w:noProof/>
        </w:rPr>
        <w:fldChar w:fldCharType="end"/>
      </w:r>
    </w:p>
    <w:p w14:paraId="23F72C21"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633107 \h </w:instrText>
      </w:r>
      <w:r>
        <w:rPr>
          <w:noProof/>
        </w:rPr>
      </w:r>
      <w:r>
        <w:rPr>
          <w:noProof/>
        </w:rPr>
        <w:fldChar w:fldCharType="separate"/>
      </w:r>
      <w:r>
        <w:rPr>
          <w:noProof/>
        </w:rPr>
        <w:t>60</w:t>
      </w:r>
      <w:r>
        <w:rPr>
          <w:noProof/>
        </w:rPr>
        <w:fldChar w:fldCharType="end"/>
      </w:r>
    </w:p>
    <w:p w14:paraId="5C64A47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imulation des jours</w:t>
      </w:r>
      <w:r>
        <w:rPr>
          <w:noProof/>
        </w:rPr>
        <w:tab/>
      </w:r>
      <w:r>
        <w:rPr>
          <w:noProof/>
        </w:rPr>
        <w:fldChar w:fldCharType="begin"/>
      </w:r>
      <w:r>
        <w:rPr>
          <w:noProof/>
        </w:rPr>
        <w:instrText xml:space="preserve"> PAGEREF _Toc454633108 \h </w:instrText>
      </w:r>
      <w:r>
        <w:rPr>
          <w:noProof/>
        </w:rPr>
      </w:r>
      <w:r>
        <w:rPr>
          <w:noProof/>
        </w:rPr>
        <w:fldChar w:fldCharType="separate"/>
      </w:r>
      <w:r>
        <w:rPr>
          <w:noProof/>
        </w:rPr>
        <w:t>60</w:t>
      </w:r>
      <w:r>
        <w:rPr>
          <w:noProof/>
        </w:rPr>
        <w:fldChar w:fldCharType="end"/>
      </w:r>
    </w:p>
    <w:p w14:paraId="1C061EB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uto alimentation des stocks</w:t>
      </w:r>
      <w:r>
        <w:rPr>
          <w:noProof/>
        </w:rPr>
        <w:tab/>
      </w:r>
      <w:r>
        <w:rPr>
          <w:noProof/>
        </w:rPr>
        <w:fldChar w:fldCharType="begin"/>
      </w:r>
      <w:r>
        <w:rPr>
          <w:noProof/>
        </w:rPr>
        <w:instrText xml:space="preserve"> PAGEREF _Toc454633109 \h </w:instrText>
      </w:r>
      <w:r>
        <w:rPr>
          <w:noProof/>
        </w:rPr>
      </w:r>
      <w:r>
        <w:rPr>
          <w:noProof/>
        </w:rPr>
        <w:fldChar w:fldCharType="separate"/>
      </w:r>
      <w:r>
        <w:rPr>
          <w:noProof/>
        </w:rPr>
        <w:t>60</w:t>
      </w:r>
      <w:r>
        <w:rPr>
          <w:noProof/>
        </w:rPr>
        <w:fldChar w:fldCharType="end"/>
      </w:r>
    </w:p>
    <w:p w14:paraId="31D5B9E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énération de la demande</w:t>
      </w:r>
      <w:r>
        <w:rPr>
          <w:noProof/>
        </w:rPr>
        <w:tab/>
      </w:r>
      <w:r>
        <w:rPr>
          <w:noProof/>
        </w:rPr>
        <w:fldChar w:fldCharType="begin"/>
      </w:r>
      <w:r>
        <w:rPr>
          <w:noProof/>
        </w:rPr>
        <w:instrText xml:space="preserve"> PAGEREF _Toc454633110 \h </w:instrText>
      </w:r>
      <w:r>
        <w:rPr>
          <w:noProof/>
        </w:rPr>
      </w:r>
      <w:r>
        <w:rPr>
          <w:noProof/>
        </w:rPr>
        <w:fldChar w:fldCharType="separate"/>
      </w:r>
      <w:r>
        <w:rPr>
          <w:noProof/>
        </w:rPr>
        <w:t>60</w:t>
      </w:r>
      <w:r>
        <w:rPr>
          <w:noProof/>
        </w:rPr>
        <w:fldChar w:fldCharType="end"/>
      </w:r>
    </w:p>
    <w:p w14:paraId="6F4AE30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énération de l’offre</w:t>
      </w:r>
      <w:r>
        <w:rPr>
          <w:noProof/>
        </w:rPr>
        <w:tab/>
      </w:r>
      <w:r>
        <w:rPr>
          <w:noProof/>
        </w:rPr>
        <w:fldChar w:fldCharType="begin"/>
      </w:r>
      <w:r>
        <w:rPr>
          <w:noProof/>
        </w:rPr>
        <w:instrText xml:space="preserve"> PAGEREF _Toc454633111 \h </w:instrText>
      </w:r>
      <w:r>
        <w:rPr>
          <w:noProof/>
        </w:rPr>
      </w:r>
      <w:r>
        <w:rPr>
          <w:noProof/>
        </w:rPr>
        <w:fldChar w:fldCharType="separate"/>
      </w:r>
      <w:r>
        <w:rPr>
          <w:noProof/>
        </w:rPr>
        <w:t>60</w:t>
      </w:r>
      <w:r>
        <w:rPr>
          <w:noProof/>
        </w:rPr>
        <w:fldChar w:fldCharType="end"/>
      </w:r>
    </w:p>
    <w:p w14:paraId="26F4A89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lgorithme du consommateur</w:t>
      </w:r>
      <w:r>
        <w:rPr>
          <w:noProof/>
        </w:rPr>
        <w:tab/>
      </w:r>
      <w:r>
        <w:rPr>
          <w:noProof/>
        </w:rPr>
        <w:fldChar w:fldCharType="begin"/>
      </w:r>
      <w:r>
        <w:rPr>
          <w:noProof/>
        </w:rPr>
        <w:instrText xml:space="preserve"> PAGEREF _Toc454633112 \h </w:instrText>
      </w:r>
      <w:r>
        <w:rPr>
          <w:noProof/>
        </w:rPr>
      </w:r>
      <w:r>
        <w:rPr>
          <w:noProof/>
        </w:rPr>
        <w:fldChar w:fldCharType="separate"/>
      </w:r>
      <w:r>
        <w:rPr>
          <w:noProof/>
        </w:rPr>
        <w:t>60</w:t>
      </w:r>
      <w:r>
        <w:rPr>
          <w:noProof/>
        </w:rPr>
        <w:fldChar w:fldCharType="end"/>
      </w:r>
    </w:p>
    <w:p w14:paraId="12F5488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633113 \h </w:instrText>
      </w:r>
      <w:r>
        <w:rPr>
          <w:noProof/>
        </w:rPr>
      </w:r>
      <w:r>
        <w:rPr>
          <w:noProof/>
        </w:rPr>
        <w:fldChar w:fldCharType="separate"/>
      </w:r>
      <w:r>
        <w:rPr>
          <w:noProof/>
        </w:rPr>
        <w:t>60</w:t>
      </w:r>
      <w:r>
        <w:rPr>
          <w:noProof/>
        </w:rPr>
        <w:fldChar w:fldCharType="end"/>
      </w:r>
    </w:p>
    <w:p w14:paraId="66EB62E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4633114 \h </w:instrText>
      </w:r>
      <w:r>
        <w:rPr>
          <w:noProof/>
        </w:rPr>
      </w:r>
      <w:r>
        <w:rPr>
          <w:noProof/>
        </w:rPr>
        <w:fldChar w:fldCharType="separate"/>
      </w:r>
      <w:r>
        <w:rPr>
          <w:noProof/>
        </w:rPr>
        <w:t>60</w:t>
      </w:r>
      <w:r>
        <w:rPr>
          <w:noProof/>
        </w:rPr>
        <w:fldChar w:fldCharType="end"/>
      </w:r>
    </w:p>
    <w:p w14:paraId="6F3E93F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Notion de mesure</w:t>
      </w:r>
      <w:r>
        <w:rPr>
          <w:noProof/>
        </w:rPr>
        <w:tab/>
      </w:r>
      <w:r>
        <w:rPr>
          <w:noProof/>
        </w:rPr>
        <w:fldChar w:fldCharType="begin"/>
      </w:r>
      <w:r>
        <w:rPr>
          <w:noProof/>
        </w:rPr>
        <w:instrText xml:space="preserve"> PAGEREF _Toc454633115 \h </w:instrText>
      </w:r>
      <w:r>
        <w:rPr>
          <w:noProof/>
        </w:rPr>
      </w:r>
      <w:r>
        <w:rPr>
          <w:noProof/>
        </w:rPr>
        <w:fldChar w:fldCharType="separate"/>
      </w:r>
      <w:r>
        <w:rPr>
          <w:noProof/>
        </w:rPr>
        <w:t>60</w:t>
      </w:r>
      <w:r>
        <w:rPr>
          <w:noProof/>
        </w:rPr>
        <w:fldChar w:fldCharType="end"/>
      </w:r>
    </w:p>
    <w:p w14:paraId="4EBFF06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alcul des appels</w:t>
      </w:r>
      <w:r>
        <w:rPr>
          <w:noProof/>
        </w:rPr>
        <w:tab/>
      </w:r>
      <w:r>
        <w:rPr>
          <w:noProof/>
        </w:rPr>
        <w:fldChar w:fldCharType="begin"/>
      </w:r>
      <w:r>
        <w:rPr>
          <w:noProof/>
        </w:rPr>
        <w:instrText xml:space="preserve"> PAGEREF _Toc454633116 \h </w:instrText>
      </w:r>
      <w:r>
        <w:rPr>
          <w:noProof/>
        </w:rPr>
      </w:r>
      <w:r>
        <w:rPr>
          <w:noProof/>
        </w:rPr>
        <w:fldChar w:fldCharType="separate"/>
      </w:r>
      <w:r>
        <w:rPr>
          <w:noProof/>
        </w:rPr>
        <w:t>60</w:t>
      </w:r>
      <w:r>
        <w:rPr>
          <w:noProof/>
        </w:rPr>
        <w:fldChar w:fldCharType="end"/>
      </w:r>
    </w:p>
    <w:p w14:paraId="34759E2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imites et améliorations</w:t>
      </w:r>
      <w:r>
        <w:rPr>
          <w:noProof/>
        </w:rPr>
        <w:tab/>
      </w:r>
      <w:r>
        <w:rPr>
          <w:noProof/>
        </w:rPr>
        <w:fldChar w:fldCharType="begin"/>
      </w:r>
      <w:r>
        <w:rPr>
          <w:noProof/>
        </w:rPr>
        <w:instrText xml:space="preserve"> PAGEREF _Toc454633117 \h </w:instrText>
      </w:r>
      <w:r>
        <w:rPr>
          <w:noProof/>
        </w:rPr>
      </w:r>
      <w:r>
        <w:rPr>
          <w:noProof/>
        </w:rPr>
        <w:fldChar w:fldCharType="separate"/>
      </w:r>
      <w:r>
        <w:rPr>
          <w:noProof/>
        </w:rPr>
        <w:t>60</w:t>
      </w:r>
      <w:r>
        <w:rPr>
          <w:noProof/>
        </w:rPr>
        <w:fldChar w:fldCharType="end"/>
      </w:r>
    </w:p>
    <w:p w14:paraId="1F41A4C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633118 \h </w:instrText>
      </w:r>
      <w:r>
        <w:rPr>
          <w:noProof/>
        </w:rPr>
      </w:r>
      <w:r>
        <w:rPr>
          <w:noProof/>
        </w:rPr>
        <w:fldChar w:fldCharType="separate"/>
      </w:r>
      <w:r>
        <w:rPr>
          <w:noProof/>
        </w:rPr>
        <w:t>60</w:t>
      </w:r>
      <w:r>
        <w:rPr>
          <w:noProof/>
        </w:rPr>
        <w:fldChar w:fldCharType="end"/>
      </w:r>
    </w:p>
    <w:p w14:paraId="345C036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633119 \h </w:instrText>
      </w:r>
      <w:r>
        <w:rPr>
          <w:noProof/>
        </w:rPr>
      </w:r>
      <w:r>
        <w:rPr>
          <w:noProof/>
        </w:rPr>
        <w:fldChar w:fldCharType="separate"/>
      </w:r>
      <w:r>
        <w:rPr>
          <w:noProof/>
        </w:rPr>
        <w:t>61</w:t>
      </w:r>
      <w:r>
        <w:rPr>
          <w:noProof/>
        </w:rPr>
        <w:fldChar w:fldCharType="end"/>
      </w:r>
    </w:p>
    <w:p w14:paraId="48FB190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633120 \h </w:instrText>
      </w:r>
      <w:r>
        <w:rPr>
          <w:noProof/>
        </w:rPr>
      </w:r>
      <w:r>
        <w:rPr>
          <w:noProof/>
        </w:rPr>
        <w:fldChar w:fldCharType="separate"/>
      </w:r>
      <w:r>
        <w:rPr>
          <w:noProof/>
        </w:rPr>
        <w:t>61</w:t>
      </w:r>
      <w:r>
        <w:rPr>
          <w:noProof/>
        </w:rPr>
        <w:fldChar w:fldCharType="end"/>
      </w:r>
    </w:p>
    <w:p w14:paraId="63FAF0A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633121 \h </w:instrText>
      </w:r>
      <w:r>
        <w:rPr>
          <w:noProof/>
        </w:rPr>
      </w:r>
      <w:r>
        <w:rPr>
          <w:noProof/>
        </w:rPr>
        <w:fldChar w:fldCharType="separate"/>
      </w:r>
      <w:r>
        <w:rPr>
          <w:noProof/>
        </w:rPr>
        <w:t>61</w:t>
      </w:r>
      <w:r>
        <w:rPr>
          <w:noProof/>
        </w:rPr>
        <w:fldChar w:fldCharType="end"/>
      </w:r>
    </w:p>
    <w:p w14:paraId="2CEE7CA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633122 \h </w:instrText>
      </w:r>
      <w:r>
        <w:rPr>
          <w:noProof/>
        </w:rPr>
      </w:r>
      <w:r>
        <w:rPr>
          <w:noProof/>
        </w:rPr>
        <w:fldChar w:fldCharType="separate"/>
      </w:r>
      <w:r>
        <w:rPr>
          <w:noProof/>
        </w:rPr>
        <w:t>61</w:t>
      </w:r>
      <w:r>
        <w:rPr>
          <w:noProof/>
        </w:rPr>
        <w:fldChar w:fldCharType="end"/>
      </w:r>
    </w:p>
    <w:p w14:paraId="5431BC0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633123 \h </w:instrText>
      </w:r>
      <w:r>
        <w:rPr>
          <w:noProof/>
        </w:rPr>
      </w:r>
      <w:r>
        <w:rPr>
          <w:noProof/>
        </w:rPr>
        <w:fldChar w:fldCharType="separate"/>
      </w:r>
      <w:r>
        <w:rPr>
          <w:noProof/>
        </w:rPr>
        <w:t>61</w:t>
      </w:r>
      <w:r>
        <w:rPr>
          <w:noProof/>
        </w:rPr>
        <w:fldChar w:fldCharType="end"/>
      </w:r>
    </w:p>
    <w:p w14:paraId="130862AB" w14:textId="77777777" w:rsidR="004D285F" w:rsidRDefault="004D285F">
      <w:pPr>
        <w:pStyle w:val="TM5"/>
        <w:tabs>
          <w:tab w:val="right" w:leader="dot" w:pos="7360"/>
        </w:tabs>
        <w:rPr>
          <w:rFonts w:eastAsiaTheme="minorEastAsia" w:cstheme="minorBidi"/>
          <w:noProof/>
          <w:sz w:val="24"/>
          <w:szCs w:val="24"/>
          <w:lang w:val="fr-FR" w:eastAsia="fr-FR"/>
        </w:rPr>
      </w:pPr>
      <w:r>
        <w:rPr>
          <w:noProof/>
        </w:rPr>
        <w:lastRenderedPageBreak/>
        <w:t>Game Loop</w:t>
      </w:r>
      <w:r>
        <w:rPr>
          <w:noProof/>
        </w:rPr>
        <w:tab/>
      </w:r>
      <w:r>
        <w:rPr>
          <w:noProof/>
        </w:rPr>
        <w:fldChar w:fldCharType="begin"/>
      </w:r>
      <w:r>
        <w:rPr>
          <w:noProof/>
        </w:rPr>
        <w:instrText xml:space="preserve"> PAGEREF _Toc454633124 \h </w:instrText>
      </w:r>
      <w:r>
        <w:rPr>
          <w:noProof/>
        </w:rPr>
      </w:r>
      <w:r>
        <w:rPr>
          <w:noProof/>
        </w:rPr>
        <w:fldChar w:fldCharType="separate"/>
      </w:r>
      <w:r>
        <w:rPr>
          <w:noProof/>
        </w:rPr>
        <w:t>61</w:t>
      </w:r>
      <w:r>
        <w:rPr>
          <w:noProof/>
        </w:rPr>
        <w:fldChar w:fldCharType="end"/>
      </w:r>
    </w:p>
    <w:p w14:paraId="43BDFE1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633125 \h </w:instrText>
      </w:r>
      <w:r>
        <w:rPr>
          <w:noProof/>
        </w:rPr>
      </w:r>
      <w:r>
        <w:rPr>
          <w:noProof/>
        </w:rPr>
        <w:fldChar w:fldCharType="separate"/>
      </w:r>
      <w:r>
        <w:rPr>
          <w:noProof/>
        </w:rPr>
        <w:t>61</w:t>
      </w:r>
      <w:r>
        <w:rPr>
          <w:noProof/>
        </w:rPr>
        <w:fldChar w:fldCharType="end"/>
      </w:r>
    </w:p>
    <w:p w14:paraId="6AC93BCD"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633126 \h </w:instrText>
      </w:r>
      <w:r>
        <w:rPr>
          <w:noProof/>
        </w:rPr>
      </w:r>
      <w:r>
        <w:rPr>
          <w:noProof/>
        </w:rPr>
        <w:fldChar w:fldCharType="separate"/>
      </w:r>
      <w:r>
        <w:rPr>
          <w:noProof/>
        </w:rPr>
        <w:t>62</w:t>
      </w:r>
      <w:r>
        <w:rPr>
          <w:noProof/>
        </w:rPr>
        <w:fldChar w:fldCharType="end"/>
      </w:r>
    </w:p>
    <w:p w14:paraId="45080EF3"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633127 \h </w:instrText>
      </w:r>
      <w:r>
        <w:rPr>
          <w:noProof/>
        </w:rPr>
      </w:r>
      <w:r>
        <w:rPr>
          <w:noProof/>
        </w:rPr>
        <w:fldChar w:fldCharType="separate"/>
      </w:r>
      <w:r>
        <w:rPr>
          <w:noProof/>
        </w:rPr>
        <w:t>62</w:t>
      </w:r>
      <w:r>
        <w:rPr>
          <w:noProof/>
        </w:rPr>
        <w:fldChar w:fldCharType="end"/>
      </w:r>
    </w:p>
    <w:p w14:paraId="6132544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633128 \h </w:instrText>
      </w:r>
      <w:r>
        <w:rPr>
          <w:noProof/>
        </w:rPr>
      </w:r>
      <w:r>
        <w:rPr>
          <w:noProof/>
        </w:rPr>
        <w:fldChar w:fldCharType="separate"/>
      </w:r>
      <w:r>
        <w:rPr>
          <w:noProof/>
        </w:rPr>
        <w:t>62</w:t>
      </w:r>
      <w:r>
        <w:rPr>
          <w:noProof/>
        </w:rPr>
        <w:fldChar w:fldCharType="end"/>
      </w:r>
    </w:p>
    <w:p w14:paraId="62D7CCA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633129 \h </w:instrText>
      </w:r>
      <w:r>
        <w:rPr>
          <w:noProof/>
        </w:rPr>
      </w:r>
      <w:r>
        <w:rPr>
          <w:noProof/>
        </w:rPr>
        <w:fldChar w:fldCharType="separate"/>
      </w:r>
      <w:r>
        <w:rPr>
          <w:noProof/>
        </w:rPr>
        <w:t>62</w:t>
      </w:r>
      <w:r>
        <w:rPr>
          <w:noProof/>
        </w:rPr>
        <w:fldChar w:fldCharType="end"/>
      </w:r>
    </w:p>
    <w:p w14:paraId="0BD330F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633130 \h </w:instrText>
      </w:r>
      <w:r>
        <w:rPr>
          <w:noProof/>
        </w:rPr>
      </w:r>
      <w:r>
        <w:rPr>
          <w:noProof/>
        </w:rPr>
        <w:fldChar w:fldCharType="separate"/>
      </w:r>
      <w:r>
        <w:rPr>
          <w:noProof/>
        </w:rPr>
        <w:t>63</w:t>
      </w:r>
      <w:r>
        <w:rPr>
          <w:noProof/>
        </w:rPr>
        <w:fldChar w:fldCharType="end"/>
      </w:r>
    </w:p>
    <w:p w14:paraId="4009FE5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633131 \h </w:instrText>
      </w:r>
      <w:r>
        <w:rPr>
          <w:noProof/>
        </w:rPr>
      </w:r>
      <w:r>
        <w:rPr>
          <w:noProof/>
        </w:rPr>
        <w:fldChar w:fldCharType="separate"/>
      </w:r>
      <w:r>
        <w:rPr>
          <w:noProof/>
        </w:rPr>
        <w:t>63</w:t>
      </w:r>
      <w:r>
        <w:rPr>
          <w:noProof/>
        </w:rPr>
        <w:fldChar w:fldCharType="end"/>
      </w:r>
    </w:p>
    <w:p w14:paraId="5A70546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633132 \h </w:instrText>
      </w:r>
      <w:r>
        <w:rPr>
          <w:noProof/>
        </w:rPr>
      </w:r>
      <w:r>
        <w:rPr>
          <w:noProof/>
        </w:rPr>
        <w:fldChar w:fldCharType="separate"/>
      </w:r>
      <w:r>
        <w:rPr>
          <w:noProof/>
        </w:rPr>
        <w:t>63</w:t>
      </w:r>
      <w:r>
        <w:rPr>
          <w:noProof/>
        </w:rPr>
        <w:fldChar w:fldCharType="end"/>
      </w:r>
    </w:p>
    <w:p w14:paraId="22630814"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Mise en place d’Odoo®</w:t>
      </w:r>
      <w:r>
        <w:rPr>
          <w:noProof/>
        </w:rPr>
        <w:tab/>
      </w:r>
      <w:r>
        <w:rPr>
          <w:noProof/>
        </w:rPr>
        <w:fldChar w:fldCharType="begin"/>
      </w:r>
      <w:r>
        <w:rPr>
          <w:noProof/>
        </w:rPr>
        <w:instrText xml:space="preserve"> PAGEREF _Toc454633133 \h </w:instrText>
      </w:r>
      <w:r>
        <w:rPr>
          <w:noProof/>
        </w:rPr>
      </w:r>
      <w:r>
        <w:rPr>
          <w:noProof/>
        </w:rPr>
        <w:fldChar w:fldCharType="separate"/>
      </w:r>
      <w:r>
        <w:rPr>
          <w:noProof/>
        </w:rPr>
        <w:t>63</w:t>
      </w:r>
      <w:r>
        <w:rPr>
          <w:noProof/>
        </w:rPr>
        <w:fldChar w:fldCharType="end"/>
      </w:r>
    </w:p>
    <w:p w14:paraId="4C39A921"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633134 \h </w:instrText>
      </w:r>
      <w:r>
        <w:rPr>
          <w:noProof/>
        </w:rPr>
      </w:r>
      <w:r>
        <w:rPr>
          <w:noProof/>
        </w:rPr>
        <w:fldChar w:fldCharType="separate"/>
      </w:r>
      <w:r>
        <w:rPr>
          <w:noProof/>
        </w:rPr>
        <w:t>64</w:t>
      </w:r>
      <w:r>
        <w:rPr>
          <w:noProof/>
        </w:rPr>
        <w:fldChar w:fldCharType="end"/>
      </w:r>
    </w:p>
    <w:p w14:paraId="5B1A23D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633135 \h </w:instrText>
      </w:r>
      <w:r>
        <w:rPr>
          <w:noProof/>
        </w:rPr>
      </w:r>
      <w:r>
        <w:rPr>
          <w:noProof/>
        </w:rPr>
        <w:fldChar w:fldCharType="separate"/>
      </w:r>
      <w:r>
        <w:rPr>
          <w:noProof/>
        </w:rPr>
        <w:t>64</w:t>
      </w:r>
      <w:r>
        <w:rPr>
          <w:noProof/>
        </w:rPr>
        <w:fldChar w:fldCharType="end"/>
      </w:r>
    </w:p>
    <w:p w14:paraId="14DEBD1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633136 \h </w:instrText>
      </w:r>
      <w:r>
        <w:rPr>
          <w:noProof/>
        </w:rPr>
      </w:r>
      <w:r>
        <w:rPr>
          <w:noProof/>
        </w:rPr>
        <w:fldChar w:fldCharType="separate"/>
      </w:r>
      <w:r>
        <w:rPr>
          <w:noProof/>
        </w:rPr>
        <w:t>66</w:t>
      </w:r>
      <w:r>
        <w:rPr>
          <w:noProof/>
        </w:rPr>
        <w:fldChar w:fldCharType="end"/>
      </w:r>
    </w:p>
    <w:p w14:paraId="4007D83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633137 \h </w:instrText>
      </w:r>
      <w:r>
        <w:rPr>
          <w:noProof/>
        </w:rPr>
      </w:r>
      <w:r>
        <w:rPr>
          <w:noProof/>
        </w:rPr>
        <w:fldChar w:fldCharType="separate"/>
      </w:r>
      <w:r>
        <w:rPr>
          <w:noProof/>
        </w:rPr>
        <w:t>66</w:t>
      </w:r>
      <w:r>
        <w:rPr>
          <w:noProof/>
        </w:rPr>
        <w:fldChar w:fldCharType="end"/>
      </w:r>
    </w:p>
    <w:p w14:paraId="07FF9CAA"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633138 \h </w:instrText>
      </w:r>
      <w:r>
        <w:rPr>
          <w:noProof/>
        </w:rPr>
      </w:r>
      <w:r>
        <w:rPr>
          <w:noProof/>
        </w:rPr>
        <w:fldChar w:fldCharType="separate"/>
      </w:r>
      <w:r>
        <w:rPr>
          <w:noProof/>
        </w:rPr>
        <w:t>68</w:t>
      </w:r>
      <w:r>
        <w:rPr>
          <w:noProof/>
        </w:rPr>
        <w:fldChar w:fldCharType="end"/>
      </w:r>
    </w:p>
    <w:p w14:paraId="7429ECF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39 \h </w:instrText>
      </w:r>
      <w:r>
        <w:rPr>
          <w:noProof/>
        </w:rPr>
      </w:r>
      <w:r>
        <w:rPr>
          <w:noProof/>
        </w:rPr>
        <w:fldChar w:fldCharType="separate"/>
      </w:r>
      <w:r>
        <w:rPr>
          <w:noProof/>
        </w:rPr>
        <w:t>69</w:t>
      </w:r>
      <w:r>
        <w:rPr>
          <w:noProof/>
        </w:rPr>
        <w:fldChar w:fldCharType="end"/>
      </w:r>
    </w:p>
    <w:p w14:paraId="0773A27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633140 \h </w:instrText>
      </w:r>
      <w:r>
        <w:rPr>
          <w:noProof/>
        </w:rPr>
      </w:r>
      <w:r>
        <w:rPr>
          <w:noProof/>
        </w:rPr>
        <w:fldChar w:fldCharType="separate"/>
      </w:r>
      <w:r>
        <w:rPr>
          <w:noProof/>
        </w:rPr>
        <w:t>69</w:t>
      </w:r>
      <w:r>
        <w:rPr>
          <w:noProof/>
        </w:rPr>
        <w:fldChar w:fldCharType="end"/>
      </w:r>
    </w:p>
    <w:p w14:paraId="7A2C324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633141 \h </w:instrText>
      </w:r>
      <w:r>
        <w:rPr>
          <w:noProof/>
        </w:rPr>
      </w:r>
      <w:r>
        <w:rPr>
          <w:noProof/>
        </w:rPr>
        <w:fldChar w:fldCharType="separate"/>
      </w:r>
      <w:r>
        <w:rPr>
          <w:noProof/>
        </w:rPr>
        <w:t>69</w:t>
      </w:r>
      <w:r>
        <w:rPr>
          <w:noProof/>
        </w:rPr>
        <w:fldChar w:fldCharType="end"/>
      </w:r>
    </w:p>
    <w:p w14:paraId="0C929EF9"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633142 \h </w:instrText>
      </w:r>
      <w:r>
        <w:rPr>
          <w:noProof/>
        </w:rPr>
      </w:r>
      <w:r>
        <w:rPr>
          <w:noProof/>
        </w:rPr>
        <w:fldChar w:fldCharType="separate"/>
      </w:r>
      <w:r>
        <w:rPr>
          <w:noProof/>
        </w:rPr>
        <w:t>70</w:t>
      </w:r>
      <w:r>
        <w:rPr>
          <w:noProof/>
        </w:rPr>
        <w:fldChar w:fldCharType="end"/>
      </w:r>
    </w:p>
    <w:p w14:paraId="6FE9789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43 \h </w:instrText>
      </w:r>
      <w:r>
        <w:rPr>
          <w:noProof/>
        </w:rPr>
      </w:r>
      <w:r>
        <w:rPr>
          <w:noProof/>
        </w:rPr>
        <w:fldChar w:fldCharType="separate"/>
      </w:r>
      <w:r>
        <w:rPr>
          <w:noProof/>
        </w:rPr>
        <w:t>70</w:t>
      </w:r>
      <w:r>
        <w:rPr>
          <w:noProof/>
        </w:rPr>
        <w:fldChar w:fldCharType="end"/>
      </w:r>
    </w:p>
    <w:p w14:paraId="6AC52E25"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633144 \h </w:instrText>
      </w:r>
      <w:r>
        <w:rPr>
          <w:noProof/>
        </w:rPr>
      </w:r>
      <w:r>
        <w:rPr>
          <w:noProof/>
        </w:rPr>
        <w:fldChar w:fldCharType="separate"/>
      </w:r>
      <w:r>
        <w:rPr>
          <w:noProof/>
        </w:rPr>
        <w:t>70</w:t>
      </w:r>
      <w:r>
        <w:rPr>
          <w:noProof/>
        </w:rPr>
        <w:fldChar w:fldCharType="end"/>
      </w:r>
    </w:p>
    <w:p w14:paraId="29883F3F"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633145 \h </w:instrText>
      </w:r>
      <w:r>
        <w:rPr>
          <w:noProof/>
        </w:rPr>
      </w:r>
      <w:r>
        <w:rPr>
          <w:noProof/>
        </w:rPr>
        <w:fldChar w:fldCharType="separate"/>
      </w:r>
      <w:r>
        <w:rPr>
          <w:noProof/>
        </w:rPr>
        <w:t>71</w:t>
      </w:r>
      <w:r>
        <w:rPr>
          <w:noProof/>
        </w:rPr>
        <w:fldChar w:fldCharType="end"/>
      </w:r>
    </w:p>
    <w:p w14:paraId="6AEF2CD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46 \h </w:instrText>
      </w:r>
      <w:r>
        <w:rPr>
          <w:noProof/>
        </w:rPr>
      </w:r>
      <w:r>
        <w:rPr>
          <w:noProof/>
        </w:rPr>
        <w:fldChar w:fldCharType="separate"/>
      </w:r>
      <w:r>
        <w:rPr>
          <w:noProof/>
        </w:rPr>
        <w:t>71</w:t>
      </w:r>
      <w:r>
        <w:rPr>
          <w:noProof/>
        </w:rPr>
        <w:fldChar w:fldCharType="end"/>
      </w:r>
    </w:p>
    <w:p w14:paraId="74978BCB"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633147 \h </w:instrText>
      </w:r>
      <w:r>
        <w:rPr>
          <w:noProof/>
        </w:rPr>
      </w:r>
      <w:r>
        <w:rPr>
          <w:noProof/>
        </w:rPr>
        <w:fldChar w:fldCharType="separate"/>
      </w:r>
      <w:r>
        <w:rPr>
          <w:noProof/>
        </w:rPr>
        <w:t>72</w:t>
      </w:r>
      <w:r>
        <w:rPr>
          <w:noProof/>
        </w:rPr>
        <w:fldChar w:fldCharType="end"/>
      </w:r>
    </w:p>
    <w:p w14:paraId="74DACF5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633148 \h </w:instrText>
      </w:r>
      <w:r>
        <w:rPr>
          <w:noProof/>
        </w:rPr>
      </w:r>
      <w:r>
        <w:rPr>
          <w:noProof/>
        </w:rPr>
        <w:fldChar w:fldCharType="separate"/>
      </w:r>
      <w:r>
        <w:rPr>
          <w:noProof/>
        </w:rPr>
        <w:t>72</w:t>
      </w:r>
      <w:r>
        <w:rPr>
          <w:noProof/>
        </w:rPr>
        <w:fldChar w:fldCharType="end"/>
      </w:r>
    </w:p>
    <w:p w14:paraId="09526D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633149 \h </w:instrText>
      </w:r>
      <w:r>
        <w:rPr>
          <w:noProof/>
        </w:rPr>
      </w:r>
      <w:r>
        <w:rPr>
          <w:noProof/>
        </w:rPr>
        <w:fldChar w:fldCharType="separate"/>
      </w:r>
      <w:r>
        <w:rPr>
          <w:noProof/>
        </w:rPr>
        <w:t>73</w:t>
      </w:r>
      <w:r>
        <w:rPr>
          <w:noProof/>
        </w:rPr>
        <w:fldChar w:fldCharType="end"/>
      </w:r>
    </w:p>
    <w:p w14:paraId="3A4414D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633150 \h </w:instrText>
      </w:r>
      <w:r>
        <w:rPr>
          <w:noProof/>
        </w:rPr>
      </w:r>
      <w:r>
        <w:rPr>
          <w:noProof/>
        </w:rPr>
        <w:fldChar w:fldCharType="separate"/>
      </w:r>
      <w:r>
        <w:rPr>
          <w:noProof/>
        </w:rPr>
        <w:t>73</w:t>
      </w:r>
      <w:r>
        <w:rPr>
          <w:noProof/>
        </w:rPr>
        <w:fldChar w:fldCharType="end"/>
      </w:r>
    </w:p>
    <w:p w14:paraId="60E0A97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633151 \h </w:instrText>
      </w:r>
      <w:r>
        <w:rPr>
          <w:noProof/>
        </w:rPr>
      </w:r>
      <w:r>
        <w:rPr>
          <w:noProof/>
        </w:rPr>
        <w:fldChar w:fldCharType="separate"/>
      </w:r>
      <w:r>
        <w:rPr>
          <w:noProof/>
        </w:rPr>
        <w:t>74</w:t>
      </w:r>
      <w:r>
        <w:rPr>
          <w:noProof/>
        </w:rPr>
        <w:fldChar w:fldCharType="end"/>
      </w:r>
    </w:p>
    <w:p w14:paraId="25D3066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633152 \h </w:instrText>
      </w:r>
      <w:r>
        <w:rPr>
          <w:noProof/>
        </w:rPr>
      </w:r>
      <w:r>
        <w:rPr>
          <w:noProof/>
        </w:rPr>
        <w:fldChar w:fldCharType="separate"/>
      </w:r>
      <w:r>
        <w:rPr>
          <w:noProof/>
        </w:rPr>
        <w:t>74</w:t>
      </w:r>
      <w:r>
        <w:rPr>
          <w:noProof/>
        </w:rPr>
        <w:fldChar w:fldCharType="end"/>
      </w:r>
    </w:p>
    <w:p w14:paraId="2BA8E5F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633153 \h </w:instrText>
      </w:r>
      <w:r>
        <w:rPr>
          <w:noProof/>
        </w:rPr>
      </w:r>
      <w:r>
        <w:rPr>
          <w:noProof/>
        </w:rPr>
        <w:fldChar w:fldCharType="separate"/>
      </w:r>
      <w:r>
        <w:rPr>
          <w:noProof/>
        </w:rPr>
        <w:t>74</w:t>
      </w:r>
      <w:r>
        <w:rPr>
          <w:noProof/>
        </w:rPr>
        <w:fldChar w:fldCharType="end"/>
      </w:r>
    </w:p>
    <w:p w14:paraId="098B4B6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633154 \h </w:instrText>
      </w:r>
      <w:r>
        <w:rPr>
          <w:noProof/>
        </w:rPr>
      </w:r>
      <w:r>
        <w:rPr>
          <w:noProof/>
        </w:rPr>
        <w:fldChar w:fldCharType="separate"/>
      </w:r>
      <w:r>
        <w:rPr>
          <w:noProof/>
        </w:rPr>
        <w:t>76</w:t>
      </w:r>
      <w:r>
        <w:rPr>
          <w:noProof/>
        </w:rPr>
        <w:fldChar w:fldCharType="end"/>
      </w:r>
    </w:p>
    <w:p w14:paraId="3FD8DFB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633155 \h </w:instrText>
      </w:r>
      <w:r>
        <w:rPr>
          <w:noProof/>
        </w:rPr>
      </w:r>
      <w:r>
        <w:rPr>
          <w:noProof/>
        </w:rPr>
        <w:fldChar w:fldCharType="separate"/>
      </w:r>
      <w:r>
        <w:rPr>
          <w:noProof/>
        </w:rPr>
        <w:t>79</w:t>
      </w:r>
      <w:r>
        <w:rPr>
          <w:noProof/>
        </w:rPr>
        <w:fldChar w:fldCharType="end"/>
      </w:r>
    </w:p>
    <w:p w14:paraId="7E0AA6B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633156 \h </w:instrText>
      </w:r>
      <w:r>
        <w:rPr>
          <w:noProof/>
        </w:rPr>
      </w:r>
      <w:r>
        <w:rPr>
          <w:noProof/>
        </w:rPr>
        <w:fldChar w:fldCharType="separate"/>
      </w:r>
      <w:r>
        <w:rPr>
          <w:noProof/>
        </w:rPr>
        <w:t>80</w:t>
      </w:r>
      <w:r>
        <w:rPr>
          <w:noProof/>
        </w:rPr>
        <w:fldChar w:fldCharType="end"/>
      </w:r>
    </w:p>
    <w:p w14:paraId="79AAF91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633157 \h </w:instrText>
      </w:r>
      <w:r>
        <w:rPr>
          <w:noProof/>
        </w:rPr>
      </w:r>
      <w:r>
        <w:rPr>
          <w:noProof/>
        </w:rPr>
        <w:fldChar w:fldCharType="separate"/>
      </w:r>
      <w:r>
        <w:rPr>
          <w:noProof/>
        </w:rPr>
        <w:t>81</w:t>
      </w:r>
      <w:r>
        <w:rPr>
          <w:noProof/>
        </w:rPr>
        <w:fldChar w:fldCharType="end"/>
      </w:r>
    </w:p>
    <w:p w14:paraId="2F23118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633158 \h </w:instrText>
      </w:r>
      <w:r>
        <w:rPr>
          <w:noProof/>
        </w:rPr>
      </w:r>
      <w:r>
        <w:rPr>
          <w:noProof/>
        </w:rPr>
        <w:fldChar w:fldCharType="separate"/>
      </w:r>
      <w:r>
        <w:rPr>
          <w:noProof/>
        </w:rPr>
        <w:t>81</w:t>
      </w:r>
      <w:r>
        <w:rPr>
          <w:noProof/>
        </w:rPr>
        <w:fldChar w:fldCharType="end"/>
      </w:r>
    </w:p>
    <w:p w14:paraId="6F63E24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633159 \h </w:instrText>
      </w:r>
      <w:r>
        <w:rPr>
          <w:noProof/>
        </w:rPr>
      </w:r>
      <w:r>
        <w:rPr>
          <w:noProof/>
        </w:rPr>
        <w:fldChar w:fldCharType="separate"/>
      </w:r>
      <w:r>
        <w:rPr>
          <w:noProof/>
        </w:rPr>
        <w:t>82</w:t>
      </w:r>
      <w:r>
        <w:rPr>
          <w:noProof/>
        </w:rPr>
        <w:fldChar w:fldCharType="end"/>
      </w:r>
    </w:p>
    <w:p w14:paraId="65EC71C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633160 \h </w:instrText>
      </w:r>
      <w:r>
        <w:rPr>
          <w:noProof/>
        </w:rPr>
      </w:r>
      <w:r>
        <w:rPr>
          <w:noProof/>
        </w:rPr>
        <w:fldChar w:fldCharType="separate"/>
      </w:r>
      <w:r>
        <w:rPr>
          <w:noProof/>
        </w:rPr>
        <w:t>83</w:t>
      </w:r>
      <w:r>
        <w:rPr>
          <w:noProof/>
        </w:rPr>
        <w:fldChar w:fldCharType="end"/>
      </w:r>
    </w:p>
    <w:p w14:paraId="3AD654F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633161 \h </w:instrText>
      </w:r>
      <w:r>
        <w:rPr>
          <w:noProof/>
        </w:rPr>
      </w:r>
      <w:r>
        <w:rPr>
          <w:noProof/>
        </w:rPr>
        <w:fldChar w:fldCharType="separate"/>
      </w:r>
      <w:r>
        <w:rPr>
          <w:noProof/>
        </w:rPr>
        <w:t>83</w:t>
      </w:r>
      <w:r>
        <w:rPr>
          <w:noProof/>
        </w:rPr>
        <w:fldChar w:fldCharType="end"/>
      </w:r>
    </w:p>
    <w:p w14:paraId="4B87120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633162 \h </w:instrText>
      </w:r>
      <w:r>
        <w:rPr>
          <w:noProof/>
        </w:rPr>
      </w:r>
      <w:r>
        <w:rPr>
          <w:noProof/>
        </w:rPr>
        <w:fldChar w:fldCharType="separate"/>
      </w:r>
      <w:r>
        <w:rPr>
          <w:noProof/>
        </w:rPr>
        <w:t>83</w:t>
      </w:r>
      <w:r>
        <w:rPr>
          <w:noProof/>
        </w:rPr>
        <w:fldChar w:fldCharType="end"/>
      </w:r>
    </w:p>
    <w:p w14:paraId="17CB5F2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633163 \h </w:instrText>
      </w:r>
      <w:r>
        <w:rPr>
          <w:noProof/>
        </w:rPr>
      </w:r>
      <w:r>
        <w:rPr>
          <w:noProof/>
        </w:rPr>
        <w:fldChar w:fldCharType="separate"/>
      </w:r>
      <w:r>
        <w:rPr>
          <w:noProof/>
        </w:rPr>
        <w:t>85</w:t>
      </w:r>
      <w:r>
        <w:rPr>
          <w:noProof/>
        </w:rPr>
        <w:fldChar w:fldCharType="end"/>
      </w:r>
    </w:p>
    <w:p w14:paraId="700E0F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633164 \h </w:instrText>
      </w:r>
      <w:r>
        <w:rPr>
          <w:noProof/>
        </w:rPr>
      </w:r>
      <w:r>
        <w:rPr>
          <w:noProof/>
        </w:rPr>
        <w:fldChar w:fldCharType="separate"/>
      </w:r>
      <w:r>
        <w:rPr>
          <w:noProof/>
        </w:rPr>
        <w:t>86</w:t>
      </w:r>
      <w:r>
        <w:rPr>
          <w:noProof/>
        </w:rPr>
        <w:fldChar w:fldCharType="end"/>
      </w:r>
    </w:p>
    <w:p w14:paraId="666300F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633165 \h </w:instrText>
      </w:r>
      <w:r>
        <w:rPr>
          <w:noProof/>
        </w:rPr>
      </w:r>
      <w:r>
        <w:rPr>
          <w:noProof/>
        </w:rPr>
        <w:fldChar w:fldCharType="separate"/>
      </w:r>
      <w:r>
        <w:rPr>
          <w:noProof/>
        </w:rPr>
        <w:t>87</w:t>
      </w:r>
      <w:r>
        <w:rPr>
          <w:noProof/>
        </w:rPr>
        <w:fldChar w:fldCharType="end"/>
      </w:r>
    </w:p>
    <w:p w14:paraId="7F28EEF3"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éférentiel des objets et recommandations</w:t>
      </w:r>
      <w:r>
        <w:rPr>
          <w:noProof/>
        </w:rPr>
        <w:tab/>
      </w:r>
      <w:r>
        <w:rPr>
          <w:noProof/>
        </w:rPr>
        <w:fldChar w:fldCharType="begin"/>
      </w:r>
      <w:r>
        <w:rPr>
          <w:noProof/>
        </w:rPr>
        <w:instrText xml:space="preserve"> PAGEREF _Toc454633166 \h </w:instrText>
      </w:r>
      <w:r>
        <w:rPr>
          <w:noProof/>
        </w:rPr>
      </w:r>
      <w:r>
        <w:rPr>
          <w:noProof/>
        </w:rPr>
        <w:fldChar w:fldCharType="separate"/>
      </w:r>
      <w:r>
        <w:rPr>
          <w:noProof/>
        </w:rPr>
        <w:t>88</w:t>
      </w:r>
      <w:r>
        <w:rPr>
          <w:noProof/>
        </w:rPr>
        <w:fldChar w:fldCharType="end"/>
      </w:r>
    </w:p>
    <w:p w14:paraId="6063DDB5"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Analyse pédagogique</w:t>
      </w:r>
      <w:r>
        <w:rPr>
          <w:noProof/>
        </w:rPr>
        <w:tab/>
      </w:r>
      <w:r>
        <w:rPr>
          <w:noProof/>
        </w:rPr>
        <w:fldChar w:fldCharType="begin"/>
      </w:r>
      <w:r>
        <w:rPr>
          <w:noProof/>
        </w:rPr>
        <w:instrText xml:space="preserve"> PAGEREF _Toc454633167 \h </w:instrText>
      </w:r>
      <w:r>
        <w:rPr>
          <w:noProof/>
        </w:rPr>
      </w:r>
      <w:r>
        <w:rPr>
          <w:noProof/>
        </w:rPr>
        <w:fldChar w:fldCharType="separate"/>
      </w:r>
      <w:r>
        <w:rPr>
          <w:noProof/>
        </w:rPr>
        <w:t>91</w:t>
      </w:r>
      <w:r>
        <w:rPr>
          <w:noProof/>
        </w:rPr>
        <w:fldChar w:fldCharType="end"/>
      </w:r>
    </w:p>
    <w:p w14:paraId="723D454A"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633168 \h </w:instrText>
      </w:r>
      <w:r>
        <w:rPr>
          <w:noProof/>
        </w:rPr>
      </w:r>
      <w:r>
        <w:rPr>
          <w:noProof/>
        </w:rPr>
        <w:fldChar w:fldCharType="separate"/>
      </w:r>
      <w:r>
        <w:rPr>
          <w:noProof/>
        </w:rPr>
        <w:t>91</w:t>
      </w:r>
      <w:r>
        <w:rPr>
          <w:noProof/>
        </w:rPr>
        <w:fldChar w:fldCharType="end"/>
      </w:r>
    </w:p>
    <w:p w14:paraId="33980E3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633169 \h </w:instrText>
      </w:r>
      <w:r>
        <w:rPr>
          <w:noProof/>
        </w:rPr>
      </w:r>
      <w:r>
        <w:rPr>
          <w:noProof/>
        </w:rPr>
        <w:fldChar w:fldCharType="separate"/>
      </w:r>
      <w:r>
        <w:rPr>
          <w:noProof/>
        </w:rPr>
        <w:t>92</w:t>
      </w:r>
      <w:r>
        <w:rPr>
          <w:noProof/>
        </w:rPr>
        <w:fldChar w:fldCharType="end"/>
      </w:r>
    </w:p>
    <w:p w14:paraId="6B66F26E"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ecommandations générales</w:t>
      </w:r>
      <w:r>
        <w:rPr>
          <w:noProof/>
        </w:rPr>
        <w:tab/>
      </w:r>
      <w:r>
        <w:rPr>
          <w:noProof/>
        </w:rPr>
        <w:fldChar w:fldCharType="begin"/>
      </w:r>
      <w:r>
        <w:rPr>
          <w:noProof/>
        </w:rPr>
        <w:instrText xml:space="preserve"> PAGEREF _Toc454633170 \h </w:instrText>
      </w:r>
      <w:r>
        <w:rPr>
          <w:noProof/>
        </w:rPr>
      </w:r>
      <w:r>
        <w:rPr>
          <w:noProof/>
        </w:rPr>
        <w:fldChar w:fldCharType="separate"/>
      </w:r>
      <w:r>
        <w:rPr>
          <w:noProof/>
        </w:rPr>
        <w:t>95</w:t>
      </w:r>
      <w:r>
        <w:rPr>
          <w:noProof/>
        </w:rPr>
        <w:fldChar w:fldCharType="end"/>
      </w:r>
    </w:p>
    <w:p w14:paraId="676F4F9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onsommation du service</w:t>
      </w:r>
      <w:r>
        <w:rPr>
          <w:noProof/>
        </w:rPr>
        <w:tab/>
      </w:r>
      <w:r>
        <w:rPr>
          <w:noProof/>
        </w:rPr>
        <w:fldChar w:fldCharType="begin"/>
      </w:r>
      <w:r>
        <w:rPr>
          <w:noProof/>
        </w:rPr>
        <w:instrText xml:space="preserve"> PAGEREF _Toc454633171 \h </w:instrText>
      </w:r>
      <w:r>
        <w:rPr>
          <w:noProof/>
        </w:rPr>
      </w:r>
      <w:r>
        <w:rPr>
          <w:noProof/>
        </w:rPr>
        <w:fldChar w:fldCharType="separate"/>
      </w:r>
      <w:r>
        <w:rPr>
          <w:noProof/>
        </w:rPr>
        <w:t>95</w:t>
      </w:r>
      <w:r>
        <w:rPr>
          <w:noProof/>
        </w:rPr>
        <w:fldChar w:fldCharType="end"/>
      </w:r>
    </w:p>
    <w:p w14:paraId="344DF20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Limitation des échanges</w:t>
      </w:r>
      <w:r>
        <w:rPr>
          <w:noProof/>
        </w:rPr>
        <w:tab/>
      </w:r>
      <w:r>
        <w:rPr>
          <w:noProof/>
        </w:rPr>
        <w:fldChar w:fldCharType="begin"/>
      </w:r>
      <w:r>
        <w:rPr>
          <w:noProof/>
        </w:rPr>
        <w:instrText xml:space="preserve"> PAGEREF _Toc454633172 \h </w:instrText>
      </w:r>
      <w:r>
        <w:rPr>
          <w:noProof/>
        </w:rPr>
      </w:r>
      <w:r>
        <w:rPr>
          <w:noProof/>
        </w:rPr>
        <w:fldChar w:fldCharType="separate"/>
      </w:r>
      <w:r>
        <w:rPr>
          <w:noProof/>
        </w:rPr>
        <w:t>95</w:t>
      </w:r>
      <w:r>
        <w:rPr>
          <w:noProof/>
        </w:rPr>
        <w:fldChar w:fldCharType="end"/>
      </w:r>
    </w:p>
    <w:p w14:paraId="2D4A0481"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4633173 \h </w:instrText>
      </w:r>
      <w:r>
        <w:rPr>
          <w:noProof/>
        </w:rPr>
      </w:r>
      <w:r>
        <w:rPr>
          <w:noProof/>
        </w:rPr>
        <w:fldChar w:fldCharType="separate"/>
      </w:r>
      <w:r>
        <w:rPr>
          <w:noProof/>
        </w:rPr>
        <w:t>95</w:t>
      </w:r>
      <w:r>
        <w:rPr>
          <w:noProof/>
        </w:rPr>
        <w:fldChar w:fldCharType="end"/>
      </w:r>
    </w:p>
    <w:p w14:paraId="0B9B912C"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etour sur investissement</w:t>
      </w:r>
      <w:r>
        <w:rPr>
          <w:noProof/>
        </w:rPr>
        <w:tab/>
      </w:r>
      <w:r>
        <w:rPr>
          <w:noProof/>
        </w:rPr>
        <w:fldChar w:fldCharType="begin"/>
      </w:r>
      <w:r>
        <w:rPr>
          <w:noProof/>
        </w:rPr>
        <w:instrText xml:space="preserve"> PAGEREF _Toc454633174 \h </w:instrText>
      </w:r>
      <w:r>
        <w:rPr>
          <w:noProof/>
        </w:rPr>
      </w:r>
      <w:r>
        <w:rPr>
          <w:noProof/>
        </w:rPr>
        <w:fldChar w:fldCharType="separate"/>
      </w:r>
      <w:r>
        <w:rPr>
          <w:noProof/>
        </w:rPr>
        <w:t>96</w:t>
      </w:r>
      <w:r>
        <w:rPr>
          <w:noProof/>
        </w:rPr>
        <w:fldChar w:fldCharType="end"/>
      </w:r>
    </w:p>
    <w:p w14:paraId="4ECD3E47" w14:textId="1AF37ABA" w:rsidR="00A427E3" w:rsidRDefault="00A427E3" w:rsidP="002E4D17">
      <w:pPr>
        <w:pStyle w:val="tbnormal"/>
        <w:sectPr w:rsidR="00A427E3" w:rsidSect="00F2693B">
          <w:headerReference w:type="even" r:id="rId40"/>
          <w:pgSz w:w="11906" w:h="16838"/>
          <w:pgMar w:top="1418" w:right="2268" w:bottom="1418" w:left="2268" w:header="709" w:footer="709" w:gutter="0"/>
          <w:cols w:space="708"/>
          <w:docGrid w:linePitch="360"/>
        </w:sectPr>
      </w:pPr>
      <w:r>
        <w:fldChar w:fldCharType="end"/>
      </w:r>
    </w:p>
    <w:p w14:paraId="00938309" w14:textId="1069190C" w:rsidR="002E4D17" w:rsidRDefault="002E4D17" w:rsidP="002E4D17">
      <w:pPr>
        <w:pStyle w:val="tbnormal"/>
      </w:pPr>
      <w:r>
        <w:lastRenderedPageBreak/>
        <w:t>Cette partie du document présente ce que nous avons fait de la problématique générale et la plus-value que nous avons apporté au travail. Elle se divise en plusieurs sous-parti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E4D17" w14:paraId="3C23A7B4" w14:textId="77777777" w:rsidTr="002E4D17">
        <w:trPr>
          <w:trHeight w:hRule="exact" w:val="113"/>
        </w:trPr>
        <w:tc>
          <w:tcPr>
            <w:tcW w:w="597" w:type="dxa"/>
            <w:tcBorders>
              <w:bottom w:val="single" w:sz="2" w:space="0" w:color="D0CECE" w:themeColor="background2" w:themeShade="E6"/>
            </w:tcBorders>
            <w:shd w:val="clear" w:color="auto" w:fill="auto"/>
            <w:vAlign w:val="center"/>
          </w:tcPr>
          <w:p w14:paraId="361693B6" w14:textId="77777777" w:rsidR="002E4D17" w:rsidRPr="00025F11" w:rsidRDefault="002E4D17" w:rsidP="002E4D1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2D83BD" w14:textId="77777777" w:rsidR="002E4D17" w:rsidRPr="00025F11" w:rsidRDefault="002E4D17" w:rsidP="002E4D17">
            <w:pPr>
              <w:pStyle w:val="tbnormal"/>
              <w:jc w:val="left"/>
              <w:rPr>
                <w:b/>
                <w:sz w:val="2"/>
                <w:szCs w:val="2"/>
              </w:rPr>
            </w:pPr>
          </w:p>
        </w:tc>
      </w:tr>
      <w:tr w:rsidR="002E4D17" w14:paraId="32174C4E" w14:textId="77777777" w:rsidTr="002E4D1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EE56727" w14:textId="77777777" w:rsidR="002E4D17" w:rsidRPr="000353ED" w:rsidRDefault="002E4D17" w:rsidP="002E4D1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1B316F1" w14:textId="77777777" w:rsidR="002E4D17" w:rsidRDefault="002E4D17" w:rsidP="002E4D17">
            <w:pPr>
              <w:pStyle w:val="tbnormal"/>
            </w:pPr>
            <w:r>
              <w:rPr>
                <w:b/>
              </w:rPr>
              <w:t>Rappel</w:t>
            </w:r>
            <w:r w:rsidRPr="000353ED">
              <w:rPr>
                <w:b/>
              </w:rPr>
              <w:t> :</w:t>
            </w:r>
          </w:p>
          <w:p w14:paraId="4E83D1E0" w14:textId="77777777" w:rsidR="002E4D17" w:rsidRPr="00025F11" w:rsidRDefault="002E4D17" w:rsidP="002E4D17">
            <w:pPr>
              <w:pStyle w:val="tbnormal"/>
              <w:rPr>
                <w:i/>
              </w:rPr>
            </w:pPr>
            <w:r>
              <w:rPr>
                <w:i/>
              </w:rPr>
              <w:t>La problématique majeure consiste à trouver le moyen le plus opportun pour définir les spécifications nécessaires au développement d’un nouveau scénario de jeu sérieux. Ceci grâce aux  possibilités offertes par Odoo®.</w:t>
            </w:r>
          </w:p>
        </w:tc>
      </w:tr>
      <w:tr w:rsidR="002E4D17" w14:paraId="08ED18DF" w14:textId="77777777" w:rsidTr="002E4D17">
        <w:trPr>
          <w:trHeight w:hRule="exact" w:val="90"/>
        </w:trPr>
        <w:tc>
          <w:tcPr>
            <w:tcW w:w="597" w:type="dxa"/>
            <w:tcBorders>
              <w:top w:val="single" w:sz="2" w:space="0" w:color="D0CECE" w:themeColor="background2" w:themeShade="E6"/>
            </w:tcBorders>
            <w:shd w:val="clear" w:color="auto" w:fill="auto"/>
            <w:vAlign w:val="center"/>
          </w:tcPr>
          <w:p w14:paraId="42D71338" w14:textId="77777777" w:rsidR="002E4D17" w:rsidRPr="00025F11" w:rsidRDefault="002E4D17" w:rsidP="002E4D1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091EBD" w14:textId="77777777" w:rsidR="002E4D17" w:rsidRPr="00025F11" w:rsidRDefault="002E4D17" w:rsidP="002E4D17">
            <w:pPr>
              <w:pStyle w:val="tbnormal"/>
              <w:jc w:val="left"/>
              <w:rPr>
                <w:b/>
                <w:sz w:val="2"/>
                <w:szCs w:val="2"/>
              </w:rPr>
            </w:pPr>
          </w:p>
        </w:tc>
      </w:tr>
    </w:tbl>
    <w:p w14:paraId="0ADFDF2F" w14:textId="77777777" w:rsidR="002E4D17" w:rsidRDefault="002E4D17" w:rsidP="002E4D17">
      <w:pPr>
        <w:pStyle w:val="tbnormal"/>
      </w:pPr>
      <w:r>
        <w:t>Dans la première partie, nous présentons les enjeux du scénario sur un jeu sérieux. Nous expliquons son rôle et donnons la démarche utilisée pour sa réalisation. Finalement, nous présentons le résultat obtenu en détaillant notre scénario que nous avons baptisé Brewery &amp; Co.</w:t>
      </w:r>
    </w:p>
    <w:p w14:paraId="4981BC14" w14:textId="77777777" w:rsidR="002E4D17" w:rsidRDefault="002E4D17" w:rsidP="002E4D17">
      <w:pPr>
        <w:pStyle w:val="tbnormal"/>
      </w:pPr>
      <w:r>
        <w:t>Dans la seconde partie, nous décortiquons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11193957" w14:textId="77777777" w:rsidR="002E4D17" w:rsidRDefault="002E4D17" w:rsidP="00B440F6">
      <w:pPr>
        <w:pStyle w:val="tbnormal"/>
        <w:numPr>
          <w:ilvl w:val="0"/>
          <w:numId w:val="19"/>
        </w:numPr>
      </w:pPr>
      <w:r>
        <w:t>Exploration du processus de prévision et de planification.</w:t>
      </w:r>
    </w:p>
    <w:p w14:paraId="0FB96B91" w14:textId="77777777" w:rsidR="002E4D17" w:rsidRDefault="002E4D17" w:rsidP="00B440F6">
      <w:pPr>
        <w:pStyle w:val="tbnormal"/>
        <w:numPr>
          <w:ilvl w:val="0"/>
          <w:numId w:val="19"/>
        </w:numPr>
      </w:pPr>
      <w:r>
        <w:t>Exploration du processus d’approvisionnement.</w:t>
      </w:r>
    </w:p>
    <w:p w14:paraId="57604C8D" w14:textId="77777777" w:rsidR="002E4D17" w:rsidRDefault="002E4D17" w:rsidP="00B440F6">
      <w:pPr>
        <w:pStyle w:val="tbnormal"/>
        <w:numPr>
          <w:ilvl w:val="0"/>
          <w:numId w:val="19"/>
        </w:numPr>
      </w:pPr>
      <w:r>
        <w:t>Exploration du processus de production.</w:t>
      </w:r>
    </w:p>
    <w:p w14:paraId="2465A3E0" w14:textId="77777777" w:rsidR="002E4D17" w:rsidRDefault="002E4D17" w:rsidP="00B440F6">
      <w:pPr>
        <w:pStyle w:val="tbnormal"/>
        <w:numPr>
          <w:ilvl w:val="0"/>
          <w:numId w:val="19"/>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6A4C9C5E" w14:textId="77777777" w:rsidR="002E4D17" w:rsidRDefault="002E4D17" w:rsidP="002E4D17">
      <w:pPr>
        <w:pStyle w:val="tbnormal"/>
      </w:pPr>
      <w:r>
        <w:t>Pour chacun des processus, nous détaillons :</w:t>
      </w:r>
    </w:p>
    <w:p w14:paraId="1817B3BE" w14:textId="77777777" w:rsidR="002E4D17" w:rsidRDefault="002E4D17" w:rsidP="00B440F6">
      <w:pPr>
        <w:pStyle w:val="tbnormal"/>
        <w:numPr>
          <w:ilvl w:val="0"/>
          <w:numId w:val="20"/>
        </w:numPr>
      </w:pPr>
      <w:r>
        <w:t>Le processus à différents niveaux d’abstractions.</w:t>
      </w:r>
    </w:p>
    <w:p w14:paraId="60574196" w14:textId="77777777" w:rsidR="002E4D17" w:rsidRDefault="002E4D17" w:rsidP="00B440F6">
      <w:pPr>
        <w:pStyle w:val="tbnormal"/>
        <w:numPr>
          <w:ilvl w:val="0"/>
          <w:numId w:val="20"/>
        </w:numPr>
      </w:pPr>
      <w:r>
        <w:t>Dans quel état l’analyse se trouve.</w:t>
      </w:r>
    </w:p>
    <w:p w14:paraId="0E7BEEDD" w14:textId="77777777" w:rsidR="002E4D17" w:rsidRDefault="002E4D17" w:rsidP="00B440F6">
      <w:pPr>
        <w:pStyle w:val="tbnormal"/>
        <w:numPr>
          <w:ilvl w:val="0"/>
          <w:numId w:val="20"/>
        </w:numPr>
      </w:pPr>
      <w:r>
        <w:t>De quelle manière nous sommes arrivés aux résultats obtenus.</w:t>
      </w:r>
    </w:p>
    <w:p w14:paraId="43873FD2" w14:textId="77777777" w:rsidR="002E4D17" w:rsidRDefault="002E4D17" w:rsidP="00B440F6">
      <w:pPr>
        <w:pStyle w:val="tbnormal"/>
        <w:numPr>
          <w:ilvl w:val="0"/>
          <w:numId w:val="20"/>
        </w:numPr>
      </w:pPr>
      <w:r>
        <w:t>La synthèse des enseignements apportés.</w:t>
      </w:r>
    </w:p>
    <w:p w14:paraId="36A82339" w14:textId="77777777" w:rsidR="002E4D17" w:rsidRDefault="002E4D17" w:rsidP="00B440F6">
      <w:pPr>
        <w:pStyle w:val="tbnormal"/>
        <w:numPr>
          <w:ilvl w:val="0"/>
          <w:numId w:val="20"/>
        </w:numPr>
      </w:pPr>
      <w:r>
        <w:t>Les recommandations à prendre en considération pour approfondir.</w:t>
      </w:r>
    </w:p>
    <w:p w14:paraId="6B5C0391" w14:textId="77777777" w:rsidR="002E4D17" w:rsidRDefault="002E4D17" w:rsidP="00B440F6">
      <w:pPr>
        <w:pStyle w:val="tbnormal"/>
        <w:numPr>
          <w:ilvl w:val="0"/>
          <w:numId w:val="20"/>
        </w:numPr>
      </w:pPr>
      <w:r>
        <w:t>Les limites actuelles.</w:t>
      </w:r>
    </w:p>
    <w:p w14:paraId="4401C4EA" w14:textId="77777777" w:rsidR="002E4D17" w:rsidRDefault="002E4D17" w:rsidP="002E4D17">
      <w:pPr>
        <w:pStyle w:val="tbnormal"/>
      </w:pPr>
      <w:r>
        <w:t>Ces résultats sont obtenus en utilisant des démarches uniformes que nous présentons en début de chaque partie.</w:t>
      </w:r>
    </w:p>
    <w:p w14:paraId="71A275F1" w14:textId="0984A432" w:rsidR="002E4D17" w:rsidRDefault="002E4D17" w:rsidP="002E4D17">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0CB549CF" w14:textId="3E32576D" w:rsidR="00A01BB3" w:rsidRDefault="00A01BB3" w:rsidP="004919DD">
      <w:pPr>
        <w:pStyle w:val="tbtitre1"/>
      </w:pPr>
      <w:bookmarkStart w:id="93" w:name="_Toc454297791"/>
      <w:bookmarkStart w:id="94" w:name="_Toc454632954"/>
      <w:r>
        <w:lastRenderedPageBreak/>
        <w:t>Problématiques</w:t>
      </w:r>
      <w:bookmarkEnd w:id="94"/>
    </w:p>
    <w:p w14:paraId="36EBD7AB" w14:textId="5DC18F93" w:rsidR="00A01BB3" w:rsidRDefault="0021746C" w:rsidP="00A01BB3">
      <w:pPr>
        <w:pStyle w:val="tbnormal"/>
      </w:pPr>
      <w:r>
        <w:t>Par ce chapitre, le document expos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avec le résultat </w:t>
      </w:r>
      <w:r w:rsidR="00E4010B">
        <w:t>obtenu</w:t>
      </w:r>
      <w:r w:rsidR="00ED621C">
        <w:t>, les limites de l’analyse et les recommandations d’usages.</w:t>
      </w:r>
    </w:p>
    <w:p w14:paraId="2C50D228" w14:textId="77777777" w:rsidR="00A01BB3" w:rsidRDefault="00A01BB3" w:rsidP="00A01BB3">
      <w:pPr>
        <w:pStyle w:val="tbtitre3"/>
      </w:pPr>
      <w:bookmarkStart w:id="95" w:name="_Toc454632955"/>
      <w:r>
        <w:t>Scénario</w:t>
      </w:r>
      <w:bookmarkEnd w:id="95"/>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produits qu’elle fabrique, les différents processus, etc. Et dans la façon dont ont défini les interactions qu’elle a avec son environnement. Principalement des contraintes et des opportunités.</w:t>
      </w:r>
    </w:p>
    <w:p w14:paraId="65BB79AE" w14:textId="6437E233" w:rsidR="006D2941" w:rsidRDefault="006D2941" w:rsidP="006D2941">
      <w:pPr>
        <w:pStyle w:val="tbtitre4"/>
      </w:pPr>
      <w:bookmarkStart w:id="96" w:name="_Toc454632956"/>
      <w:proofErr w:type="spellStart"/>
      <w:r>
        <w:t>Démarche</w:t>
      </w:r>
      <w:bookmarkEnd w:id="96"/>
      <w:proofErr w:type="spellEnd"/>
    </w:p>
    <w:p w14:paraId="4EED9E23" w14:textId="4176E8FC" w:rsidR="006D2941" w:rsidRPr="006D2941" w:rsidRDefault="006D2941" w:rsidP="006D2941">
      <w:pPr>
        <w:pStyle w:val="tbnormal"/>
      </w:pPr>
      <w:r>
        <w:t xml:space="preserve">Pour obtenir les résultats espérés, il faut se baser sur les scénarios du modèle </w:t>
      </w:r>
      <w:r w:rsidR="00384FB7">
        <w:t xml:space="preserve">ERPSim qui sont disponibles sous différents supports. Principalement le scénario Muesli qui met en scène une société de production comme c’est le cas pour Brewery &amp; Co. Tout en s’appuyant à la fois sur de la littérature qui cible la gestion d’entreprise. Pour les besoins du travail l’ouvrage de </w:t>
      </w:r>
      <w:r w:rsidR="00384FB7">
        <w:rPr>
          <w:b/>
        </w:rPr>
        <w:t xml:space="preserve">Jean-Paul </w:t>
      </w:r>
      <w:proofErr w:type="spellStart"/>
      <w:r w:rsidR="00384FB7">
        <w:rPr>
          <w:b/>
        </w:rPr>
        <w:t>Thommen</w:t>
      </w:r>
      <w:proofErr w:type="spellEnd"/>
      <w:r w:rsidR="00384FB7">
        <w:rPr>
          <w:b/>
        </w:rPr>
        <w:t>, I</w:t>
      </w:r>
      <w:r w:rsidR="00384FB7" w:rsidRPr="0075360E">
        <w:rPr>
          <w:b/>
        </w:rPr>
        <w:t xml:space="preserve">ntroduction à la gestion d’entreprise par Jean-Paul </w:t>
      </w:r>
      <w:proofErr w:type="spellStart"/>
      <w:r w:rsidR="00384FB7" w:rsidRPr="0075360E">
        <w:rPr>
          <w:b/>
        </w:rPr>
        <w:t>Thommen</w:t>
      </w:r>
      <w:proofErr w:type="spellEnd"/>
      <w:r w:rsidR="00384FB7">
        <w:t xml:space="preserve"> est utilisé.</w:t>
      </w:r>
    </w:p>
    <w:p w14:paraId="339B0F0A" w14:textId="77777777" w:rsidR="00A01BB3" w:rsidRDefault="00A01BB3" w:rsidP="00A01BB3">
      <w:pPr>
        <w:pStyle w:val="tbtitre4"/>
      </w:pPr>
      <w:bookmarkStart w:id="97" w:name="_Toc454632957"/>
      <w:proofErr w:type="spellStart"/>
      <w:r>
        <w:t>Résultats</w:t>
      </w:r>
      <w:bookmarkEnd w:id="97"/>
      <w:proofErr w:type="spellEnd"/>
    </w:p>
    <w:p w14:paraId="16763843" w14:textId="3D6299D6" w:rsidR="00132B52" w:rsidRPr="00132B52" w:rsidRDefault="00132B52" w:rsidP="00132B52">
      <w:pPr>
        <w:pStyle w:val="tbnormal"/>
      </w:pPr>
      <w:r>
        <w:t>Brewery &amp; Co. est le résultat qui est apporté. On y retrouve toute la définition de l’en</w:t>
      </w:r>
      <w:r w:rsidR="0075360E">
        <w:t>treprise, de ses processus ainsi que</w:t>
      </w:r>
      <w:r>
        <w:t xml:space="preserve"> la plus-value qu’elle offre à ses clients.</w:t>
      </w:r>
    </w:p>
    <w:p w14:paraId="4EF5B1AD" w14:textId="6D0CFAF5" w:rsidR="00132B52" w:rsidRDefault="003F0F3D" w:rsidP="00132B52">
      <w:pPr>
        <w:pStyle w:val="tbnormal"/>
      </w:pPr>
      <w:r>
        <w:t>L’environnement est présenté avec ses contraintes et ses opportunités. Cet environnement se constitue de région</w:t>
      </w:r>
      <w:r w:rsidR="0075360E">
        <w:t>s</w:t>
      </w:r>
      <w:r>
        <w:t xml:space="preserve"> avec des préférences et du pouvoir d’</w:t>
      </w:r>
      <w:r w:rsidR="0075360E">
        <w:t>achat qui leurs sont propres</w:t>
      </w:r>
      <w:r>
        <w:t xml:space="preserve">. Tout cela </w:t>
      </w:r>
      <w:r w:rsidR="0075360E">
        <w:t>se concrétise</w:t>
      </w:r>
      <w:r>
        <w:t xml:space="preserve"> au travers des revendeurs qui les composent. Les contraintes sont formées d’éléments comme des délais sur le marché de l’approvisionnement ou encore </w:t>
      </w:r>
      <w:r w:rsidR="00E404E4">
        <w:t>avec les</w:t>
      </w:r>
      <w:r>
        <w:t xml:space="preserve"> conditions de vente que les diverses parties ont négociées. Quant aux opportunités, elles sont principalement données par la variation de la demande pour les différents produits</w:t>
      </w:r>
      <w:r w:rsidR="00E404E4">
        <w:t>,</w:t>
      </w:r>
      <w:r>
        <w:t xml:space="preserve"> qui est marquée par les saisons.</w:t>
      </w:r>
    </w:p>
    <w:p w14:paraId="26048B62" w14:textId="0DDF4A54" w:rsidR="00E404E4" w:rsidRDefault="00E404E4" w:rsidP="00132B52">
      <w:pPr>
        <w:pStyle w:val="tbnormal"/>
      </w:pPr>
      <w:r>
        <w:t>L’ensemble de ces résultats sont détaillés dans les chapitres #REF, #REF…</w:t>
      </w:r>
    </w:p>
    <w:p w14:paraId="5E9CC98C" w14:textId="612CFF60" w:rsidR="00A01BB3" w:rsidRDefault="00A01BB3" w:rsidP="00A01BB3">
      <w:pPr>
        <w:pStyle w:val="tbtitre4"/>
      </w:pPr>
      <w:bookmarkStart w:id="98" w:name="_Toc454632958"/>
      <w:proofErr w:type="spellStart"/>
      <w:r>
        <w:t>Limites</w:t>
      </w:r>
      <w:proofErr w:type="spellEnd"/>
      <w:r w:rsidR="00AF0198">
        <w:t xml:space="preserve"> et </w:t>
      </w:r>
      <w:proofErr w:type="spellStart"/>
      <w:r w:rsidR="00AF0198">
        <w:t>recommandations</w:t>
      </w:r>
      <w:bookmarkEnd w:id="98"/>
      <w:proofErr w:type="spellEnd"/>
    </w:p>
    <w:p w14:paraId="4888BEB5" w14:textId="77777777" w:rsidR="00AF0198" w:rsidRDefault="003F0F3D" w:rsidP="008F246C">
      <w:pPr>
        <w:pStyle w:val="tbnormal"/>
      </w:pPr>
      <w:r>
        <w:t>Le scénario</w:t>
      </w:r>
      <w:r w:rsidR="008F246C">
        <w:t xml:space="preserve"> et son détail</w:t>
      </w:r>
      <w:r>
        <w:t xml:space="preserve"> est </w:t>
      </w:r>
      <w:r w:rsidR="008F246C">
        <w:t>développé et présenté. Cependant, la résolution de cette problématique étant faite par un informaticien de gestion. Même si tout a été mis en œuvre pour qu’il soit le plus réaliste possible, il se peut que parfois sur des éléments très technique, qu’il ne soit pas au plus proche de la réalité d’entreprise.</w:t>
      </w:r>
    </w:p>
    <w:p w14:paraId="3C734CAA" w14:textId="4108F1F5" w:rsidR="008F246C" w:rsidRPr="008F246C" w:rsidRDefault="008F246C" w:rsidP="008F246C">
      <w:pPr>
        <w:pStyle w:val="tbnormal"/>
      </w:pPr>
      <w:r>
        <w:lastRenderedPageBreak/>
        <w:t>Il est recommandé d’analyser le résultat fourni et d’y apporter une vision gestionnaire d’entreprise. Cela afin de pouvoir déceler d’éventuelles incohérences par rapport à la réalité à laquelle les entreprises se confrontent quotidiennement.</w:t>
      </w:r>
    </w:p>
    <w:p w14:paraId="00734B25" w14:textId="77777777" w:rsidR="00A01BB3" w:rsidRDefault="00A01BB3" w:rsidP="00A01BB3">
      <w:pPr>
        <w:pStyle w:val="tbtitre3"/>
      </w:pPr>
      <w:bookmarkStart w:id="99" w:name="_Toc454632959"/>
      <w:r>
        <w:t>Complexité métier</w:t>
      </w:r>
      <w:bookmarkEnd w:id="99"/>
    </w:p>
    <w:p w14:paraId="764FD9DA" w14:textId="4D6E6F23" w:rsidR="0075360E" w:rsidRDefault="0075360E" w:rsidP="0075360E">
      <w:pPr>
        <w:pStyle w:val="tbnormal"/>
      </w:pPr>
      <w:r>
        <w:t>La modélisation des processus mis en œuvre par la société Brewery &amp; Co., n’est pas chose aisée. En effet, elle demande de la part de l’analyste des compétences métiers et d’une certaine manière un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p w14:paraId="1C5B42DA" w14:textId="74206016" w:rsidR="001B483A" w:rsidRDefault="001B483A" w:rsidP="001B483A">
      <w:pPr>
        <w:pStyle w:val="tbtitre4"/>
      </w:pPr>
      <w:bookmarkStart w:id="100" w:name="_Toc454632960"/>
      <w:proofErr w:type="spellStart"/>
      <w:r>
        <w:t>Démarche</w:t>
      </w:r>
      <w:bookmarkEnd w:id="100"/>
      <w:proofErr w:type="spellEnd"/>
    </w:p>
    <w:p w14:paraId="1913235B" w14:textId="6D0D56DE" w:rsidR="001B483A" w:rsidRPr="001B483A" w:rsidRDefault="001B483A" w:rsidP="001B483A">
      <w:pPr>
        <w:pStyle w:val="tbnormal"/>
      </w:pPr>
      <w:r>
        <w:t>La démarche proposée pour résoudre cette problématique est sensiblement la même que pour la problématique de liée au développement du scénario #REF.</w:t>
      </w:r>
      <w:r w:rsidR="001E7A1C">
        <w:t xml:space="preserve"> Elle n’est </w:t>
      </w:r>
      <w:r w:rsidR="00DF2473">
        <w:t>par conséquent</w:t>
      </w:r>
      <w:r w:rsidR="001E7A1C">
        <w:t xml:space="preserve"> pas présenté une deuxième fois.</w:t>
      </w:r>
    </w:p>
    <w:p w14:paraId="62168A0E" w14:textId="77777777" w:rsidR="00A01BB3" w:rsidRDefault="00A01BB3" w:rsidP="00A01BB3">
      <w:pPr>
        <w:pStyle w:val="tbtitre4"/>
      </w:pPr>
      <w:bookmarkStart w:id="101" w:name="_Toc454632961"/>
      <w:proofErr w:type="spellStart"/>
      <w:r>
        <w:t>Résultats</w:t>
      </w:r>
      <w:bookmarkEnd w:id="101"/>
      <w:proofErr w:type="spellEnd"/>
    </w:p>
    <w:p w14:paraId="2AFC61DF" w14:textId="2E56C75F" w:rsidR="00D4673F" w:rsidRPr="00D4673F" w:rsidRDefault="00D4673F" w:rsidP="00D4673F">
      <w:pPr>
        <w:pStyle w:val="tbnormal"/>
      </w:pPr>
      <w:r>
        <w:t>Toutes cette analyse s’est concrétisée dans les modèles qui ont été produits et que l’on peut trouver dans le chapitre #REF.</w:t>
      </w:r>
    </w:p>
    <w:p w14:paraId="15BB1D19" w14:textId="0F37136E" w:rsidR="00A01BB3" w:rsidRDefault="00A01BB3" w:rsidP="00A01BB3">
      <w:pPr>
        <w:pStyle w:val="tbtitre4"/>
      </w:pPr>
      <w:bookmarkStart w:id="102" w:name="_Toc454632962"/>
      <w:proofErr w:type="spellStart"/>
      <w:r>
        <w:t>Limites</w:t>
      </w:r>
      <w:proofErr w:type="spellEnd"/>
      <w:r w:rsidR="00AF0198">
        <w:t xml:space="preserve"> et </w:t>
      </w:r>
      <w:proofErr w:type="spellStart"/>
      <w:r w:rsidR="00AF0198">
        <w:t>recommandations</w:t>
      </w:r>
      <w:bookmarkEnd w:id="102"/>
      <w:proofErr w:type="spellEnd"/>
    </w:p>
    <w:p w14:paraId="11C85E53" w14:textId="4ED74103" w:rsidR="00D4673F" w:rsidRDefault="00D4673F" w:rsidP="00D4673F">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176B1E4C" w14:textId="77777777" w:rsidR="00D4673F" w:rsidRPr="00D4673F" w:rsidRDefault="00D4673F" w:rsidP="00D4673F">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3074737F" w14:textId="7FC7CFEA" w:rsidR="00FC3B98" w:rsidRDefault="00FC3B98" w:rsidP="00A01BB3">
      <w:pPr>
        <w:pStyle w:val="tbtitre3"/>
      </w:pPr>
      <w:bookmarkStart w:id="103" w:name="_Toc454632963"/>
      <w:r>
        <w:t>Apport pédagogique</w:t>
      </w:r>
      <w:bookmarkEnd w:id="103"/>
    </w:p>
    <w:p w14:paraId="41ADB53F" w14:textId="7B9622CE"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p>
    <w:p w14:paraId="5F167512" w14:textId="03216179" w:rsidR="004F769E" w:rsidRPr="004F769E" w:rsidRDefault="004F769E" w:rsidP="004F769E">
      <w:pPr>
        <w:pStyle w:val="tbnormal"/>
      </w:pPr>
      <w:r>
        <w:t>La problématique est de définir des critères pertinents permettant d’effectuer ces choix. Une fois qu’ils sont définis, il faut prendre toutes les activités de la chaîne de valeur et les passer aux critères pour décider ce qu’il doit en être fait.</w:t>
      </w:r>
    </w:p>
    <w:p w14:paraId="7E7F96C4" w14:textId="674F9727" w:rsidR="00FC3B98" w:rsidRDefault="00FC3B98" w:rsidP="00FC3B98">
      <w:pPr>
        <w:pStyle w:val="tbtitre4"/>
      </w:pPr>
      <w:bookmarkStart w:id="104" w:name="_Toc454632964"/>
      <w:proofErr w:type="spellStart"/>
      <w:r>
        <w:t>Démarche</w:t>
      </w:r>
      <w:bookmarkEnd w:id="104"/>
      <w:proofErr w:type="spellEnd"/>
    </w:p>
    <w:p w14:paraId="1446530D" w14:textId="7C171D18" w:rsidR="004F769E" w:rsidRPr="004F769E" w:rsidRDefault="004F769E" w:rsidP="004F769E">
      <w:pPr>
        <w:pStyle w:val="tbnormal"/>
      </w:pPr>
      <w:r>
        <w:t>La démarche consiste à récupérer la liste de toutes les activités nécessaires au pilotage de Brewery &amp; Co. et de les analysées avec les critères qui doivent être préalablement établis.</w:t>
      </w:r>
    </w:p>
    <w:p w14:paraId="2F8047CF" w14:textId="46103447" w:rsidR="00FC3B98" w:rsidRDefault="00FC3B98" w:rsidP="00FC3B98">
      <w:pPr>
        <w:pStyle w:val="tbtitre4"/>
      </w:pPr>
      <w:bookmarkStart w:id="105" w:name="_Toc454632965"/>
      <w:proofErr w:type="spellStart"/>
      <w:r>
        <w:lastRenderedPageBreak/>
        <w:t>Résultats</w:t>
      </w:r>
      <w:bookmarkEnd w:id="105"/>
      <w:proofErr w:type="spellEnd"/>
    </w:p>
    <w:p w14:paraId="1DC42B0C" w14:textId="22684D6A" w:rsidR="004F769E" w:rsidRPr="004F769E" w:rsidRDefault="004F769E" w:rsidP="004F769E">
      <w:pPr>
        <w:pStyle w:val="tbnormal"/>
      </w:pPr>
      <w:r>
        <w:t>Le résultat se visualise sous la forme d’un diagramme de processus qui présente toutes les processus et leurs activités. Pour chacune des activités, une représentation de la norme BPMN 2.0 est utilisé pour définir si l’activité est automatisée ou manuelle. Pour plus d’information, se référer au chapitre #REF (Analyse pédagogique).</w:t>
      </w:r>
    </w:p>
    <w:p w14:paraId="7366B3E4" w14:textId="76B26AC5" w:rsidR="00FC3B98" w:rsidRDefault="00FC3B98" w:rsidP="00FC3B98">
      <w:pPr>
        <w:pStyle w:val="tbtitre4"/>
      </w:pPr>
      <w:bookmarkStart w:id="106" w:name="_Toc454632966"/>
      <w:proofErr w:type="spellStart"/>
      <w:r>
        <w:t>Limites</w:t>
      </w:r>
      <w:proofErr w:type="spellEnd"/>
      <w:r>
        <w:t xml:space="preserve"> et </w:t>
      </w:r>
      <w:proofErr w:type="spellStart"/>
      <w:r>
        <w:t>recommandations</w:t>
      </w:r>
      <w:bookmarkEnd w:id="106"/>
      <w:proofErr w:type="spellEnd"/>
    </w:p>
    <w:p w14:paraId="67746A99" w14:textId="1FBFF4C2" w:rsidR="00BE33E0" w:rsidRPr="00BE33E0" w:rsidRDefault="00BE33E0" w:rsidP="00BE33E0">
      <w:pPr>
        <w:pStyle w:val="tbnormal"/>
      </w:pPr>
      <w:r>
        <w:t>Les résultats obtenus sont faits à partir de critères purement subjectifs. Il est nécessaire de faire valider ces choix par des personnes pédagogues.</w:t>
      </w:r>
    </w:p>
    <w:p w14:paraId="37B0D641" w14:textId="77777777" w:rsidR="00A01BB3" w:rsidRDefault="00A01BB3" w:rsidP="00A01BB3">
      <w:pPr>
        <w:pStyle w:val="tbtitre3"/>
      </w:pPr>
      <w:bookmarkStart w:id="107" w:name="_Toc454632967"/>
      <w:r>
        <w:t>Accès au service</w:t>
      </w:r>
      <w:bookmarkEnd w:id="107"/>
    </w:p>
    <w:p w14:paraId="4EF12B1E" w14:textId="5436497A" w:rsidR="00AF0198" w:rsidRDefault="009319D4" w:rsidP="00AF0198">
      <w:pPr>
        <w:pStyle w:val="tbnormal"/>
      </w:pPr>
      <w:r>
        <w:t>Lorsque le PGI est</w:t>
      </w:r>
      <w:r w:rsidR="00AF0198">
        <w:t xml:space="preserve"> choisi, il faut définir quel type d’accès à ce dernier </w:t>
      </w:r>
      <w:r w:rsidR="00EB1813">
        <w:t>est à mettre</w:t>
      </w:r>
      <w:r w:rsidR="00AF0198">
        <w:t xml:space="preserve"> en place. Comme le chapitre #REF </w:t>
      </w:r>
      <w:r w:rsidR="00EB1813">
        <w:t>le mentionne</w:t>
      </w:r>
      <w:r w:rsidR="00AF0198">
        <w:t xml:space="preserve">, plusieurs possibilités sont envisageables. On </w:t>
      </w:r>
      <w:proofErr w:type="spellStart"/>
      <w:r w:rsidR="00AF0198">
        <w:t>premises</w:t>
      </w:r>
      <w:proofErr w:type="spellEnd"/>
      <w:r w:rsidR="00AF0198">
        <w:t xml:space="preserve">, ASP ou encore </w:t>
      </w:r>
      <w:proofErr w:type="spellStart"/>
      <w:r w:rsidR="00AF0198">
        <w:t>SaaS</w:t>
      </w:r>
      <w:proofErr w:type="spellEnd"/>
      <w:r w:rsidR="00AF0198">
        <w:t xml:space="preserve">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8" w:name="_Toc454632968"/>
      <w:proofErr w:type="spellStart"/>
      <w:r>
        <w:t>Démarche</w:t>
      </w:r>
      <w:bookmarkEnd w:id="108"/>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9" w:name="_Toc454632969"/>
      <w:proofErr w:type="spellStart"/>
      <w:r>
        <w:t>Résultats</w:t>
      </w:r>
      <w:bookmarkEnd w:id="109"/>
      <w:proofErr w:type="spellEnd"/>
    </w:p>
    <w:p w14:paraId="3396CC53" w14:textId="48240949"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proofErr w:type="gramStart"/>
      <w:r w:rsidR="00102C58">
        <w:t>liées</w:t>
      </w:r>
      <w:proofErr w:type="gramEnd"/>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w:t>
      </w:r>
      <w:proofErr w:type="spellStart"/>
      <w:r>
        <w:t>SaaS</w:t>
      </w:r>
      <w:proofErr w:type="spellEnd"/>
      <w:r>
        <w:t xml:space="preserve">,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10" w:name="_Toc454632970"/>
      <w:proofErr w:type="spellStart"/>
      <w:r>
        <w:t>Limites</w:t>
      </w:r>
      <w:proofErr w:type="spellEnd"/>
      <w:r w:rsidR="00102C58">
        <w:t xml:space="preserve"> et </w:t>
      </w:r>
      <w:proofErr w:type="spellStart"/>
      <w:r w:rsidR="00102C58">
        <w:t>recommandations</w:t>
      </w:r>
      <w:bookmarkEnd w:id="110"/>
      <w:proofErr w:type="spellEnd"/>
    </w:p>
    <w:p w14:paraId="3CB51993" w14:textId="0901B0D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 xml:space="preserve">existent pour </w:t>
      </w:r>
      <w:r w:rsidR="006C60D8">
        <w:lastRenderedPageBreak/>
        <w:t>s</w:t>
      </w:r>
      <w:r>
        <w:t>a mise en place, On-</w:t>
      </w:r>
      <w:proofErr w:type="spellStart"/>
      <w:r>
        <w:t>premises</w:t>
      </w:r>
      <w:proofErr w:type="spellEnd"/>
      <w:r>
        <w:t xml:space="preserve"> ou ASP.</w:t>
      </w:r>
      <w:r w:rsidR="006C60D8">
        <w:t xml:space="preserve"> Entre outre, 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621AFB4B"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Ses fonctionnalités sont moins importantes que pour les deux précédentes versions mais peuvent largement faire l’affaire pour les besoins d’un jeu sérieux comme OdooSIM. En effet, elle propose le support aux principaux processus qui sont à utiliser dans l’exploitation de Brewery &amp; Co. Que ce soit le processus de planification, d’achat, de production ou des ventes, tous sont présent dans cette mouture-là. La comptabilité et la gestion des stocks sont aussi de la partie.</w:t>
      </w:r>
      <w:r w:rsidR="00EB26B3">
        <w:t xml:space="preserve"> Dans l’utilisation qui en est faite pour le cadre OdooSIM, la grande différence se situe au niveau de l’interface graphique qui est bien moins soignée que la version Online.</w:t>
      </w:r>
    </w:p>
    <w:p w14:paraId="77519ED8" w14:textId="326239AF" w:rsidR="00102C58" w:rsidRDefault="00102C58" w:rsidP="00102C58">
      <w:pPr>
        <w:pStyle w:val="tbnormal"/>
      </w:pPr>
      <w:r>
        <w:t>Pour la suite à donner au projet OdooSIM, il est recommandé d’analyser plus en profondeur cette version.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11" w:name="_Toc454632971"/>
      <w:r>
        <w:t xml:space="preserve">Créer et configurer </w:t>
      </w:r>
      <w:r w:rsidR="004F09EC">
        <w:t>un accès pour les participants</w:t>
      </w:r>
      <w:bookmarkEnd w:id="111"/>
    </w:p>
    <w:p w14:paraId="4E518019" w14:textId="6CF145A0" w:rsidR="00A01BB3" w:rsidRDefault="004F09EC" w:rsidP="00A01BB3">
      <w:pPr>
        <w:pStyle w:val="tbnormal"/>
      </w:pPr>
      <w:r>
        <w:t>Lorsqu’une nouvelle partie de jeu débute, il faut mettre à disposition une instance Odoo aux participants. La problématique est de savoir quel type de base de données leur mettre à disposition et comment le faire.</w:t>
      </w:r>
    </w:p>
    <w:p w14:paraId="63D95E63" w14:textId="2506EE9B" w:rsidR="00EB1813" w:rsidRDefault="00EB1813" w:rsidP="00EB1813">
      <w:pPr>
        <w:pStyle w:val="tbtitre4"/>
      </w:pPr>
      <w:bookmarkStart w:id="112" w:name="_Toc454632972"/>
      <w:proofErr w:type="spellStart"/>
      <w:r>
        <w:t>Démarche</w:t>
      </w:r>
      <w:bookmarkEnd w:id="112"/>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3" w:name="_Toc454632973"/>
      <w:proofErr w:type="spellStart"/>
      <w:r>
        <w:t>Résultats</w:t>
      </w:r>
      <w:bookmarkEnd w:id="113"/>
      <w:proofErr w:type="spellEnd"/>
    </w:p>
    <w:p w14:paraId="51A90A41" w14:textId="0CBFAF79" w:rsidR="006A485C" w:rsidRDefault="004F09EC" w:rsidP="004F09EC">
      <w:pPr>
        <w:pStyle w:val="tbnormal"/>
      </w:pPr>
      <w:r>
        <w:t xml:space="preserve">Pour le type, les choix qui se sont présentés sont de tout faire dans une seule base de données comme c’est </w:t>
      </w:r>
      <w:r w:rsidR="006A485C">
        <w:t xml:space="preserve">le cas dans ERPSim ou de créer autant de base </w:t>
      </w:r>
      <w:r w:rsidR="006A485C">
        <w:lastRenderedPageBreak/>
        <w:t xml:space="preserve">de données qu’il y a d’équipe. Dans la première solution, </w:t>
      </w:r>
      <w:r>
        <w:t>faut mettre en œuvre un moyen de différenciation des objets entre les diverses équipes. Dans ERPSim ce mécanisme se concrétise en préfixant les objets des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795F289D" w:rsidR="006A485C" w:rsidRDefault="006A485C" w:rsidP="004F09EC">
      <w:pPr>
        <w:pStyle w:val="tbnormal"/>
      </w:pPr>
      <w:r>
        <w:t>Cette solution semble être rendue difficile au niveau configuration du PGI. Dans le cadre d’Odoo, la possibilité de configurer le PGI en mode multi société est une piste à envisager pour utiliser ce mode de fonctionnement.</w:t>
      </w:r>
    </w:p>
    <w:p w14:paraId="5E5FDEEE" w14:textId="70F6FAFF" w:rsidR="006A485C" w:rsidRPr="004F09EC" w:rsidRDefault="006A485C" w:rsidP="004F09EC">
      <w:pPr>
        <w:pStyle w:val="tbnormal"/>
      </w:pPr>
      <w:r>
        <w:t xml:space="preserve">Le choix qui s’est fait dans le cadre de ce travail est d’utiliser une base de données par équipe. Elle a pour avantage de rendre la configuration aisée et elle n’est pas un problème vu que les bases de données sont illimitées </w:t>
      </w:r>
      <w:r w:rsidR="00A54C67">
        <w:t>dans le cadre du programme éducatif</w:t>
      </w:r>
      <w:r>
        <w:t>.</w:t>
      </w:r>
    </w:p>
    <w:p w14:paraId="0FEEAB4A" w14:textId="615CFE06" w:rsidR="00A01BB3" w:rsidRDefault="00A01BB3" w:rsidP="00A01BB3">
      <w:pPr>
        <w:pStyle w:val="tbtitre4"/>
      </w:pPr>
      <w:bookmarkStart w:id="114" w:name="_Toc454632974"/>
      <w:proofErr w:type="spellStart"/>
      <w:r>
        <w:t>Limites</w:t>
      </w:r>
      <w:proofErr w:type="spellEnd"/>
      <w:r w:rsidR="006A485C">
        <w:t xml:space="preserve"> et </w:t>
      </w:r>
      <w:proofErr w:type="spellStart"/>
      <w:r w:rsidR="006A485C">
        <w:t>recommandations</w:t>
      </w:r>
      <w:bookmarkEnd w:id="114"/>
      <w:proofErr w:type="spellEnd"/>
    </w:p>
    <w:p w14:paraId="14244020" w14:textId="77777777" w:rsidR="00A54C67" w:rsidRDefault="006A485C" w:rsidP="006A485C">
      <w:pPr>
        <w:pStyle w:val="tbnormal"/>
      </w:pPr>
      <w:r>
        <w:t xml:space="preserve">La limite de ce choix est qu’il faut multiplier les échanges avec toutes les bases de données. </w:t>
      </w:r>
      <w:r w:rsidR="00A54C67">
        <w:t>Par exemple, c</w:t>
      </w:r>
      <w:r>
        <w:t xml:space="preserve">ela signifie que pour récupérer les demandes d’achats, il va falloir se connecter et exécuter la requête autant de fois qu’il y a d’équipe en jeu. Cette manière de procéder soulève une problématique secondaire, les performances. En effet, le cycle des opérations à mener par le simulateur étant 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5F240149" w:rsidR="006A485C" w:rsidRDefault="006A485C" w:rsidP="006A485C">
      <w:pPr>
        <w:pStyle w:val="tbnormal"/>
      </w:pPr>
      <w:r>
        <w:t xml:space="preserve">D’ailleurs, dans la version proof of concept du simulateur, </w:t>
      </w:r>
      <w:proofErr w:type="spellStart"/>
      <w:r>
        <w:t>ce</w:t>
      </w:r>
      <w:r w:rsidR="00A54C67">
        <w:t>te</w:t>
      </w:r>
      <w:proofErr w:type="spellEnd"/>
      <w:r>
        <w:t xml:space="preserve"> fenêtre de temps ne suffit plus dès qu’il y a plus de trois sociétés en jeu et encore, ce n’est que la partie des ventes qui est gérée. Pour plus d’information se référer au chapitre #REF (problématique performance).</w:t>
      </w:r>
    </w:p>
    <w:p w14:paraId="61C88AD4" w14:textId="45689B3F" w:rsidR="006A485C" w:rsidRPr="006A485C" w:rsidRDefault="006A485C" w:rsidP="006A485C">
      <w:pPr>
        <w:pStyle w:val="tbnormal"/>
      </w:pPr>
      <w:r>
        <w:t xml:space="preserve">Il est recommandé d’activer la piste </w:t>
      </w:r>
      <w:r w:rsidR="00592F2F">
        <w:t>qui met en œuvre toutes les équipes dans une seule instance Odoo par partie. Cela impose une configuration poussée mais doit permettre de palier les problèmes de performance et de temps d’exécution.</w:t>
      </w:r>
    </w:p>
    <w:p w14:paraId="4794B220" w14:textId="77777777" w:rsidR="00A01BB3" w:rsidRDefault="00A01BB3" w:rsidP="00A01BB3">
      <w:pPr>
        <w:pStyle w:val="tbtitre3"/>
      </w:pPr>
      <w:bookmarkStart w:id="115" w:name="_Toc454632975"/>
      <w:r>
        <w:t>Découverte des éléments métiers</w:t>
      </w:r>
      <w:bookmarkEnd w:id="115"/>
    </w:p>
    <w:p w14:paraId="2E825E4D" w14:textId="60916507" w:rsidR="00A01BB3" w:rsidRDefault="00860DFB" w:rsidP="00A01BB3">
      <w:pPr>
        <w:pStyle w:val="tbnormal"/>
      </w:pPr>
      <w:r>
        <w:t>Le scénario tel qu’il est défini dans le chapitre #REF (le détail du scénario) impose la mise en œuvre de processus bien distincts et par conséquent de la manipulation des éléments associés. La problématique sous-jacente est d’identifier tous ces objets et de constituer un référentiel qui doit être utilisé pour la partie développement du simulateur.</w:t>
      </w:r>
    </w:p>
    <w:p w14:paraId="44DDA70B" w14:textId="74C2C416" w:rsidR="00860DFB" w:rsidRDefault="00860DFB" w:rsidP="00A01BB3">
      <w:pPr>
        <w:pStyle w:val="tbnormal"/>
      </w:pPr>
      <w:r>
        <w:t>En effet, pour chaque activité à mettre en œuvre pour réaliser la chaîne de valeur Brewery &amp; Co, il faut définir clairement tous les objets manipulés et générés par Odoo. Le but est de pouvoir les mettre à jours pour qu’ils soient cohérent avec le temps virtuel (se référer au chapitre #REF pour l’explication de cette problématique).</w:t>
      </w:r>
    </w:p>
    <w:p w14:paraId="73C693EF" w14:textId="04C9A587" w:rsidR="00BA7464" w:rsidRDefault="00BA7464" w:rsidP="00BA7464">
      <w:pPr>
        <w:pStyle w:val="tbtitre4"/>
      </w:pPr>
      <w:bookmarkStart w:id="116" w:name="_Toc454632976"/>
      <w:proofErr w:type="spellStart"/>
      <w:r>
        <w:t>Démarche</w:t>
      </w:r>
      <w:bookmarkEnd w:id="116"/>
      <w:proofErr w:type="spellEnd"/>
    </w:p>
    <w:p w14:paraId="151BC82A" w14:textId="77777777" w:rsidR="00BA7464" w:rsidRDefault="00BA7464" w:rsidP="00BA7464">
      <w:pPr>
        <w:pStyle w:val="tbnormal"/>
      </w:pPr>
      <w:r>
        <w:t xml:space="preserve">La simulation manuelle permet d’obtenir un référentiel des objets et des workflows qui sont utilisés pour chaque activité. Sur cette base, il est possible </w:t>
      </w:r>
      <w:r>
        <w:lastRenderedPageBreak/>
        <w:t>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65DAB1AC" w14:textId="77777777" w:rsidR="00BA7464" w:rsidRDefault="00BA7464" w:rsidP="00BA7464">
      <w:pPr>
        <w:pStyle w:val="tbnormal"/>
      </w:pPr>
      <w:r>
        <w:t>Afin d’avoir accès à ces informations, les outils suivants sont proposés par l’éditeur :</w:t>
      </w:r>
    </w:p>
    <w:p w14:paraId="11DEF917" w14:textId="77777777" w:rsidR="00BA7464" w:rsidRDefault="00BA7464" w:rsidP="00BA7464">
      <w:pPr>
        <w:pStyle w:val="tbnormal"/>
        <w:numPr>
          <w:ilvl w:val="0"/>
          <w:numId w:val="23"/>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3206A685" w14:textId="77777777" w:rsidR="00BA7464" w:rsidRDefault="00BA7464" w:rsidP="00BA7464">
      <w:pPr>
        <w:pStyle w:val="tbnormal"/>
        <w:numPr>
          <w:ilvl w:val="0"/>
          <w:numId w:val="23"/>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442F1AE0" w14:textId="77777777" w:rsidR="00BA7464" w:rsidRDefault="00BA7464" w:rsidP="00BA7464">
      <w:pPr>
        <w:pStyle w:val="tbnormal"/>
        <w:numPr>
          <w:ilvl w:val="0"/>
          <w:numId w:val="23"/>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6727A727"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5E26E60E"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5548965" w14:textId="77777777" w:rsidR="00BA7464" w:rsidRPr="00025F11" w:rsidRDefault="00BA7464" w:rsidP="00587D53">
            <w:pPr>
              <w:pStyle w:val="tbnormal"/>
              <w:jc w:val="left"/>
              <w:rPr>
                <w:b/>
                <w:sz w:val="2"/>
                <w:szCs w:val="2"/>
              </w:rPr>
            </w:pPr>
          </w:p>
        </w:tc>
      </w:tr>
      <w:tr w:rsidR="00BA7464" w14:paraId="03646ABD"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7447D99"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9934F25" w14:textId="77777777" w:rsidR="00BA7464" w:rsidRDefault="00BA7464" w:rsidP="00587D53">
            <w:pPr>
              <w:pStyle w:val="tbnormal"/>
            </w:pPr>
            <w:r>
              <w:rPr>
                <w:b/>
              </w:rPr>
              <w:t>Informations</w:t>
            </w:r>
            <w:r w:rsidRPr="000353ED">
              <w:rPr>
                <w:b/>
              </w:rPr>
              <w:t> :</w:t>
            </w:r>
          </w:p>
          <w:p w14:paraId="434FFBF5" w14:textId="77777777" w:rsidR="00BA7464" w:rsidRDefault="00BA7464" w:rsidP="00587D53">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26"/>
            </w:r>
            <w:r>
              <w:rPr>
                <w:i/>
              </w:rPr>
              <w:t xml:space="preserve"> à partir duquel nous nous sommes inspirés (dans cet exemple c’est le modèle </w:t>
            </w:r>
            <w:proofErr w:type="spellStart"/>
            <w:r w:rsidRPr="006B1AAD">
              <w:rPr>
                <w:b/>
                <w:i/>
              </w:rPr>
              <w:t>res.partner</w:t>
            </w:r>
            <w:proofErr w:type="spellEnd"/>
            <w:r>
              <w:rPr>
                <w:i/>
              </w:rPr>
              <w:t xml:space="preserve"> qui est inspecté) :</w:t>
            </w:r>
          </w:p>
          <w:p w14:paraId="6E81C4B6" w14:textId="77777777" w:rsidR="00BA7464" w:rsidRPr="00025F11" w:rsidRDefault="00BA7464" w:rsidP="00587D53">
            <w:pPr>
              <w:pStyle w:val="tbnormal"/>
              <w:rPr>
                <w:i/>
              </w:rPr>
            </w:pPr>
            <w:r>
              <w:rPr>
                <w:i/>
                <w:noProof/>
                <w:lang w:eastAsia="fr-FR"/>
              </w:rPr>
              <w:drawing>
                <wp:inline distT="0" distB="0" distL="0" distR="0" wp14:anchorId="687D1D3D" wp14:editId="22D79F0E">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A7464" w14:paraId="16707D2C"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3E5F8870"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01F7DE" w14:textId="77777777" w:rsidR="00BA7464" w:rsidRDefault="00BA7464" w:rsidP="00587D53">
            <w:pPr>
              <w:pStyle w:val="tbnormal"/>
              <w:jc w:val="left"/>
              <w:rPr>
                <w:b/>
                <w:sz w:val="2"/>
                <w:szCs w:val="2"/>
              </w:rPr>
            </w:pPr>
          </w:p>
          <w:p w14:paraId="508EEEEB" w14:textId="77777777" w:rsidR="00BA7464" w:rsidRPr="00025F11" w:rsidRDefault="00BA7464" w:rsidP="00587D53">
            <w:pPr>
              <w:pStyle w:val="tbnormal"/>
              <w:jc w:val="left"/>
              <w:rPr>
                <w:b/>
                <w:sz w:val="2"/>
                <w:szCs w:val="2"/>
              </w:rPr>
            </w:pPr>
          </w:p>
        </w:tc>
      </w:tr>
    </w:tbl>
    <w:p w14:paraId="747EC59E" w14:textId="77777777" w:rsidR="00BA7464" w:rsidRDefault="00BA7464" w:rsidP="00BA7464">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522B9035"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3E7026ED"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2148E" w14:textId="77777777" w:rsidR="00BA7464" w:rsidRPr="00025F11" w:rsidRDefault="00BA7464" w:rsidP="00587D53">
            <w:pPr>
              <w:pStyle w:val="tbnormal"/>
              <w:jc w:val="left"/>
              <w:rPr>
                <w:b/>
                <w:sz w:val="2"/>
                <w:szCs w:val="2"/>
              </w:rPr>
            </w:pPr>
          </w:p>
        </w:tc>
      </w:tr>
      <w:tr w:rsidR="00BA7464" w14:paraId="5100A503"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482E92"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82F97C5" w14:textId="77777777" w:rsidR="00BA7464" w:rsidRDefault="00BA7464" w:rsidP="00587D53">
            <w:pPr>
              <w:pStyle w:val="tbnormal"/>
            </w:pPr>
            <w:r>
              <w:rPr>
                <w:b/>
              </w:rPr>
              <w:t>Informations</w:t>
            </w:r>
            <w:r w:rsidRPr="000353ED">
              <w:rPr>
                <w:b/>
              </w:rPr>
              <w:t> :</w:t>
            </w:r>
          </w:p>
          <w:p w14:paraId="44DE1671" w14:textId="77777777" w:rsidR="00BA7464" w:rsidRDefault="00BA7464" w:rsidP="00587D53">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170FB788" w14:textId="77777777" w:rsidR="00BA7464" w:rsidRPr="00025F11" w:rsidRDefault="00BA7464" w:rsidP="00587D53">
            <w:pPr>
              <w:pStyle w:val="tbnormal"/>
              <w:rPr>
                <w:i/>
              </w:rPr>
            </w:pPr>
            <w:r>
              <w:rPr>
                <w:i/>
                <w:noProof/>
                <w:lang w:eastAsia="fr-FR"/>
              </w:rPr>
              <w:drawing>
                <wp:inline distT="0" distB="0" distL="0" distR="0" wp14:anchorId="44FD9329" wp14:editId="4F0352C7">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BA7464" w14:paraId="2CEEF432"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20C73E4E"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AE047D" w14:textId="77777777" w:rsidR="00BA7464" w:rsidRPr="00025F11" w:rsidRDefault="00BA7464" w:rsidP="00587D53">
            <w:pPr>
              <w:pStyle w:val="tbnormal"/>
              <w:jc w:val="left"/>
              <w:rPr>
                <w:b/>
                <w:sz w:val="2"/>
                <w:szCs w:val="2"/>
              </w:rPr>
            </w:pPr>
          </w:p>
        </w:tc>
      </w:tr>
    </w:tbl>
    <w:p w14:paraId="661AF243" w14:textId="77777777" w:rsidR="00BA7464" w:rsidRDefault="00BA7464" w:rsidP="00BA7464">
      <w:pPr>
        <w:pStyle w:val="tbnormal"/>
      </w:pPr>
      <w:r>
        <w:lastRenderedPageBreak/>
        <w:t>Par exemple, pour récupérer les informations relatives à l’objet manipulé lors de l’ajout d’une nouvelle vente, il suffit de créer la vente et de survoler les champs qui nous intéresse et que nous voulons manipuler au travers du scénario.</w:t>
      </w:r>
    </w:p>
    <w:p w14:paraId="32CCD4D9" w14:textId="77777777" w:rsidR="00BA7464" w:rsidRDefault="00BA7464" w:rsidP="00BA7464">
      <w:pPr>
        <w:pStyle w:val="tbnormal"/>
      </w:pPr>
      <w:r>
        <w:t>Voici comment récupérer le nom de l’attribut nécessaire à renseigner le client dans une vente :</w:t>
      </w:r>
    </w:p>
    <w:p w14:paraId="770E60DF" w14:textId="77777777" w:rsidR="00BA7464" w:rsidRDefault="00BA7464" w:rsidP="00BA7464">
      <w:pPr>
        <w:pStyle w:val="tbnormal"/>
      </w:pPr>
      <w:r>
        <w:rPr>
          <w:noProof/>
          <w:lang w:val="fr-FR" w:eastAsia="fr-FR"/>
        </w:rPr>
        <w:drawing>
          <wp:inline distT="0" distB="0" distL="0" distR="0" wp14:anchorId="4D8B6FB0" wp14:editId="7948932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7DA73542" w14:textId="77777777" w:rsidR="00BA7464" w:rsidRDefault="00BA7464" w:rsidP="00BA7464">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12B314B3" w14:textId="77777777" w:rsidR="00BA7464" w:rsidRDefault="00BA7464" w:rsidP="00BA7464">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0E5462EF"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7B2DC3E8"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5C193EB" w14:textId="77777777" w:rsidR="00BA7464" w:rsidRPr="00025F11" w:rsidRDefault="00BA7464" w:rsidP="00587D53">
            <w:pPr>
              <w:pStyle w:val="tbnormal"/>
              <w:jc w:val="left"/>
              <w:rPr>
                <w:b/>
                <w:sz w:val="2"/>
                <w:szCs w:val="2"/>
              </w:rPr>
            </w:pPr>
          </w:p>
        </w:tc>
      </w:tr>
      <w:tr w:rsidR="00BA7464" w14:paraId="26F93FFE"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6642604"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B135453" w14:textId="77777777" w:rsidR="00BA7464" w:rsidRDefault="00BA7464" w:rsidP="00587D53">
            <w:pPr>
              <w:pStyle w:val="tbnormal"/>
            </w:pPr>
            <w:r>
              <w:rPr>
                <w:b/>
              </w:rPr>
              <w:t>Informations</w:t>
            </w:r>
            <w:r w:rsidRPr="000353ED">
              <w:rPr>
                <w:b/>
              </w:rPr>
              <w:t> :</w:t>
            </w:r>
          </w:p>
          <w:p w14:paraId="0F96CB13" w14:textId="77777777" w:rsidR="00BA7464" w:rsidRPr="00025F11" w:rsidRDefault="00BA7464" w:rsidP="00587D53">
            <w:pPr>
              <w:pStyle w:val="tbnormal"/>
              <w:rPr>
                <w:i/>
              </w:rPr>
            </w:pPr>
            <w:r>
              <w:rPr>
                <w:i/>
              </w:rPr>
              <w:t>Certains modèles sont des « </w:t>
            </w:r>
            <w:proofErr w:type="spellStart"/>
            <w:r>
              <w:rPr>
                <w:i/>
              </w:rPr>
              <w:t>Transient</w:t>
            </w:r>
            <w:proofErr w:type="spellEnd"/>
            <w:r>
              <w:rPr>
                <w:i/>
              </w:rPr>
              <w:t xml:space="preserve"> Model » et n’ont donc pas d’existence réelle dans la base de données. Par exemple, lorsqu’on confirme un ordre de fabrication, l’objet </w:t>
            </w:r>
            <w:proofErr w:type="spellStart"/>
            <w:proofErr w:type="gramStart"/>
            <w:r>
              <w:rPr>
                <w:i/>
              </w:rPr>
              <w:t>mrp.production</w:t>
            </w:r>
            <w:proofErr w:type="gramEnd"/>
            <w:r>
              <w:rPr>
                <w:i/>
              </w:rPr>
              <w:t>.produce</w:t>
            </w:r>
            <w:proofErr w:type="spellEnd"/>
            <w:r>
              <w:rPr>
                <w:i/>
              </w:rPr>
              <w:t xml:space="preserve"> est l’un de ces objets </w:t>
            </w:r>
            <w:proofErr w:type="spellStart"/>
            <w:r>
              <w:rPr>
                <w:i/>
              </w:rPr>
              <w:t>transients</w:t>
            </w:r>
            <w:proofErr w:type="spellEnd"/>
            <w:r>
              <w:rPr>
                <w:i/>
              </w:rPr>
              <w:t xml:space="preserve">. Pour pouvoir recréer cette opération de manière automatique dans le simulateur nous avons donc besoin de créer cet objet </w:t>
            </w:r>
            <w:proofErr w:type="spellStart"/>
            <w:r>
              <w:rPr>
                <w:i/>
              </w:rPr>
              <w:t>transcient</w:t>
            </w:r>
            <w:proofErr w:type="spellEnd"/>
            <w:r>
              <w:rPr>
                <w:i/>
              </w:rPr>
              <w:t xml:space="preserve"> le temps d’effectuer la confirmation. Pour comprendre comment cela s’effectue, nous avons utilisé les outils du développeur dans le navigateur.</w:t>
            </w:r>
          </w:p>
        </w:tc>
      </w:tr>
      <w:tr w:rsidR="00BA7464" w14:paraId="1392DDAD"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4318AD91"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779A8" w14:textId="77777777" w:rsidR="00BA7464" w:rsidRPr="00025F11" w:rsidRDefault="00BA7464" w:rsidP="00587D53">
            <w:pPr>
              <w:pStyle w:val="tbnormal"/>
              <w:jc w:val="left"/>
              <w:rPr>
                <w:b/>
                <w:sz w:val="2"/>
                <w:szCs w:val="2"/>
              </w:rPr>
            </w:pPr>
          </w:p>
        </w:tc>
      </w:tr>
    </w:tbl>
    <w:p w14:paraId="044EFFCE" w14:textId="77777777" w:rsidR="00BA7464" w:rsidRDefault="00BA7464" w:rsidP="00BA7464">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46DFDC86" w14:textId="1B441A4B" w:rsidR="00BA7464" w:rsidRPr="00BA7464" w:rsidRDefault="00BA7464" w:rsidP="00BA7464">
      <w:pPr>
        <w:pStyle w:val="tbnormal"/>
      </w:pPr>
      <w:r>
        <w:rPr>
          <w:noProof/>
          <w:lang w:val="fr-FR" w:eastAsia="fr-FR"/>
        </w:rPr>
        <w:lastRenderedPageBreak/>
        <w:drawing>
          <wp:inline distT="0" distB="0" distL="0" distR="0" wp14:anchorId="7041D4F8" wp14:editId="289428E7">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5A68804B" w14:textId="77777777" w:rsidR="00A01BB3" w:rsidRDefault="00A01BB3" w:rsidP="00A01BB3">
      <w:pPr>
        <w:pStyle w:val="tbtitre4"/>
      </w:pPr>
      <w:bookmarkStart w:id="117" w:name="_Toc454632977"/>
      <w:proofErr w:type="spellStart"/>
      <w:r>
        <w:t>Résultats</w:t>
      </w:r>
      <w:bookmarkEnd w:id="117"/>
      <w:proofErr w:type="spellEnd"/>
    </w:p>
    <w:p w14:paraId="6EE96B96" w14:textId="638A85AB" w:rsidR="00860DFB" w:rsidRPr="00860DFB" w:rsidRDefault="00860DFB" w:rsidP="00860DFB">
      <w:pPr>
        <w:pStyle w:val="tbnormal"/>
      </w:pPr>
      <w:r>
        <w:t>Les résultats sont obtenus</w:t>
      </w:r>
      <w:r w:rsidR="0043623B">
        <w:t xml:space="preserve"> en effectuant la démarche manuelle telle que présentée au chapitre #REF (guide des opérations)</w:t>
      </w:r>
      <w:r>
        <w:t xml:space="preserve">. Le résultat </w:t>
      </w:r>
      <w:r w:rsidR="0043623B">
        <w:t>obtenu</w:t>
      </w:r>
      <w:r>
        <w:t xml:space="preserve"> est la constitution d’un référentiel qui peut être parcouru au chapitre #REF.</w:t>
      </w:r>
    </w:p>
    <w:p w14:paraId="760EB2A8" w14:textId="53913063" w:rsidR="00A01BB3" w:rsidRDefault="00A01BB3" w:rsidP="00A01BB3">
      <w:pPr>
        <w:pStyle w:val="tbtitre4"/>
      </w:pPr>
      <w:bookmarkStart w:id="118" w:name="_Toc454632978"/>
      <w:proofErr w:type="spellStart"/>
      <w:r>
        <w:t>Limites</w:t>
      </w:r>
      <w:proofErr w:type="spellEnd"/>
      <w:r w:rsidR="00860DFB">
        <w:t xml:space="preserve"> et </w:t>
      </w:r>
      <w:proofErr w:type="spellStart"/>
      <w:r w:rsidR="00860DFB">
        <w:t>recommandations</w:t>
      </w:r>
      <w:bookmarkEnd w:id="118"/>
      <w:proofErr w:type="spellEnd"/>
    </w:p>
    <w:p w14:paraId="4A5254EF" w14:textId="371C9523" w:rsidR="00860DFB" w:rsidRPr="00860DFB" w:rsidRDefault="00860DFB" w:rsidP="00860DFB">
      <w:pPr>
        <w:pStyle w:val="tbnormal"/>
      </w:pPr>
      <w:r>
        <w:t xml:space="preserve">En parallèle des opérations, l’API est utilisée pour mettre directement à jour les objets manipulés. Dans un cadre comme celui-ci, les résultats démontrent qu’il est tout à fait réalisable de travailler ainsi. Par conséquent, il faut se baser sur le référentiel </w:t>
      </w:r>
      <w:r w:rsidR="00E00FC1">
        <w:t xml:space="preserve">#REF </w:t>
      </w:r>
      <w:r>
        <w:t>et les recommandations</w:t>
      </w:r>
      <w:r w:rsidR="00E00FC1">
        <w:t xml:space="preserve"> faites pour l’implémentation des activités simulées #REF</w:t>
      </w:r>
      <w:r>
        <w:t xml:space="preserve"> </w:t>
      </w:r>
      <w:r w:rsidR="00E00FC1">
        <w:t>au niveau du simulateur.</w:t>
      </w:r>
    </w:p>
    <w:p w14:paraId="7976A30F" w14:textId="77777777" w:rsidR="00A01BB3" w:rsidRDefault="00A01BB3" w:rsidP="00A01BB3">
      <w:pPr>
        <w:pStyle w:val="tbtitre3"/>
      </w:pPr>
      <w:bookmarkStart w:id="119" w:name="_Toc454632979"/>
      <w:r>
        <w:t>Dates virtuelles versus dates réelles</w:t>
      </w:r>
      <w:bookmarkEnd w:id="119"/>
    </w:p>
    <w:p w14:paraId="210B937F" w14:textId="77777777" w:rsidR="00E00FC1" w:rsidRDefault="00E00FC1" w:rsidP="00E00FC1">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5426406F" w14:textId="77777777" w:rsidR="00E00FC1" w:rsidRDefault="00E00FC1" w:rsidP="00E00FC1">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5A82BF3C" w14:textId="77777777" w:rsidR="00E00FC1" w:rsidRDefault="00E00FC1" w:rsidP="00E00FC1">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64EF43A0" w14:textId="77777777" w:rsidR="00E00FC1" w:rsidRDefault="00E00FC1" w:rsidP="00E00FC1">
      <w:pPr>
        <w:pStyle w:val="tbnormal"/>
      </w:pPr>
      <w:r>
        <w:t xml:space="preserve">L’exemple qui représente le mieux ce problème est celui associé aux ventes. Si les dates ne sont pas modifiées, cela veut dire que durant une simulation où les participants changent de prix durant des jours simulés bien précis, il </w:t>
      </w:r>
      <w:r>
        <w:lastRenderedPageBreak/>
        <w:t>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4A02415E" w14:textId="77777777" w:rsidR="00E00FC1" w:rsidRPr="00D716A7" w:rsidRDefault="00E00FC1" w:rsidP="00E00FC1">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9290BC" w14:textId="77777777" w:rsidR="00E00FC1" w:rsidRDefault="00E00FC1" w:rsidP="00E00FC1">
      <w:pPr>
        <w:pStyle w:val="tbnormal"/>
      </w:pPr>
      <w:r>
        <w:t>Ils trouvent uniquement le volume de vente agrégé sur la date du jour réelle. Cela n’a par conséquent aucun sens et aucune valeur dans une démarche pédagogique.</w:t>
      </w:r>
    </w:p>
    <w:p w14:paraId="517FB70D" w14:textId="4D639D93" w:rsidR="00E00FC1" w:rsidRDefault="00E00FC1" w:rsidP="00E00FC1">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7B26A603" w14:textId="14BBB5E8" w:rsidR="00CD6074" w:rsidRDefault="00CD6074" w:rsidP="00CD6074">
      <w:pPr>
        <w:pStyle w:val="tbtitre4"/>
      </w:pPr>
      <w:bookmarkStart w:id="120" w:name="_Toc454632980"/>
      <w:proofErr w:type="spellStart"/>
      <w:r>
        <w:t>Démarche</w:t>
      </w:r>
      <w:bookmarkEnd w:id="120"/>
      <w:proofErr w:type="spellEnd"/>
    </w:p>
    <w:p w14:paraId="003E3FA8" w14:textId="692EE011" w:rsidR="00CD6074" w:rsidRPr="00CD6074" w:rsidRDefault="00CD6074" w:rsidP="00CD6074">
      <w:pPr>
        <w:pStyle w:val="tbnormal"/>
      </w:pPr>
      <w:r>
        <w:t>Sur la base du référentiel créé (référence au chapitre #REF) reprendre toutes les dates qui apportent du sens au scénario et les modifier pour qu’elles soient concordantes avec le jour simulé.</w:t>
      </w:r>
    </w:p>
    <w:p w14:paraId="575A6963" w14:textId="77777777" w:rsidR="00A01BB3" w:rsidRDefault="00A01BB3" w:rsidP="00A01BB3">
      <w:pPr>
        <w:pStyle w:val="tbtitre4"/>
      </w:pPr>
      <w:bookmarkStart w:id="121" w:name="_Toc454632981"/>
      <w:proofErr w:type="spellStart"/>
      <w:r>
        <w:t>Résultats</w:t>
      </w:r>
      <w:bookmarkEnd w:id="121"/>
      <w:proofErr w:type="spellEnd"/>
    </w:p>
    <w:p w14:paraId="7DDEF9D3" w14:textId="77777777" w:rsidR="00E00FC1" w:rsidRDefault="00E00FC1" w:rsidP="00E00FC1">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6E231773" w14:textId="77777777" w:rsidR="00E00FC1" w:rsidRDefault="00E00FC1" w:rsidP="00E00FC1">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53478419" w14:textId="77777777" w:rsidR="00E00FC1" w:rsidRDefault="00E00FC1" w:rsidP="00E00FC1">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79A38D84" w14:textId="77777777" w:rsidR="00E00FC1" w:rsidRDefault="00E00FC1" w:rsidP="00E00FC1">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2DCBC8B1" w14:textId="488FBD72" w:rsidR="00E00FC1" w:rsidRPr="00E00FC1" w:rsidRDefault="00E00FC1" w:rsidP="00E00FC1">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4289ED61" w14:textId="01A0DE1B" w:rsidR="00A01BB3" w:rsidRDefault="00A01BB3" w:rsidP="00A01BB3">
      <w:pPr>
        <w:pStyle w:val="tbtitre4"/>
      </w:pPr>
      <w:bookmarkStart w:id="122" w:name="_Toc454632982"/>
      <w:proofErr w:type="spellStart"/>
      <w:r>
        <w:lastRenderedPageBreak/>
        <w:t>Limites</w:t>
      </w:r>
      <w:proofErr w:type="spellEnd"/>
      <w:r w:rsidR="00E00FC1">
        <w:t xml:space="preserve"> et </w:t>
      </w:r>
      <w:proofErr w:type="spellStart"/>
      <w:r w:rsidR="00E00FC1">
        <w:t>recommandations</w:t>
      </w:r>
      <w:bookmarkEnd w:id="122"/>
      <w:proofErr w:type="spellEnd"/>
    </w:p>
    <w:p w14:paraId="13757326" w14:textId="0758A454" w:rsidR="00E00FC1" w:rsidRDefault="00E00FC1" w:rsidP="00E00FC1">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6EA4D0A7" w14:textId="22102548" w:rsidR="00E00FC1" w:rsidRDefault="00E00FC1" w:rsidP="00E00FC1">
      <w:pPr>
        <w:pStyle w:val="tbnormal"/>
      </w:pPr>
      <w:r>
        <w:t>Cependant, via l’interface d’administration graphique, dès que l’on retire la restriction et qu’on applique la modification, Odoo répond ceci :</w:t>
      </w:r>
    </w:p>
    <w:p w14:paraId="6072F3F3" w14:textId="2DDB4109" w:rsidR="00E00FC1" w:rsidRDefault="00E00FC1" w:rsidP="00E00FC1">
      <w:pPr>
        <w:pStyle w:val="tbnormal"/>
      </w:pPr>
      <w:r>
        <w:rPr>
          <w:noProof/>
          <w:lang w:val="fr-FR" w:eastAsia="fr-FR"/>
        </w:rPr>
        <w:drawing>
          <wp:inline distT="0" distB="0" distL="0" distR="0" wp14:anchorId="4F5AB43C" wp14:editId="02FA844B">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5FB1F5BB" w14:textId="7F8015E9" w:rsidR="00E00FC1" w:rsidRDefault="00E00FC1" w:rsidP="00E00FC1">
      <w:pPr>
        <w:pStyle w:val="tbnormal"/>
      </w:pPr>
      <w:r>
        <w:t>Figure X : Message d’avertissement.</w:t>
      </w:r>
    </w:p>
    <w:p w14:paraId="672E8A64" w14:textId="2AE77CB0" w:rsidR="00E00FC1" w:rsidRPr="00E00FC1" w:rsidRDefault="00E00FC1" w:rsidP="00E00FC1">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6C1264C0" w14:textId="77777777" w:rsidR="00A01BB3" w:rsidRDefault="00A01BB3" w:rsidP="00A01BB3">
      <w:pPr>
        <w:pStyle w:val="tbtitre3"/>
      </w:pPr>
      <w:bookmarkStart w:id="123" w:name="_Toc454632983"/>
      <w:r>
        <w:t>Sécurité</w:t>
      </w:r>
      <w:bookmarkEnd w:id="123"/>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p w14:paraId="57E94E2F" w14:textId="2C693512" w:rsidR="00885E86" w:rsidRDefault="00885E86" w:rsidP="00885E86">
      <w:pPr>
        <w:pStyle w:val="tbtitre4"/>
      </w:pPr>
      <w:bookmarkStart w:id="124" w:name="_Toc454632984"/>
      <w:proofErr w:type="spellStart"/>
      <w:r>
        <w:t>Démarche</w:t>
      </w:r>
      <w:bookmarkEnd w:id="124"/>
      <w:proofErr w:type="spellEnd"/>
    </w:p>
    <w:p w14:paraId="578AC61D" w14:textId="26C47F18" w:rsidR="009E3D00" w:rsidRPr="009E3D00" w:rsidRDefault="009E3D00" w:rsidP="009E3D00">
      <w:pPr>
        <w:pStyle w:val="tbnormal"/>
      </w:pPr>
      <w:r>
        <w:t>En se basant sur le référentiel obtenu au chapitre #REF et aux responsabilités qu’incombe à la réalisation des diverses activités de la chaîne globale #REF, définir les droits pour chacun des éléments précités.</w:t>
      </w:r>
    </w:p>
    <w:p w14:paraId="364DDDE9" w14:textId="77777777" w:rsidR="00A01BB3" w:rsidRDefault="00A01BB3" w:rsidP="00A01BB3">
      <w:pPr>
        <w:pStyle w:val="tbtitre4"/>
      </w:pPr>
      <w:bookmarkStart w:id="125" w:name="_Toc454632985"/>
      <w:proofErr w:type="spellStart"/>
      <w:r>
        <w:t>Résultats</w:t>
      </w:r>
      <w:bookmarkEnd w:id="125"/>
      <w:proofErr w:type="spellEnd"/>
    </w:p>
    <w:p w14:paraId="5B4C7FE7" w14:textId="333A54CB" w:rsidR="009E3D00" w:rsidRPr="009E3D00" w:rsidRDefault="009E3D00" w:rsidP="009E3D00">
      <w:pPr>
        <w:pStyle w:val="tbnormal"/>
      </w:pPr>
      <w:r>
        <w:t>Les résultats peuvent être visualisé sous forme de recommandations au chapitre #REF.</w:t>
      </w:r>
    </w:p>
    <w:p w14:paraId="6446F907" w14:textId="3F526D89" w:rsidR="00A01BB3" w:rsidRDefault="00A01BB3" w:rsidP="00A01BB3">
      <w:pPr>
        <w:pStyle w:val="tbtitre4"/>
      </w:pPr>
      <w:bookmarkStart w:id="126" w:name="_Toc454632986"/>
      <w:proofErr w:type="spellStart"/>
      <w:r>
        <w:t>Limites</w:t>
      </w:r>
      <w:proofErr w:type="spellEnd"/>
      <w:r w:rsidR="005F4AD0">
        <w:t xml:space="preserve"> et </w:t>
      </w:r>
      <w:proofErr w:type="spellStart"/>
      <w:r w:rsidR="005F4AD0">
        <w:t>recommandations</w:t>
      </w:r>
      <w:bookmarkEnd w:id="126"/>
      <w:proofErr w:type="spellEnd"/>
    </w:p>
    <w:p w14:paraId="5FD3CFE1" w14:textId="50949E77" w:rsidR="009E3D00" w:rsidRDefault="009E3D00" w:rsidP="009E3D00">
      <w:pPr>
        <w:pStyle w:val="tbnormal"/>
      </w:pPr>
      <w:r>
        <w:t xml:space="preserve">Toutes ces recommandations se basent sur des hypothèses qu’il s’agit de vérifier une à une. En effet, dans le cadre de ce travail, seul des essais partiels, </w:t>
      </w:r>
      <w:r>
        <w:lastRenderedPageBreak/>
        <w:t>certes concluant, ont été menés et il n’est pas possible d’affirmer avec certitude que toutes les recommandations sont exhaustives et fonctionnelles.</w:t>
      </w:r>
    </w:p>
    <w:p w14:paraId="6523462E" w14:textId="0EF896D8" w:rsidR="009035C8" w:rsidRDefault="009035C8" w:rsidP="009035C8">
      <w:pPr>
        <w:pStyle w:val="tbtitre3"/>
      </w:pPr>
      <w:bookmarkStart w:id="127" w:name="_Toc454632987"/>
      <w:r>
        <w:t>Architecture du simulateur</w:t>
      </w:r>
      <w:bookmarkEnd w:id="127"/>
    </w:p>
    <w:p w14:paraId="5E446A2B" w14:textId="6EA712D5" w:rsidR="00B658EA" w:rsidRPr="00B658EA" w:rsidRDefault="00B658EA" w:rsidP="00B658EA">
      <w:pPr>
        <w:pStyle w:val="tbnormal"/>
      </w:pPr>
      <w:r>
        <w:t>Ce travail devant débouché sur une preuve de concept, l’analyse pré-réalisation doit être menée afin de penser l’architecture du simulateur.</w:t>
      </w:r>
      <w:r w:rsidR="00237B57">
        <w:t xml:space="preserve"> La problématique se compose d’éléments comme la </w:t>
      </w:r>
    </w:p>
    <w:p w14:paraId="15483A7D" w14:textId="5D0D8811" w:rsidR="009035C8" w:rsidRDefault="009035C8" w:rsidP="009035C8">
      <w:pPr>
        <w:pStyle w:val="tbtitre4"/>
      </w:pPr>
      <w:bookmarkStart w:id="128" w:name="_Toc454632988"/>
      <w:proofErr w:type="spellStart"/>
      <w:r>
        <w:t>Démarche</w:t>
      </w:r>
      <w:bookmarkEnd w:id="128"/>
      <w:proofErr w:type="spellEnd"/>
    </w:p>
    <w:p w14:paraId="71BF903E" w14:textId="410D1BE1" w:rsidR="009035C8" w:rsidRDefault="009035C8" w:rsidP="009035C8">
      <w:pPr>
        <w:pStyle w:val="tbtitre4"/>
      </w:pPr>
      <w:bookmarkStart w:id="129" w:name="_Toc454632989"/>
      <w:proofErr w:type="spellStart"/>
      <w:r>
        <w:t>Résultat</w:t>
      </w:r>
      <w:bookmarkEnd w:id="129"/>
      <w:proofErr w:type="spellEnd"/>
    </w:p>
    <w:p w14:paraId="6B29E398" w14:textId="2EF362AD" w:rsidR="009035C8" w:rsidRDefault="009035C8" w:rsidP="009035C8">
      <w:pPr>
        <w:pStyle w:val="tbtitre4"/>
      </w:pPr>
      <w:bookmarkStart w:id="130" w:name="_Toc454632990"/>
      <w:proofErr w:type="spellStart"/>
      <w:r>
        <w:t>Limites</w:t>
      </w:r>
      <w:proofErr w:type="spellEnd"/>
      <w:r>
        <w:t xml:space="preserve"> et </w:t>
      </w:r>
      <w:proofErr w:type="spellStart"/>
      <w:r>
        <w:t>recommandations</w:t>
      </w:r>
      <w:bookmarkEnd w:id="130"/>
      <w:proofErr w:type="spellEnd"/>
    </w:p>
    <w:p w14:paraId="4A1D5BD1" w14:textId="1338BB07" w:rsidR="009035C8" w:rsidRDefault="009035C8" w:rsidP="009035C8">
      <w:pPr>
        <w:pStyle w:val="tbtitre3"/>
      </w:pPr>
      <w:bookmarkStart w:id="131" w:name="_Toc454632991"/>
      <w:r>
        <w:t>Temps d’exécution de la phase de jeu</w:t>
      </w:r>
      <w:bookmarkEnd w:id="131"/>
    </w:p>
    <w:p w14:paraId="10A036CB" w14:textId="77777777" w:rsidR="009035C8" w:rsidRDefault="009035C8" w:rsidP="009035C8">
      <w:pPr>
        <w:pStyle w:val="tbtitre4"/>
      </w:pPr>
      <w:bookmarkStart w:id="132" w:name="_Toc454632992"/>
      <w:proofErr w:type="spellStart"/>
      <w:r>
        <w:t>Démarche</w:t>
      </w:r>
      <w:bookmarkEnd w:id="132"/>
      <w:proofErr w:type="spellEnd"/>
    </w:p>
    <w:p w14:paraId="6D62C1CA" w14:textId="77777777" w:rsidR="009035C8" w:rsidRDefault="009035C8" w:rsidP="009035C8">
      <w:pPr>
        <w:pStyle w:val="tbtitre4"/>
      </w:pPr>
      <w:bookmarkStart w:id="133" w:name="_Toc454632993"/>
      <w:proofErr w:type="spellStart"/>
      <w:r>
        <w:t>Résultat</w:t>
      </w:r>
      <w:bookmarkEnd w:id="133"/>
      <w:proofErr w:type="spellEnd"/>
    </w:p>
    <w:p w14:paraId="33605F67" w14:textId="2F5C6F09" w:rsidR="009035C8" w:rsidRDefault="009035C8" w:rsidP="009035C8">
      <w:pPr>
        <w:pStyle w:val="tbtitre4"/>
      </w:pPr>
      <w:bookmarkStart w:id="134" w:name="_Toc454632994"/>
      <w:proofErr w:type="spellStart"/>
      <w:r>
        <w:t>Limites</w:t>
      </w:r>
      <w:proofErr w:type="spellEnd"/>
      <w:r>
        <w:t xml:space="preserve"> et </w:t>
      </w:r>
      <w:proofErr w:type="spellStart"/>
      <w:r>
        <w:t>recommandations</w:t>
      </w:r>
      <w:bookmarkEnd w:id="134"/>
      <w:proofErr w:type="spellEnd"/>
    </w:p>
    <w:p w14:paraId="4960C8D9" w14:textId="7E0FD39A" w:rsidR="00237B57" w:rsidRDefault="00237B57" w:rsidP="00237B57">
      <w:pPr>
        <w:pStyle w:val="tbnormal"/>
      </w:pPr>
      <w:r>
        <w:t>Réalisme du marché</w:t>
      </w:r>
    </w:p>
    <w:p w14:paraId="55C064E1" w14:textId="77777777" w:rsidR="00237B57" w:rsidRDefault="00237B57" w:rsidP="00237B57">
      <w:pPr>
        <w:pStyle w:val="tbtitre4"/>
      </w:pPr>
      <w:bookmarkStart w:id="135" w:name="_Toc454632995"/>
      <w:proofErr w:type="spellStart"/>
      <w:r>
        <w:t>Démarche</w:t>
      </w:r>
      <w:bookmarkEnd w:id="135"/>
      <w:proofErr w:type="spellEnd"/>
    </w:p>
    <w:p w14:paraId="50EAFE87" w14:textId="77777777" w:rsidR="00237B57" w:rsidRDefault="00237B57" w:rsidP="00237B57">
      <w:pPr>
        <w:pStyle w:val="tbtitre4"/>
      </w:pPr>
      <w:bookmarkStart w:id="136" w:name="_Toc454632996"/>
      <w:proofErr w:type="spellStart"/>
      <w:r>
        <w:t>Résultat</w:t>
      </w:r>
      <w:bookmarkEnd w:id="136"/>
      <w:proofErr w:type="spellEnd"/>
    </w:p>
    <w:p w14:paraId="2105FEE1" w14:textId="68C4CFAA" w:rsidR="00237B57" w:rsidRPr="00237B57" w:rsidRDefault="00237B57" w:rsidP="00237B57">
      <w:pPr>
        <w:pStyle w:val="tbtitre4"/>
      </w:pPr>
      <w:bookmarkStart w:id="137" w:name="_Toc454632997"/>
      <w:proofErr w:type="spellStart"/>
      <w:r>
        <w:t>Limites</w:t>
      </w:r>
      <w:proofErr w:type="spellEnd"/>
      <w:r>
        <w:t xml:space="preserve"> et </w:t>
      </w:r>
      <w:proofErr w:type="spellStart"/>
      <w:r>
        <w:t>recommandations</w:t>
      </w:r>
      <w:bookmarkEnd w:id="137"/>
      <w:proofErr w:type="spellEnd"/>
    </w:p>
    <w:p w14:paraId="239B6B75" w14:textId="7F28C4F9" w:rsidR="004E0DBB" w:rsidRDefault="004E0DBB" w:rsidP="004E0DBB">
      <w:pPr>
        <w:pStyle w:val="tbtitre1"/>
      </w:pPr>
      <w:bookmarkStart w:id="138" w:name="_Toc454297796"/>
      <w:bookmarkStart w:id="139" w:name="_Toc454632998"/>
      <w:bookmarkEnd w:id="93"/>
      <w:r>
        <w:t>Scénario</w:t>
      </w:r>
      <w:bookmarkEnd w:id="138"/>
      <w:bookmarkEnd w:id="139"/>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w:t>
      </w:r>
      <w:r w:rsidR="00483FF3">
        <w:lastRenderedPageBreak/>
        <w:t xml:space="preserve">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40" w:name="_Toc454297797"/>
      <w:bookmarkStart w:id="141" w:name="_Toc454632999"/>
      <w:r>
        <w:t>Démarche et critères de développement</w:t>
      </w:r>
      <w:bookmarkEnd w:id="140"/>
      <w:bookmarkEnd w:id="141"/>
    </w:p>
    <w:p w14:paraId="0AD85F06" w14:textId="7E6EF6B6" w:rsidR="00483FF3"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gner à la gestion d’entreprise. 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42" w:name="_Toc454297798"/>
      <w:bookmarkStart w:id="143" w:name="_Toc454633000"/>
      <w:r>
        <w:t>Définir un contexte accrocheur</w:t>
      </w:r>
      <w:bookmarkEnd w:id="142"/>
      <w:bookmarkEnd w:id="143"/>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44" w:name="_Toc454297799"/>
      <w:bookmarkStart w:id="145" w:name="_Toc454633001"/>
      <w:r>
        <w:lastRenderedPageBreak/>
        <w:t>Définir la valeur ajoutée</w:t>
      </w:r>
      <w:bookmarkEnd w:id="144"/>
      <w:bookmarkEnd w:id="145"/>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B440F6">
      <w:pPr>
        <w:pStyle w:val="tbnormal"/>
        <w:numPr>
          <w:ilvl w:val="0"/>
          <w:numId w:val="21"/>
        </w:numPr>
      </w:pPr>
      <w:r>
        <w:t>Vendre un service de sauvegarde de données.</w:t>
      </w:r>
    </w:p>
    <w:p w14:paraId="1E297C16" w14:textId="77777777" w:rsidR="00483FF3" w:rsidRDefault="00483FF3" w:rsidP="00B440F6">
      <w:pPr>
        <w:pStyle w:val="tbnormal"/>
        <w:numPr>
          <w:ilvl w:val="0"/>
          <w:numId w:val="21"/>
        </w:numPr>
      </w:pPr>
      <w:r>
        <w:t>Vendre un service d’entretien de véhicule.</w:t>
      </w:r>
    </w:p>
    <w:p w14:paraId="388A1150" w14:textId="77777777" w:rsidR="00483FF3" w:rsidRDefault="00483FF3" w:rsidP="00B440F6">
      <w:pPr>
        <w:pStyle w:val="tbnormal"/>
        <w:numPr>
          <w:ilvl w:val="0"/>
          <w:numId w:val="21"/>
        </w:numPr>
      </w:pPr>
      <w:r>
        <w:t>Vendre un produit comestible.</w:t>
      </w:r>
    </w:p>
    <w:p w14:paraId="23C7022E" w14:textId="77777777" w:rsidR="00483FF3" w:rsidRDefault="00483FF3" w:rsidP="00B440F6">
      <w:pPr>
        <w:pStyle w:val="tbnormal"/>
        <w:numPr>
          <w:ilvl w:val="0"/>
          <w:numId w:val="21"/>
        </w:numPr>
      </w:pPr>
      <w:r>
        <w:t>Vendre un produit de type composant informatique.</w:t>
      </w:r>
    </w:p>
    <w:p w14:paraId="7644991F" w14:textId="77777777" w:rsidR="00483FF3" w:rsidRDefault="00483FF3" w:rsidP="00483FF3">
      <w:pPr>
        <w:pStyle w:val="tbtitre3"/>
      </w:pPr>
      <w:bookmarkStart w:id="146" w:name="_Toc454297800"/>
      <w:bookmarkStart w:id="147" w:name="_Toc454633002"/>
      <w:r>
        <w:t>Définir le type d’affaire</w:t>
      </w:r>
      <w:bookmarkEnd w:id="146"/>
      <w:bookmarkEnd w:id="147"/>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48" w:name="_Toc454297801"/>
      <w:bookmarkStart w:id="149" w:name="_Toc454633003"/>
      <w:r>
        <w:t>L’organisation logistique</w:t>
      </w:r>
      <w:bookmarkEnd w:id="148"/>
      <w:bookmarkEnd w:id="149"/>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27"/>
      </w:r>
      <w:r w:rsidR="00D32693">
        <w:t>.</w:t>
      </w:r>
    </w:p>
    <w:p w14:paraId="4FD09E98" w14:textId="6D1AC0AD"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proofErr w:type="gramStart"/>
      <w:r w:rsidR="00483FF3" w:rsidRPr="00C55E4D">
        <w:t>externe:</w:t>
      </w:r>
      <w:proofErr w:type="gramEnd"/>
      <w:r w:rsidR="00483FF3" w:rsidRPr="00C55E4D">
        <w:t xml:space="preserve"> consommateur / client interne: un autre service de l’entreprise) ou une consommation qui sera l’élément déclencheur d’une mise en fabrication d’un produit.</w:t>
      </w:r>
      <w:r w:rsidR="00483FF3">
        <w:t> ».</w:t>
      </w:r>
      <w:r w:rsidR="00483FF3">
        <w:rPr>
          <w:rStyle w:val="Appelnotedebasdep"/>
        </w:rPr>
        <w:footnoteReference w:id="28"/>
      </w:r>
    </w:p>
    <w:p w14:paraId="61216252" w14:textId="77777777" w:rsidR="00483FF3" w:rsidRDefault="00483FF3" w:rsidP="00483FF3">
      <w:pPr>
        <w:pStyle w:val="tbtitre3"/>
      </w:pPr>
      <w:bookmarkStart w:id="150" w:name="_Toc454297802"/>
      <w:bookmarkStart w:id="151" w:name="_Toc454633004"/>
      <w:r>
        <w:t>Définir les clients et leurs caractéristiques</w:t>
      </w:r>
      <w:bookmarkEnd w:id="150"/>
      <w:bookmarkEnd w:id="151"/>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B440F6">
      <w:pPr>
        <w:pStyle w:val="tbnormal"/>
        <w:numPr>
          <w:ilvl w:val="0"/>
          <w:numId w:val="22"/>
        </w:numPr>
      </w:pPr>
      <w:r>
        <w:t>Préférences pour certains produits (si la société en fabrique plusieurs bien évidemment).</w:t>
      </w:r>
    </w:p>
    <w:p w14:paraId="7846C3E3" w14:textId="77777777" w:rsidR="00483FF3" w:rsidRDefault="00483FF3" w:rsidP="00B440F6">
      <w:pPr>
        <w:pStyle w:val="tbnormal"/>
        <w:numPr>
          <w:ilvl w:val="0"/>
          <w:numId w:val="22"/>
        </w:numPr>
      </w:pPr>
      <w:r>
        <w:t>Pouvoir d’achat et sensibilité aux changements de prix.</w:t>
      </w:r>
    </w:p>
    <w:p w14:paraId="4DD5DD17" w14:textId="46DEB6C1" w:rsidR="00483FF3" w:rsidRDefault="00483FF3" w:rsidP="00B440F6">
      <w:pPr>
        <w:pStyle w:val="tbnormal"/>
        <w:numPr>
          <w:ilvl w:val="0"/>
          <w:numId w:val="22"/>
        </w:numPr>
      </w:pPr>
      <w:r>
        <w:t>Besoins quantitatifs</w:t>
      </w:r>
      <w:r w:rsidR="00D32693">
        <w:t>.</w:t>
      </w:r>
    </w:p>
    <w:p w14:paraId="208F9E7D" w14:textId="77777777" w:rsidR="00483FF3" w:rsidRDefault="00483FF3" w:rsidP="00B440F6">
      <w:pPr>
        <w:pStyle w:val="tbnormal"/>
        <w:numPr>
          <w:ilvl w:val="0"/>
          <w:numId w:val="22"/>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52" w:name="_Toc454297803"/>
      <w:bookmarkStart w:id="153" w:name="_Toc454633005"/>
      <w:r>
        <w:t>Définir les aspects financiers</w:t>
      </w:r>
      <w:bookmarkEnd w:id="152"/>
      <w:bookmarkEnd w:id="153"/>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54" w:name="_Toc454297804"/>
      <w:bookmarkStart w:id="155" w:name="_Toc454633006"/>
      <w:r>
        <w:t>Définir des contraintes</w:t>
      </w:r>
      <w:bookmarkEnd w:id="154"/>
      <w:bookmarkEnd w:id="155"/>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56" w:name="_Toc454297805"/>
      <w:bookmarkStart w:id="157" w:name="_Toc454633007"/>
      <w:r>
        <w:lastRenderedPageBreak/>
        <w:t>Brewery &amp; Co.</w:t>
      </w:r>
      <w:bookmarkEnd w:id="156"/>
      <w:bookmarkEnd w:id="157"/>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58" w:name="_Toc454297806"/>
      <w:bookmarkStart w:id="159" w:name="_Toc454633008"/>
      <w:r>
        <w:t>Introduction</w:t>
      </w:r>
      <w:bookmarkEnd w:id="158"/>
      <w:bookmarkEnd w:id="159"/>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29"/>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w:t>
      </w:r>
      <w:r>
        <w:lastRenderedPageBreak/>
        <w:t>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60" w:name="_Toc454297807"/>
      <w:bookmarkStart w:id="161" w:name="_Toc454633009"/>
      <w:r>
        <w:t>Domaine brassicole</w:t>
      </w:r>
      <w:bookmarkEnd w:id="160"/>
      <w:bookmarkEnd w:id="161"/>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62" w:name="_Toc454297808"/>
      <w:bookmarkStart w:id="163" w:name="_Toc454633010"/>
      <w:proofErr w:type="spellStart"/>
      <w:r>
        <w:t>Ingrédients</w:t>
      </w:r>
      <w:bookmarkEnd w:id="162"/>
      <w:bookmarkEnd w:id="163"/>
      <w:proofErr w:type="spellEnd"/>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64" w:name="_Toc454297809"/>
      <w:bookmarkStart w:id="165" w:name="_Toc454633011"/>
      <w:r>
        <w:t>Le malt d’orge</w:t>
      </w:r>
      <w:bookmarkEnd w:id="164"/>
      <w:bookmarkEnd w:id="165"/>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 xml:space="preserve">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66" w:name="_Toc454297810"/>
      <w:bookmarkStart w:id="167" w:name="_Toc454633012"/>
      <w:r>
        <w:t>Autres matières premières amylacées</w:t>
      </w:r>
      <w:bookmarkEnd w:id="166"/>
      <w:bookmarkEnd w:id="167"/>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68" w:name="_Toc454297811"/>
      <w:bookmarkStart w:id="169" w:name="_Toc454633013"/>
      <w:r>
        <w:t>Le houblon</w:t>
      </w:r>
      <w:bookmarkEnd w:id="168"/>
      <w:bookmarkEnd w:id="169"/>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70" w:name="_Toc454297812"/>
      <w:bookmarkStart w:id="171" w:name="_Toc454633014"/>
      <w:r>
        <w:t>L’eau</w:t>
      </w:r>
      <w:bookmarkEnd w:id="170"/>
      <w:bookmarkEnd w:id="171"/>
    </w:p>
    <w:p w14:paraId="68A00DCD" w14:textId="77777777" w:rsidR="003255DA" w:rsidRDefault="003255DA" w:rsidP="003255DA">
      <w:pPr>
        <w:pStyle w:val="tbnormal"/>
        <w:spacing w:before="120" w:after="120"/>
      </w:pPr>
      <w:r>
        <w:t xml:space="preserve">Avec une part supérieure à 90 %, l’eau est la composante principale de la bière ; elle revêt une grande importance pour le brasseur. Les exigences de qualité des brasseries dépassent en règle générale celles applicables à l’eau </w:t>
      </w:r>
      <w:r>
        <w:lastRenderedPageBreak/>
        <w:t>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72" w:name="_Toc454297813"/>
      <w:bookmarkStart w:id="173" w:name="_Toc454633015"/>
      <w:r>
        <w:t>La levure</w:t>
      </w:r>
      <w:bookmarkEnd w:id="172"/>
      <w:bookmarkEnd w:id="173"/>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74" w:name="_Toc454297814"/>
      <w:bookmarkStart w:id="175" w:name="_Toc454633016"/>
      <w:r>
        <w:t xml:space="preserve">La </w:t>
      </w:r>
      <w:proofErr w:type="spellStart"/>
      <w:r>
        <w:t>fabrication</w:t>
      </w:r>
      <w:proofErr w:type="spellEnd"/>
      <w:r>
        <w:t xml:space="preserve"> de la </w:t>
      </w:r>
      <w:proofErr w:type="spellStart"/>
      <w:r>
        <w:t>bière</w:t>
      </w:r>
      <w:bookmarkEnd w:id="174"/>
      <w:bookmarkEnd w:id="175"/>
      <w:proofErr w:type="spellEnd"/>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76" w:name="_Toc454297815"/>
      <w:bookmarkStart w:id="177" w:name="_Toc454633017"/>
      <w:r>
        <w:t>Le brassage</w:t>
      </w:r>
      <w:bookmarkEnd w:id="176"/>
      <w:bookmarkEnd w:id="177"/>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lastRenderedPageBreak/>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78" w:name="_Toc454297816"/>
      <w:bookmarkStart w:id="179" w:name="_Toc454633018"/>
      <w:r>
        <w:t>La fermentation</w:t>
      </w:r>
      <w:bookmarkEnd w:id="178"/>
      <w:bookmarkEnd w:id="179"/>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80" w:name="_Toc454297817"/>
      <w:bookmarkStart w:id="181" w:name="_Toc454633019"/>
      <w:r>
        <w:t>La garde</w:t>
      </w:r>
      <w:bookmarkEnd w:id="180"/>
      <w:bookmarkEnd w:id="181"/>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82" w:name="_Toc454297818"/>
      <w:bookmarkStart w:id="183" w:name="_Toc454633020"/>
      <w:r>
        <w:t>La filtration</w:t>
      </w:r>
      <w:bookmarkEnd w:id="182"/>
      <w:bookmarkEnd w:id="183"/>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84" w:name="_Toc454297819"/>
      <w:bookmarkStart w:id="185" w:name="_Toc454633021"/>
      <w:r>
        <w:t>La mise en bouteille et le conditionnement</w:t>
      </w:r>
      <w:bookmarkEnd w:id="184"/>
      <w:bookmarkEnd w:id="185"/>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w:t>
      </w:r>
      <w:r>
        <w:lastRenderedPageBreak/>
        <w:t xml:space="preserve">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86" w:name="_Toc454297820"/>
      <w:bookmarkStart w:id="187" w:name="_Toc454633022"/>
      <w:r>
        <w:t>Description de l’entreprise</w:t>
      </w:r>
      <w:bookmarkEnd w:id="186"/>
      <w:bookmarkEnd w:id="187"/>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88" w:name="_Toc454297821"/>
      <w:bookmarkStart w:id="189" w:name="_Toc454633023"/>
      <w:r>
        <w:lastRenderedPageBreak/>
        <w:t xml:space="preserve">Les </w:t>
      </w:r>
      <w:proofErr w:type="spellStart"/>
      <w:r>
        <w:t>produits</w:t>
      </w:r>
      <w:proofErr w:type="spellEnd"/>
      <w:r>
        <w:t xml:space="preserve"> </w:t>
      </w:r>
      <w:proofErr w:type="spellStart"/>
      <w:r>
        <w:t>commercialisés</w:t>
      </w:r>
      <w:bookmarkEnd w:id="188"/>
      <w:bookmarkEnd w:id="189"/>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90" w:name="_Toc454297822"/>
      <w:bookmarkStart w:id="191" w:name="_Toc454633024"/>
      <w:r>
        <w:t>Les nomenclatures</w:t>
      </w:r>
      <w:bookmarkEnd w:id="190"/>
      <w:bookmarkEnd w:id="191"/>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92" w:name="_Toc454297823"/>
      <w:bookmarkStart w:id="193" w:name="_Toc454633025"/>
      <w:proofErr w:type="spellStart"/>
      <w:r>
        <w:t>Gestion</w:t>
      </w:r>
      <w:proofErr w:type="spellEnd"/>
      <w:r>
        <w:t xml:space="preserve"> des </w:t>
      </w:r>
      <w:proofErr w:type="spellStart"/>
      <w:r>
        <w:t>opérations</w:t>
      </w:r>
      <w:proofErr w:type="spellEnd"/>
      <w:r>
        <w:t xml:space="preserve"> de </w:t>
      </w:r>
      <w:proofErr w:type="spellStart"/>
      <w:r>
        <w:t>production</w:t>
      </w:r>
      <w:bookmarkEnd w:id="192"/>
      <w:bookmarkEnd w:id="193"/>
      <w:proofErr w:type="spellEnd"/>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94" w:name="_Toc454297824"/>
      <w:bookmarkStart w:id="195" w:name="_Toc454633026"/>
      <w:r>
        <w:t xml:space="preserve">La </w:t>
      </w:r>
      <w:proofErr w:type="spellStart"/>
      <w:r>
        <w:t>chaîne</w:t>
      </w:r>
      <w:proofErr w:type="spellEnd"/>
      <w:r>
        <w:t xml:space="preserve"> de </w:t>
      </w:r>
      <w:proofErr w:type="spellStart"/>
      <w:r>
        <w:t>valeur</w:t>
      </w:r>
      <w:bookmarkEnd w:id="194"/>
      <w:bookmarkEnd w:id="195"/>
      <w:proofErr w:type="spellEnd"/>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3C6CA5" w:rsidRPr="003A4596" w14:paraId="3128FFA9" w14:textId="77777777" w:rsidTr="00035240">
        <w:trPr>
          <w:trHeight w:val="1134"/>
        </w:trPr>
        <w:tc>
          <w:tcPr>
            <w:tcW w:w="739" w:type="dxa"/>
            <w:textDirection w:val="btLr"/>
            <w:vAlign w:val="center"/>
          </w:tcPr>
          <w:p w14:paraId="559DAD89" w14:textId="77777777" w:rsidR="003C6CA5" w:rsidRPr="003A4596" w:rsidRDefault="003C6CA5" w:rsidP="00035240">
            <w:pPr>
              <w:pStyle w:val="tbnormal"/>
              <w:jc w:val="center"/>
            </w:pPr>
            <w:r>
              <w:t>Planification</w:t>
            </w:r>
          </w:p>
        </w:tc>
        <w:tc>
          <w:tcPr>
            <w:tcW w:w="1986" w:type="dxa"/>
          </w:tcPr>
          <w:p w14:paraId="1D1742A1" w14:textId="77777777" w:rsidR="003C6CA5" w:rsidRPr="003A4596" w:rsidRDefault="003C6CA5" w:rsidP="00035240">
            <w:pPr>
              <w:pStyle w:val="tbnormal"/>
            </w:pPr>
            <w:r w:rsidRPr="003A4596">
              <w:t>Prévision</w:t>
            </w:r>
          </w:p>
        </w:tc>
        <w:tc>
          <w:tcPr>
            <w:tcW w:w="4635" w:type="dxa"/>
          </w:tcPr>
          <w:p w14:paraId="2063D682" w14:textId="77777777" w:rsidR="003C6CA5" w:rsidRPr="003A4596" w:rsidRDefault="003C6CA5" w:rsidP="00035240">
            <w:pPr>
              <w:pStyle w:val="tbnormal"/>
            </w:pPr>
            <w:r w:rsidRPr="003A4596">
              <w:t xml:space="preserve">Vos opérations s’effectuant </w:t>
            </w:r>
            <w:r>
              <w:t>en flux poussé. V</w:t>
            </w:r>
            <w:r w:rsidRPr="003A4596">
              <w:t>otre manager des ventes doit prévoir la demande afin de créer des besoins in</w:t>
            </w:r>
            <w:r>
              <w:t xml:space="preserve">dépendants. Ce sont ces besoins </w:t>
            </w:r>
            <w:r w:rsidRPr="003A4596">
              <w:t xml:space="preserve">qui </w:t>
            </w:r>
            <w:r>
              <w:t>permettent</w:t>
            </w:r>
            <w:r w:rsidRPr="003A4596">
              <w:t xml:space="preserve"> au </w:t>
            </w:r>
            <w:r>
              <w:t xml:space="preserve">MRP </w:t>
            </w:r>
            <w:r w:rsidRPr="003A4596">
              <w:t>de c</w:t>
            </w:r>
            <w:r>
              <w:t>alculer les quantités à produire et les approvisionnements nécessaires en matières premières.</w:t>
            </w:r>
            <w:r w:rsidRPr="003A4596">
              <w:t xml:space="preserve"> </w:t>
            </w:r>
          </w:p>
        </w:tc>
      </w:tr>
      <w:tr w:rsidR="003C6CA5" w:rsidRPr="003A4596" w14:paraId="117B66FA" w14:textId="77777777" w:rsidTr="00035240">
        <w:trPr>
          <w:trHeight w:val="1134"/>
        </w:trPr>
        <w:tc>
          <w:tcPr>
            <w:tcW w:w="739" w:type="dxa"/>
            <w:vMerge w:val="restart"/>
            <w:textDirection w:val="btLr"/>
            <w:vAlign w:val="center"/>
          </w:tcPr>
          <w:p w14:paraId="0CE4C659" w14:textId="77777777" w:rsidR="003C6CA5" w:rsidRPr="003A4596" w:rsidRDefault="003C6CA5" w:rsidP="00035240">
            <w:pPr>
              <w:pStyle w:val="tbnormal"/>
              <w:jc w:val="center"/>
            </w:pPr>
            <w:r w:rsidRPr="003A4596">
              <w:t>Approvisionnement</w:t>
            </w:r>
          </w:p>
        </w:tc>
        <w:tc>
          <w:tcPr>
            <w:tcW w:w="1986" w:type="dxa"/>
          </w:tcPr>
          <w:p w14:paraId="3F99F08A" w14:textId="77777777" w:rsidR="003C6CA5" w:rsidRPr="003A4596" w:rsidRDefault="003C6CA5" w:rsidP="00035240">
            <w:pPr>
              <w:pStyle w:val="tbnormal"/>
            </w:pPr>
            <w:r w:rsidRPr="003A4596">
              <w:t>Demande d’achat</w:t>
            </w:r>
          </w:p>
        </w:tc>
        <w:tc>
          <w:tcPr>
            <w:tcW w:w="4635" w:type="dxa"/>
          </w:tcPr>
          <w:p w14:paraId="0FADBE6B" w14:textId="77777777" w:rsidR="003C6CA5" w:rsidRDefault="003C6CA5" w:rsidP="00035240">
            <w:pPr>
              <w:pStyle w:val="tbnormal"/>
            </w:pPr>
            <w:r w:rsidRPr="003A4596">
              <w:t>Le manager des achats s’occupe d’acheter les matières premières nécessaires à la produ</w:t>
            </w:r>
            <w:r>
              <w:t>ction des besoins indépendants.</w:t>
            </w:r>
          </w:p>
          <w:p w14:paraId="176ED202" w14:textId="77777777" w:rsidR="003C6CA5" w:rsidRPr="003A4596" w:rsidRDefault="003C6CA5" w:rsidP="00035240">
            <w:pPr>
              <w:pStyle w:val="tbnormal"/>
            </w:pPr>
            <w:r w:rsidRPr="003A4596">
              <w:t>Pour se faire, il contact le bon fournisseur et établit une commande d’achat ferme.</w:t>
            </w:r>
          </w:p>
        </w:tc>
      </w:tr>
      <w:tr w:rsidR="003C6CA5" w:rsidRPr="003A4596" w14:paraId="3299DCD9" w14:textId="77777777" w:rsidTr="00035240">
        <w:trPr>
          <w:trHeight w:val="1134"/>
        </w:trPr>
        <w:tc>
          <w:tcPr>
            <w:tcW w:w="739" w:type="dxa"/>
            <w:vMerge/>
            <w:textDirection w:val="btLr"/>
            <w:vAlign w:val="center"/>
          </w:tcPr>
          <w:p w14:paraId="462A4CE7" w14:textId="77777777" w:rsidR="003C6CA5" w:rsidRPr="003A4596" w:rsidRDefault="003C6CA5" w:rsidP="00035240">
            <w:pPr>
              <w:pStyle w:val="tbnormal"/>
            </w:pPr>
          </w:p>
        </w:tc>
        <w:tc>
          <w:tcPr>
            <w:tcW w:w="1986" w:type="dxa"/>
          </w:tcPr>
          <w:p w14:paraId="5FD509B7" w14:textId="77777777" w:rsidR="003C6CA5" w:rsidRPr="003A4596" w:rsidRDefault="003C6CA5" w:rsidP="00035240">
            <w:pPr>
              <w:pStyle w:val="tbnormal"/>
            </w:pPr>
            <w:r w:rsidRPr="003A4596">
              <w:t>Réception des marchandises</w:t>
            </w:r>
          </w:p>
        </w:tc>
        <w:tc>
          <w:tcPr>
            <w:tcW w:w="4635" w:type="dxa"/>
          </w:tcPr>
          <w:p w14:paraId="0AE29C7B" w14:textId="77777777" w:rsidR="003C6CA5" w:rsidRPr="003A4596" w:rsidRDefault="003C6CA5" w:rsidP="00035240">
            <w:pPr>
              <w:pStyle w:val="tbnormal"/>
            </w:pPr>
            <w:r w:rsidRPr="003A4596">
              <w:t>Les employés du département réception marchandise, s’occupent de réceptionner la livraison et de vérifier les quantités livrées.</w:t>
            </w:r>
          </w:p>
        </w:tc>
      </w:tr>
      <w:tr w:rsidR="003C6CA5" w:rsidRPr="003A4596" w14:paraId="169D017F" w14:textId="77777777" w:rsidTr="00035240">
        <w:trPr>
          <w:trHeight w:val="1134"/>
        </w:trPr>
        <w:tc>
          <w:tcPr>
            <w:tcW w:w="739" w:type="dxa"/>
            <w:vMerge/>
            <w:textDirection w:val="btLr"/>
            <w:vAlign w:val="center"/>
          </w:tcPr>
          <w:p w14:paraId="53BA3338" w14:textId="77777777" w:rsidR="003C6CA5" w:rsidRPr="003A4596" w:rsidRDefault="003C6CA5" w:rsidP="00035240">
            <w:pPr>
              <w:pStyle w:val="tbnormal"/>
            </w:pPr>
          </w:p>
        </w:tc>
        <w:tc>
          <w:tcPr>
            <w:tcW w:w="1986" w:type="dxa"/>
          </w:tcPr>
          <w:p w14:paraId="294BC2A3" w14:textId="77777777" w:rsidR="003C6CA5" w:rsidRPr="003A4596" w:rsidRDefault="003C6CA5" w:rsidP="00035240">
            <w:pPr>
              <w:pStyle w:val="tbnormal"/>
            </w:pPr>
            <w:r w:rsidRPr="003A4596">
              <w:t>Réception de la facture</w:t>
            </w:r>
          </w:p>
        </w:tc>
        <w:tc>
          <w:tcPr>
            <w:tcW w:w="4635" w:type="dxa"/>
          </w:tcPr>
          <w:p w14:paraId="5A76B224" w14:textId="77777777" w:rsidR="003C6CA5" w:rsidRPr="003A4596" w:rsidRDefault="003C6CA5" w:rsidP="00035240">
            <w:pPr>
              <w:pStyle w:val="tbnormal"/>
            </w:pPr>
            <w:r w:rsidRPr="003A4596">
              <w:t>La facture du fournisseur doit être comptabilisée dans la comptabilité.</w:t>
            </w:r>
          </w:p>
        </w:tc>
      </w:tr>
      <w:tr w:rsidR="003C6CA5" w:rsidRPr="003A4596" w14:paraId="5118F495" w14:textId="77777777" w:rsidTr="00035240">
        <w:trPr>
          <w:trHeight w:val="1134"/>
        </w:trPr>
        <w:tc>
          <w:tcPr>
            <w:tcW w:w="739" w:type="dxa"/>
            <w:vMerge/>
            <w:textDirection w:val="btLr"/>
            <w:vAlign w:val="center"/>
          </w:tcPr>
          <w:p w14:paraId="204F26A0" w14:textId="77777777" w:rsidR="003C6CA5" w:rsidRPr="003A4596" w:rsidRDefault="003C6CA5" w:rsidP="00035240">
            <w:pPr>
              <w:pStyle w:val="tbnormal"/>
            </w:pPr>
          </w:p>
        </w:tc>
        <w:tc>
          <w:tcPr>
            <w:tcW w:w="1986" w:type="dxa"/>
          </w:tcPr>
          <w:p w14:paraId="17899887" w14:textId="77777777" w:rsidR="003C6CA5" w:rsidRPr="003A4596" w:rsidRDefault="003C6CA5" w:rsidP="00035240">
            <w:pPr>
              <w:pStyle w:val="tbnormal"/>
            </w:pPr>
            <w:r w:rsidRPr="003A4596">
              <w:t>Paiement</w:t>
            </w:r>
          </w:p>
        </w:tc>
        <w:tc>
          <w:tcPr>
            <w:tcW w:w="4635" w:type="dxa"/>
          </w:tcPr>
          <w:p w14:paraId="14AD22B3" w14:textId="77777777" w:rsidR="003C6CA5" w:rsidRPr="003A4596" w:rsidRDefault="003C6CA5" w:rsidP="00035240">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3C6CA5" w:rsidRPr="003A4596" w14:paraId="30F8F5E8" w14:textId="77777777" w:rsidTr="00035240">
        <w:trPr>
          <w:trHeight w:val="1134"/>
        </w:trPr>
        <w:tc>
          <w:tcPr>
            <w:tcW w:w="739" w:type="dxa"/>
            <w:vMerge w:val="restart"/>
            <w:textDirection w:val="btLr"/>
            <w:vAlign w:val="center"/>
          </w:tcPr>
          <w:p w14:paraId="456BE3E0" w14:textId="77777777" w:rsidR="003C6CA5" w:rsidRPr="003A4596" w:rsidRDefault="003C6CA5" w:rsidP="00035240">
            <w:pPr>
              <w:pStyle w:val="tbnormal"/>
              <w:jc w:val="center"/>
            </w:pPr>
            <w:r w:rsidRPr="003A4596">
              <w:t>Production</w:t>
            </w:r>
          </w:p>
        </w:tc>
        <w:tc>
          <w:tcPr>
            <w:tcW w:w="1986" w:type="dxa"/>
          </w:tcPr>
          <w:p w14:paraId="5711E9DB" w14:textId="77777777" w:rsidR="003C6CA5" w:rsidRPr="003A4596" w:rsidRDefault="003C6CA5" w:rsidP="00035240">
            <w:pPr>
              <w:pStyle w:val="tbnormal"/>
            </w:pPr>
            <w:r>
              <w:t>Lancer les ordres de fabrication</w:t>
            </w:r>
          </w:p>
        </w:tc>
        <w:tc>
          <w:tcPr>
            <w:tcW w:w="4635" w:type="dxa"/>
          </w:tcPr>
          <w:p w14:paraId="65455C76" w14:textId="77777777" w:rsidR="003C6CA5" w:rsidRPr="003A4596" w:rsidRDefault="003C6CA5" w:rsidP="00035240">
            <w:pPr>
              <w:pStyle w:val="tbnormal"/>
            </w:pPr>
            <w:r>
              <w:t>Dès que toutes les matières premières sont disponibles, le responsable de production peut sans autre débuter les activités.</w:t>
            </w:r>
          </w:p>
        </w:tc>
      </w:tr>
      <w:tr w:rsidR="003C6CA5" w:rsidRPr="003A4596" w14:paraId="19365F60" w14:textId="77777777" w:rsidTr="00035240">
        <w:trPr>
          <w:trHeight w:val="1134"/>
        </w:trPr>
        <w:tc>
          <w:tcPr>
            <w:tcW w:w="739" w:type="dxa"/>
            <w:vMerge/>
            <w:textDirection w:val="btLr"/>
            <w:vAlign w:val="center"/>
          </w:tcPr>
          <w:p w14:paraId="59FE935B" w14:textId="77777777" w:rsidR="003C6CA5" w:rsidRPr="003A4596" w:rsidRDefault="003C6CA5" w:rsidP="00035240">
            <w:pPr>
              <w:pStyle w:val="tbnormal"/>
            </w:pPr>
          </w:p>
        </w:tc>
        <w:tc>
          <w:tcPr>
            <w:tcW w:w="1986" w:type="dxa"/>
          </w:tcPr>
          <w:p w14:paraId="1667EE3E" w14:textId="77777777" w:rsidR="003C6CA5" w:rsidRPr="003A4596" w:rsidRDefault="003C6CA5" w:rsidP="00035240">
            <w:pPr>
              <w:pStyle w:val="tbnormal"/>
            </w:pPr>
            <w:r w:rsidRPr="003A4596">
              <w:t>Confirmer</w:t>
            </w:r>
          </w:p>
        </w:tc>
        <w:tc>
          <w:tcPr>
            <w:tcW w:w="4635" w:type="dxa"/>
          </w:tcPr>
          <w:p w14:paraId="2C2B6E62" w14:textId="77777777" w:rsidR="003C6CA5" w:rsidRPr="003A4596" w:rsidRDefault="003C6CA5" w:rsidP="00035240">
            <w:pPr>
              <w:pStyle w:val="tbnormal"/>
            </w:pPr>
            <w:r w:rsidRPr="003A4596">
              <w:t xml:space="preserve">Une fois la production terminée, elle doit être validée et les produits </w:t>
            </w:r>
            <w:r>
              <w:t>finis fabriqués stockés dans les entrepôts de la société.</w:t>
            </w:r>
          </w:p>
        </w:tc>
      </w:tr>
      <w:tr w:rsidR="003C6CA5" w:rsidRPr="003A4596" w14:paraId="4CD0BF05" w14:textId="77777777" w:rsidTr="00035240">
        <w:trPr>
          <w:trHeight w:val="1134"/>
        </w:trPr>
        <w:tc>
          <w:tcPr>
            <w:tcW w:w="739" w:type="dxa"/>
            <w:vMerge w:val="restart"/>
            <w:textDirection w:val="btLr"/>
            <w:vAlign w:val="center"/>
          </w:tcPr>
          <w:p w14:paraId="55F59B13" w14:textId="77777777" w:rsidR="003C6CA5" w:rsidRPr="003A4596" w:rsidRDefault="003C6CA5" w:rsidP="00035240">
            <w:pPr>
              <w:pStyle w:val="tbnormal"/>
              <w:jc w:val="center"/>
            </w:pPr>
            <w:r w:rsidRPr="003A4596">
              <w:t>Vente</w:t>
            </w:r>
          </w:p>
        </w:tc>
        <w:tc>
          <w:tcPr>
            <w:tcW w:w="1986" w:type="dxa"/>
          </w:tcPr>
          <w:p w14:paraId="4A4B0064" w14:textId="77777777" w:rsidR="003C6CA5" w:rsidRPr="003A4596" w:rsidRDefault="003C6CA5" w:rsidP="00035240">
            <w:pPr>
              <w:pStyle w:val="tbnormal"/>
            </w:pPr>
            <w:r w:rsidRPr="003A4596">
              <w:t>Créer un devis</w:t>
            </w:r>
          </w:p>
        </w:tc>
        <w:tc>
          <w:tcPr>
            <w:tcW w:w="4635" w:type="dxa"/>
          </w:tcPr>
          <w:p w14:paraId="3A5AEA06" w14:textId="77777777" w:rsidR="003C6CA5" w:rsidRPr="003A4596" w:rsidRDefault="003C6CA5" w:rsidP="00035240">
            <w:pPr>
              <w:pStyle w:val="tbnormal"/>
            </w:pPr>
            <w:r w:rsidRPr="003A4596">
              <w:t xml:space="preserve">Suite à une demande d’un de vos clients, </w:t>
            </w:r>
            <w:r>
              <w:t xml:space="preserve">le vendeur prépare </w:t>
            </w:r>
            <w:r w:rsidRPr="003A4596">
              <w:t>un devis.</w:t>
            </w:r>
          </w:p>
        </w:tc>
      </w:tr>
      <w:tr w:rsidR="003C6CA5" w:rsidRPr="003A4596" w14:paraId="06D3F0E5" w14:textId="77777777" w:rsidTr="00035240">
        <w:trPr>
          <w:trHeight w:val="1134"/>
        </w:trPr>
        <w:tc>
          <w:tcPr>
            <w:tcW w:w="739" w:type="dxa"/>
            <w:vMerge/>
            <w:textDirection w:val="btLr"/>
            <w:vAlign w:val="center"/>
          </w:tcPr>
          <w:p w14:paraId="7F3D10A8" w14:textId="77777777" w:rsidR="003C6CA5" w:rsidRPr="003A4596" w:rsidRDefault="003C6CA5" w:rsidP="00035240">
            <w:pPr>
              <w:pStyle w:val="tbnormal"/>
            </w:pPr>
          </w:p>
        </w:tc>
        <w:tc>
          <w:tcPr>
            <w:tcW w:w="1986" w:type="dxa"/>
          </w:tcPr>
          <w:p w14:paraId="64B5082C" w14:textId="77777777" w:rsidR="003C6CA5" w:rsidRPr="003A4596" w:rsidRDefault="003C6CA5" w:rsidP="00035240">
            <w:pPr>
              <w:pStyle w:val="tbnormal"/>
            </w:pPr>
            <w:r w:rsidRPr="003A4596">
              <w:t>Conclure la vente</w:t>
            </w:r>
          </w:p>
        </w:tc>
        <w:tc>
          <w:tcPr>
            <w:tcW w:w="4635" w:type="dxa"/>
          </w:tcPr>
          <w:p w14:paraId="100765AA" w14:textId="77777777" w:rsidR="003C6CA5" w:rsidRPr="003A4596" w:rsidRDefault="003C6CA5" w:rsidP="00035240">
            <w:pPr>
              <w:pStyle w:val="tbnormal"/>
            </w:pPr>
            <w:r>
              <w:t>Dès que les parties sont en accord, le devis devient une vente ferme.</w:t>
            </w:r>
          </w:p>
        </w:tc>
      </w:tr>
      <w:tr w:rsidR="003C6CA5" w:rsidRPr="003A4596" w14:paraId="69A85C8F" w14:textId="77777777" w:rsidTr="00035240">
        <w:trPr>
          <w:trHeight w:val="1134"/>
        </w:trPr>
        <w:tc>
          <w:tcPr>
            <w:tcW w:w="739" w:type="dxa"/>
            <w:vMerge/>
            <w:textDirection w:val="btLr"/>
            <w:vAlign w:val="center"/>
          </w:tcPr>
          <w:p w14:paraId="0BCD3545" w14:textId="77777777" w:rsidR="003C6CA5" w:rsidRPr="003A4596" w:rsidRDefault="003C6CA5" w:rsidP="00035240">
            <w:pPr>
              <w:pStyle w:val="tbnormal"/>
            </w:pPr>
          </w:p>
        </w:tc>
        <w:tc>
          <w:tcPr>
            <w:tcW w:w="1986" w:type="dxa"/>
          </w:tcPr>
          <w:p w14:paraId="5A8154C2" w14:textId="77777777" w:rsidR="003C6CA5" w:rsidRPr="003A4596" w:rsidRDefault="003C6CA5" w:rsidP="00035240">
            <w:pPr>
              <w:pStyle w:val="tbnormal"/>
            </w:pPr>
            <w:r w:rsidRPr="003A4596">
              <w:t>Prélèvement et livraison</w:t>
            </w:r>
          </w:p>
        </w:tc>
        <w:tc>
          <w:tcPr>
            <w:tcW w:w="4635" w:type="dxa"/>
          </w:tcPr>
          <w:p w14:paraId="2E9D7543" w14:textId="77777777" w:rsidR="003C6CA5" w:rsidRPr="003A4596" w:rsidRDefault="003C6CA5" w:rsidP="00035240">
            <w:pPr>
              <w:pStyle w:val="tbnormal"/>
            </w:pPr>
            <w:r>
              <w:t>Le produit est prélevé dans les stocks et expédier à l’adresse du client.</w:t>
            </w:r>
          </w:p>
        </w:tc>
      </w:tr>
      <w:tr w:rsidR="003C6CA5" w:rsidRPr="003A4596" w14:paraId="36096BA3" w14:textId="77777777" w:rsidTr="00035240">
        <w:trPr>
          <w:trHeight w:val="1134"/>
        </w:trPr>
        <w:tc>
          <w:tcPr>
            <w:tcW w:w="739" w:type="dxa"/>
            <w:vMerge/>
            <w:textDirection w:val="btLr"/>
            <w:vAlign w:val="center"/>
          </w:tcPr>
          <w:p w14:paraId="7AF3D641" w14:textId="77777777" w:rsidR="003C6CA5" w:rsidRPr="003A4596" w:rsidRDefault="003C6CA5" w:rsidP="00035240">
            <w:pPr>
              <w:pStyle w:val="tbnormal"/>
            </w:pPr>
          </w:p>
        </w:tc>
        <w:tc>
          <w:tcPr>
            <w:tcW w:w="1986" w:type="dxa"/>
          </w:tcPr>
          <w:p w14:paraId="776F6290" w14:textId="77777777" w:rsidR="003C6CA5" w:rsidRPr="003A4596" w:rsidRDefault="003C6CA5" w:rsidP="00035240">
            <w:pPr>
              <w:pStyle w:val="tbnormal"/>
            </w:pPr>
            <w:r w:rsidRPr="003A4596">
              <w:t>Facturation</w:t>
            </w:r>
          </w:p>
        </w:tc>
        <w:tc>
          <w:tcPr>
            <w:tcW w:w="4635" w:type="dxa"/>
          </w:tcPr>
          <w:p w14:paraId="07251E56" w14:textId="77777777" w:rsidR="003C6CA5" w:rsidRPr="003A4596" w:rsidRDefault="003C6CA5" w:rsidP="00035240">
            <w:pPr>
              <w:pStyle w:val="tbnormal"/>
            </w:pPr>
            <w:r>
              <w:t>Une facture est alors générée et envoyée au client.</w:t>
            </w:r>
          </w:p>
        </w:tc>
      </w:tr>
      <w:tr w:rsidR="003C6CA5" w:rsidRPr="003A4596" w14:paraId="5B0158C9" w14:textId="77777777" w:rsidTr="00035240">
        <w:trPr>
          <w:trHeight w:val="1134"/>
        </w:trPr>
        <w:tc>
          <w:tcPr>
            <w:tcW w:w="739" w:type="dxa"/>
            <w:vMerge/>
            <w:textDirection w:val="btLr"/>
            <w:vAlign w:val="center"/>
          </w:tcPr>
          <w:p w14:paraId="22730E01" w14:textId="77777777" w:rsidR="003C6CA5" w:rsidRPr="003A4596" w:rsidRDefault="003C6CA5" w:rsidP="00035240">
            <w:pPr>
              <w:pStyle w:val="tbnormal"/>
            </w:pPr>
          </w:p>
        </w:tc>
        <w:tc>
          <w:tcPr>
            <w:tcW w:w="1986" w:type="dxa"/>
          </w:tcPr>
          <w:p w14:paraId="32ED0246" w14:textId="77777777" w:rsidR="003C6CA5" w:rsidRPr="003A4596" w:rsidRDefault="003C6CA5" w:rsidP="00035240">
            <w:pPr>
              <w:pStyle w:val="tbnormal"/>
            </w:pPr>
            <w:r w:rsidRPr="003A4596">
              <w:t>Réception du paiement</w:t>
            </w:r>
          </w:p>
        </w:tc>
        <w:tc>
          <w:tcPr>
            <w:tcW w:w="4635" w:type="dxa"/>
          </w:tcPr>
          <w:p w14:paraId="497CFCF7" w14:textId="77777777" w:rsidR="003C6CA5" w:rsidRPr="003A4596" w:rsidRDefault="003C6CA5" w:rsidP="00035240">
            <w:pPr>
              <w:pStyle w:val="tbnormal"/>
            </w:pPr>
            <w:r>
              <w:t>Après avoir reçu le paiement sur votre compte bancaire, vous pouvez effacer la créance de votre client.</w:t>
            </w:r>
          </w:p>
        </w:tc>
      </w:tr>
    </w:tbl>
    <w:p w14:paraId="5DB7F4AE" w14:textId="77777777" w:rsidR="003C6CA5" w:rsidRDefault="003C6CA5" w:rsidP="003C6CA5">
      <w:pPr>
        <w:pStyle w:val="tbtitre4"/>
      </w:pPr>
      <w:bookmarkStart w:id="196" w:name="_Toc454297825"/>
      <w:bookmarkStart w:id="197" w:name="_Toc454633027"/>
      <w:r>
        <w:t xml:space="preserve">Support </w:t>
      </w:r>
      <w:proofErr w:type="spellStart"/>
      <w:r>
        <w:t>aux</w:t>
      </w:r>
      <w:proofErr w:type="spellEnd"/>
      <w:r>
        <w:t xml:space="preserve"> </w:t>
      </w:r>
      <w:proofErr w:type="spellStart"/>
      <w:r>
        <w:t>opérations</w:t>
      </w:r>
      <w:bookmarkEnd w:id="196"/>
      <w:bookmarkEnd w:id="197"/>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98" w:name="_Toc454297826"/>
      <w:bookmarkStart w:id="199" w:name="_Toc454633028"/>
      <w:r>
        <w:lastRenderedPageBreak/>
        <w:t>Infrastructure</w:t>
      </w:r>
      <w:bookmarkEnd w:id="198"/>
      <w:bookmarkEnd w:id="199"/>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1">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7777777"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CF0A679" w14:textId="77777777" w:rsidR="003C6CA5" w:rsidRDefault="003C6CA5" w:rsidP="003C6CA5">
      <w:pPr>
        <w:pStyle w:val="tbnormal"/>
      </w:pPr>
      <w:r>
        <w:t>Ces entrepôts ont des limitations en terme de volumétrie à disposition. Ainsi, vous devez surveiller à ce que les limites ne soient pas dépassées.</w:t>
      </w:r>
    </w:p>
    <w:p w14:paraId="472F4C7E" w14:textId="77777777" w:rsidR="003C6CA5" w:rsidRDefault="003C6CA5" w:rsidP="003C6CA5">
      <w:pPr>
        <w:pStyle w:val="tbnormal"/>
        <w:numPr>
          <w:ilvl w:val="0"/>
          <w:numId w:val="6"/>
        </w:numPr>
      </w:pPr>
      <w:r>
        <w:t>Entrepôt A : 250'000 kg de matières premières (sans l’eau qui provient du circuit normal).</w:t>
      </w:r>
    </w:p>
    <w:p w14:paraId="7C96641F" w14:textId="77777777" w:rsidR="003C6CA5" w:rsidRDefault="003C6CA5" w:rsidP="003C6CA5">
      <w:pPr>
        <w:pStyle w:val="tbnormal"/>
        <w:numPr>
          <w:ilvl w:val="0"/>
          <w:numId w:val="6"/>
        </w:numPr>
      </w:pPr>
      <w:r>
        <w:t>Entrepôt B : 500'000 unité. Grand et petit format confondus, vide ou plein.</w:t>
      </w:r>
    </w:p>
    <w:p w14:paraId="308BFE1C" w14:textId="77777777" w:rsidR="003C6CA5" w:rsidRDefault="003C6CA5" w:rsidP="003C6CA5">
      <w:pPr>
        <w:pStyle w:val="tbnormal"/>
      </w:pPr>
      <w:r>
        <w:br w:type="page"/>
      </w:r>
    </w:p>
    <w:p w14:paraId="05A053F7" w14:textId="77777777" w:rsidR="003C6CA5" w:rsidRDefault="003C6CA5" w:rsidP="003C6CA5">
      <w:pPr>
        <w:pStyle w:val="tbnormal"/>
      </w:pPr>
      <w:r>
        <w:lastRenderedPageBreak/>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née selon les tarifs suivants :</w:t>
      </w:r>
    </w:p>
    <w:p w14:paraId="72C1CB65" w14:textId="77777777" w:rsidR="003C6CA5" w:rsidRPr="003A4596" w:rsidRDefault="003C6CA5" w:rsidP="003C6CA5">
      <w:pPr>
        <w:pStyle w:val="tbnormal"/>
        <w:numPr>
          <w:ilvl w:val="0"/>
          <w:numId w:val="7"/>
        </w:numPr>
      </w:pPr>
      <w:r w:rsidRPr="003A4596">
        <w:t>Par tranche de matière première au 50'000 kilogrammes, cela vous coûte 200.- CHF par jour.</w:t>
      </w:r>
    </w:p>
    <w:p w14:paraId="0FA4E964" w14:textId="77777777" w:rsidR="003C6CA5" w:rsidRPr="003A4596" w:rsidRDefault="003C6CA5" w:rsidP="003C6CA5">
      <w:pPr>
        <w:pStyle w:val="tbnormal"/>
        <w:numPr>
          <w:ilvl w:val="0"/>
          <w:numId w:val="7"/>
        </w:numPr>
      </w:pPr>
      <w:r w:rsidRPr="003A4596">
        <w:t>Par 100'000 unité (vide ou pleine), cela vous coûte 200.- CHF par jour.</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200" w:name="_Toc454297827"/>
      <w:bookmarkStart w:id="201" w:name="_Toc454633029"/>
      <w:proofErr w:type="spellStart"/>
      <w:r>
        <w:t>Matériels</w:t>
      </w:r>
      <w:proofErr w:type="spellEnd"/>
      <w:r>
        <w:t xml:space="preserve"> de </w:t>
      </w:r>
      <w:proofErr w:type="spellStart"/>
      <w:r>
        <w:t>production</w:t>
      </w:r>
      <w:bookmarkEnd w:id="200"/>
      <w:bookmarkEnd w:id="201"/>
      <w:proofErr w:type="spellEnd"/>
    </w:p>
    <w:p w14:paraId="18B54B3E" w14:textId="77777777"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6C211BE4" w14:textId="77777777" w:rsidR="003C6CA5"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202" w:name="_Toc454297828"/>
      <w:bookmarkStart w:id="203" w:name="_Toc454633030"/>
      <w:r>
        <w:t xml:space="preserve">Frais fixes </w:t>
      </w:r>
      <w:proofErr w:type="spellStart"/>
      <w:r>
        <w:t>mensuel</w:t>
      </w:r>
      <w:bookmarkEnd w:id="202"/>
      <w:bookmarkEnd w:id="203"/>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77777777" w:rsidR="003C6CA5" w:rsidRDefault="003C6CA5" w:rsidP="003C6CA5">
      <w:pPr>
        <w:pStyle w:val="tbnormal"/>
        <w:numPr>
          <w:ilvl w:val="0"/>
          <w:numId w:val="1"/>
        </w:numPr>
        <w:spacing w:before="120" w:after="120"/>
      </w:pPr>
      <w:r>
        <w:t>10'000.- pour la main d’œuvre.</w:t>
      </w:r>
    </w:p>
    <w:p w14:paraId="0EF9B207" w14:textId="77777777" w:rsidR="003C6CA5" w:rsidRDefault="003C6CA5" w:rsidP="003C6CA5">
      <w:pPr>
        <w:pStyle w:val="tbnormal"/>
        <w:numPr>
          <w:ilvl w:val="0"/>
          <w:numId w:val="1"/>
        </w:numPr>
        <w:spacing w:before="120" w:after="120"/>
      </w:pPr>
      <w:r>
        <w:t>25'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lastRenderedPageBreak/>
        <w:t>3'750.- pour les coûts liés à l’amortissement de vos installations de production.</w:t>
      </w:r>
    </w:p>
    <w:p w14:paraId="0332F5EC" w14:textId="77777777" w:rsidR="003C6CA5" w:rsidRDefault="003C6CA5" w:rsidP="003C6CA5">
      <w:pPr>
        <w:pStyle w:val="tbtitre4"/>
      </w:pPr>
      <w:bookmarkStart w:id="204" w:name="_Toc454297829"/>
      <w:bookmarkStart w:id="205" w:name="_Toc454633031"/>
      <w:proofErr w:type="spellStart"/>
      <w:r>
        <w:t>Coûts</w:t>
      </w:r>
      <w:proofErr w:type="spellEnd"/>
      <w:r>
        <w:t xml:space="preserve"> de </w:t>
      </w:r>
      <w:proofErr w:type="spellStart"/>
      <w:r>
        <w:t>revient</w:t>
      </w:r>
      <w:bookmarkEnd w:id="204"/>
      <w:bookmarkEnd w:id="205"/>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7777777" w:rsidR="003C6CA5" w:rsidRDefault="003C6CA5" w:rsidP="003C6CA5">
      <w:pPr>
        <w:pStyle w:val="tbnormal"/>
        <w:spacing w:before="120" w:after="120"/>
      </w:pPr>
      <w:r>
        <w:t>Les chapitres qui suivent présentent les coûts de reviens bruts pour un litre de bière.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206" w:name="_Toc454297830"/>
      <w:bookmarkStart w:id="207" w:name="_Toc454633032"/>
      <w:r>
        <w:lastRenderedPageBreak/>
        <w:t>Produit BW01</w:t>
      </w:r>
      <w:bookmarkEnd w:id="206"/>
      <w:bookmarkEnd w:id="207"/>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208" w:name="_Toc454297831"/>
      <w:bookmarkStart w:id="209" w:name="_Toc454633033"/>
      <w:r>
        <w:t>Produit BW02</w:t>
      </w:r>
      <w:bookmarkEnd w:id="208"/>
      <w:bookmarkEnd w:id="20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210" w:name="_Toc454297832"/>
      <w:bookmarkStart w:id="211" w:name="_Toc454633034"/>
      <w:r>
        <w:lastRenderedPageBreak/>
        <w:t>Produit BW03</w:t>
      </w:r>
      <w:bookmarkEnd w:id="210"/>
      <w:bookmarkEnd w:id="211"/>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212" w:name="_Toc454297833"/>
      <w:bookmarkStart w:id="213" w:name="_Toc454633035"/>
      <w:r>
        <w:t>Produit BW04</w:t>
      </w:r>
      <w:bookmarkEnd w:id="212"/>
      <w:bookmarkEnd w:id="213"/>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214" w:name="_Toc454297834"/>
      <w:bookmarkStart w:id="215" w:name="_Toc45463303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214"/>
      <w:bookmarkEnd w:id="215"/>
      <w:proofErr w:type="spellEnd"/>
    </w:p>
    <w:p w14:paraId="6C142553" w14:textId="77777777" w:rsidR="003C6CA5" w:rsidRDefault="003C6CA5" w:rsidP="003C6CA5">
      <w:pPr>
        <w:pStyle w:val="tbnormal"/>
        <w:spacing w:before="120" w:after="120"/>
      </w:pPr>
      <w:r>
        <w:t>Reprenons le coût de revient du produit BW01. Si vous arrivez atteindre un niveau de gestion optimal, vous pouvez prétendre une rentabilité de XXX%.</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77777777" w:rsidR="003C6CA5" w:rsidRDefault="003C6CA5" w:rsidP="003C6CA5">
      <w:pPr>
        <w:pStyle w:val="tbnormal"/>
        <w:spacing w:before="120" w:after="120"/>
      </w:pPr>
      <w:r>
        <w:t>Le montant articulé reste hypothétique. D’autres facteurs externes doivent être pris en compte. Typiquement, la demande fluctue.</w:t>
      </w:r>
    </w:p>
    <w:p w14:paraId="2F0BEE00" w14:textId="77777777" w:rsidR="003C6CA5" w:rsidRDefault="003C6CA5" w:rsidP="003C6CA5">
      <w:pPr>
        <w:pStyle w:val="tbtitre3"/>
      </w:pPr>
      <w:bookmarkStart w:id="216" w:name="_Toc454297835"/>
      <w:bookmarkStart w:id="217" w:name="_Toc454633037"/>
      <w:r>
        <w:t>L’environnement</w:t>
      </w:r>
      <w:bookmarkEnd w:id="216"/>
      <w:bookmarkEnd w:id="217"/>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218" w:name="_Toc454297836"/>
      <w:bookmarkStart w:id="219" w:name="_Toc454633038"/>
      <w:r>
        <w:t xml:space="preserve">Le </w:t>
      </w:r>
      <w:proofErr w:type="spellStart"/>
      <w:r>
        <w:t>marché</w:t>
      </w:r>
      <w:bookmarkEnd w:id="218"/>
      <w:bookmarkEnd w:id="219"/>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220" w:name="_Toc454297837"/>
      <w:bookmarkStart w:id="221" w:name="_Toc454633039"/>
      <w:r>
        <w:lastRenderedPageBreak/>
        <w:t xml:space="preserve">Les </w:t>
      </w:r>
      <w:proofErr w:type="spellStart"/>
      <w:r>
        <w:t>matières</w:t>
      </w:r>
      <w:proofErr w:type="spellEnd"/>
      <w:r>
        <w:t xml:space="preserve"> </w:t>
      </w:r>
      <w:proofErr w:type="spellStart"/>
      <w:r>
        <w:t>premières</w:t>
      </w:r>
      <w:bookmarkEnd w:id="220"/>
      <w:bookmarkEnd w:id="221"/>
      <w:proofErr w:type="spellEnd"/>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30"/>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22" w:name="_Toc454297838"/>
      <w:bookmarkStart w:id="223" w:name="_Toc454633040"/>
      <w:r>
        <w:t xml:space="preserve">Les </w:t>
      </w:r>
      <w:proofErr w:type="spellStart"/>
      <w:r>
        <w:t>fournisseurs</w:t>
      </w:r>
      <w:bookmarkEnd w:id="222"/>
      <w:bookmarkEnd w:id="223"/>
      <w:proofErr w:type="spellEnd"/>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Ourseau SA. Pour les aliments plus artisanaux comme le miel et les épices, ceux-ci, s’obtiennent chez l’</w:t>
      </w:r>
      <w:proofErr w:type="spellStart"/>
      <w:r>
        <w:t>artisant</w:t>
      </w:r>
      <w:proofErr w:type="spellEnd"/>
      <w:r>
        <w:t xml:space="preserve">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proofErr w:type="spellStart"/>
      <w:r>
        <w:t>Maltlonne</w:t>
      </w:r>
      <w:proofErr w:type="spellEnd"/>
      <w:r>
        <w:t xml:space="preserv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224" w:name="_Toc454297839"/>
      <w:bookmarkStart w:id="225" w:name="_Toc454633041"/>
      <w:r>
        <w:t xml:space="preserve">Les </w:t>
      </w:r>
      <w:proofErr w:type="spellStart"/>
      <w:r>
        <w:t>revendeurs</w:t>
      </w:r>
      <w:bookmarkEnd w:id="224"/>
      <w:bookmarkEnd w:id="225"/>
      <w:proofErr w:type="spellEnd"/>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1"/>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226" w:name="_Toc454297840"/>
      <w:bookmarkStart w:id="227" w:name="_Toc454633042"/>
      <w:r>
        <w:t>Les parts de marchés et les préférences</w:t>
      </w:r>
      <w:bookmarkEnd w:id="226"/>
      <w:bookmarkEnd w:id="227"/>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228" w:name="_Toc454297841"/>
      <w:bookmarkStart w:id="229" w:name="_Toc454633043"/>
      <w:r>
        <w:t>Détaillant</w:t>
      </w:r>
      <w:bookmarkEnd w:id="228"/>
      <w:bookmarkEnd w:id="229"/>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30" w:name="_Toc454297842"/>
      <w:bookmarkStart w:id="231" w:name="_Toc454633044"/>
      <w:r>
        <w:t>Supermarché</w:t>
      </w:r>
      <w:bookmarkEnd w:id="230"/>
      <w:bookmarkEnd w:id="231"/>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32" w:name="_Toc454297843"/>
      <w:bookmarkStart w:id="233" w:name="_Toc454633045"/>
      <w:r>
        <w:t>Établissement public</w:t>
      </w:r>
      <w:bookmarkEnd w:id="232"/>
      <w:bookmarkEnd w:id="233"/>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34" w:name="_Toc454297844"/>
      <w:bookmarkStart w:id="235" w:name="_Toc454633046"/>
      <w:r>
        <w:lastRenderedPageBreak/>
        <w:t xml:space="preserve">Les </w:t>
      </w:r>
      <w:proofErr w:type="spellStart"/>
      <w:r>
        <w:t>bailleurs</w:t>
      </w:r>
      <w:proofErr w:type="spellEnd"/>
      <w:r>
        <w:t xml:space="preserve"> de </w:t>
      </w:r>
      <w:proofErr w:type="spellStart"/>
      <w:r>
        <w:t>fonds</w:t>
      </w:r>
      <w:bookmarkEnd w:id="234"/>
      <w:bookmarkEnd w:id="235"/>
      <w:proofErr w:type="spellEnd"/>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236" w:name="_Toc454297845"/>
      <w:bookmarkStart w:id="237" w:name="_Toc454633047"/>
      <w:r>
        <w:t xml:space="preserve">La </w:t>
      </w:r>
      <w:proofErr w:type="spellStart"/>
      <w:r>
        <w:t>fluctuation</w:t>
      </w:r>
      <w:proofErr w:type="spellEnd"/>
      <w:r>
        <w:t xml:space="preserve"> de la </w:t>
      </w:r>
      <w:proofErr w:type="spellStart"/>
      <w:r>
        <w:t>demande</w:t>
      </w:r>
      <w:bookmarkEnd w:id="236"/>
      <w:bookmarkEnd w:id="237"/>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238" w:name="_Toc454297846"/>
      <w:bookmarkStart w:id="239" w:name="_Toc454633048"/>
      <w:r>
        <w:lastRenderedPageBreak/>
        <w:t>Les modalités de jeu</w:t>
      </w:r>
      <w:bookmarkEnd w:id="238"/>
      <w:bookmarkEnd w:id="239"/>
    </w:p>
    <w:p w14:paraId="5B2602A3" w14:textId="77777777" w:rsidR="003C6CA5" w:rsidRDefault="003C6CA5" w:rsidP="003C6CA5">
      <w:pPr>
        <w:pStyle w:val="tbtitre4"/>
      </w:pPr>
      <w:bookmarkStart w:id="240" w:name="_Toc454297847"/>
      <w:bookmarkStart w:id="241" w:name="_Toc454633049"/>
      <w:r>
        <w:t xml:space="preserve">Simulation du </w:t>
      </w:r>
      <w:proofErr w:type="spellStart"/>
      <w:r>
        <w:t>temps</w:t>
      </w:r>
      <w:bookmarkEnd w:id="240"/>
      <w:bookmarkEnd w:id="241"/>
      <w:proofErr w:type="spellEnd"/>
    </w:p>
    <w:p w14:paraId="5C400B3E" w14:textId="77777777" w:rsidR="003C6CA5" w:rsidRDefault="003C6CA5" w:rsidP="003C6CA5">
      <w:pPr>
        <w:pStyle w:val="tbtitre4"/>
      </w:pPr>
      <w:bookmarkStart w:id="242" w:name="_Toc454297848"/>
      <w:bookmarkStart w:id="243" w:name="_Toc454633050"/>
      <w:r>
        <w:t xml:space="preserve">Les </w:t>
      </w:r>
      <w:proofErr w:type="spellStart"/>
      <w:r>
        <w:t>contraintes</w:t>
      </w:r>
      <w:bookmarkEnd w:id="242"/>
      <w:bookmarkEnd w:id="243"/>
      <w:proofErr w:type="spellEnd"/>
    </w:p>
    <w:p w14:paraId="3526DEEB" w14:textId="77777777" w:rsidR="00B7371E" w:rsidRDefault="003C6CA5" w:rsidP="003C6CA5">
      <w:pPr>
        <w:pStyle w:val="tbtitre4"/>
      </w:pPr>
      <w:bookmarkStart w:id="244" w:name="_Toc454297849"/>
      <w:bookmarkStart w:id="245" w:name="_Toc454633051"/>
      <w:r>
        <w:t xml:space="preserve">Les </w:t>
      </w:r>
      <w:proofErr w:type="spellStart"/>
      <w:r>
        <w:t>décisions</w:t>
      </w:r>
      <w:bookmarkEnd w:id="244"/>
      <w:bookmarkEnd w:id="245"/>
      <w:proofErr w:type="spellEnd"/>
    </w:p>
    <w:p w14:paraId="1C418B3F" w14:textId="08A4D9DE" w:rsidR="006E0579" w:rsidRDefault="00B7371E" w:rsidP="003C6CA5">
      <w:pPr>
        <w:pStyle w:val="tbtitre4"/>
      </w:pPr>
      <w:bookmarkStart w:id="246" w:name="_Toc454297850"/>
      <w:bookmarkStart w:id="247" w:name="_Toc454633052"/>
      <w:proofErr w:type="spellStart"/>
      <w:r>
        <w:t>Évaluation</w:t>
      </w:r>
      <w:proofErr w:type="spellEnd"/>
      <w:r>
        <w:t xml:space="preserve"> de la </w:t>
      </w:r>
      <w:proofErr w:type="spellStart"/>
      <w:r>
        <w:t>performance</w:t>
      </w:r>
      <w:bookmarkEnd w:id="246"/>
      <w:bookmarkEnd w:id="247"/>
      <w:proofErr w:type="spellEnd"/>
      <w:r w:rsidR="006E0579">
        <w:br w:type="page"/>
      </w:r>
    </w:p>
    <w:p w14:paraId="620B4F8E" w14:textId="77777777" w:rsidR="00BF7912" w:rsidRDefault="00BF7912" w:rsidP="00BF7912">
      <w:pPr>
        <w:pStyle w:val="tbtitre1"/>
      </w:pPr>
      <w:bookmarkStart w:id="248" w:name="_Toc454297851"/>
      <w:bookmarkStart w:id="249" w:name="_Toc454633053"/>
      <w:r>
        <w:lastRenderedPageBreak/>
        <w:t>Problématique de la cohérence des dates</w:t>
      </w:r>
      <w:bookmarkEnd w:id="249"/>
    </w:p>
    <w:p w14:paraId="06EFC4D3" w14:textId="77777777" w:rsidR="00172165" w:rsidRDefault="00172165" w:rsidP="00172165">
      <w:pPr>
        <w:pStyle w:val="tbtitre1"/>
      </w:pPr>
      <w:bookmarkStart w:id="250" w:name="_Toc454633054"/>
      <w:r>
        <w:t>OdooSIM</w:t>
      </w:r>
      <w:bookmarkEnd w:id="248"/>
      <w:bookmarkEnd w:id="250"/>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4DD871AE" w14:textId="241C368A" w:rsidR="00172165" w:rsidRDefault="00172165" w:rsidP="00172165">
      <w:pPr>
        <w:pStyle w:val="tbtitre2"/>
      </w:pPr>
      <w:bookmarkStart w:id="251" w:name="_Toc454297852"/>
      <w:bookmarkStart w:id="252" w:name="_Toc454633055"/>
      <w:r>
        <w:t>Vue d’ensemble des processus</w:t>
      </w:r>
      <w:bookmarkEnd w:id="251"/>
      <w:bookmarkEnd w:id="252"/>
    </w:p>
    <w:p w14:paraId="08D21627" w14:textId="5C64E8DD" w:rsidR="000C2ABE" w:rsidRDefault="000C2ABE" w:rsidP="000C2ABE">
      <w:pPr>
        <w:pStyle w:val="tbnormal"/>
      </w:pPr>
      <w:r>
        <w:t>Les processus de la société Brewery &amp; Co. peuvent être piloter par Odoo de la manière suivante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53" w:name="_Toc454297853"/>
      <w:bookmarkStart w:id="254" w:name="_Toc454633056"/>
      <w:r>
        <w:t>Hypothèses des activités automatisées</w:t>
      </w:r>
      <w:bookmarkEnd w:id="253"/>
      <w:bookmarkEnd w:id="254"/>
    </w:p>
    <w:p w14:paraId="7701F5B4" w14:textId="77777777" w:rsidR="00A011D8" w:rsidRDefault="00A011D8" w:rsidP="00A011D8">
      <w:pPr>
        <w:pStyle w:val="tbnormal"/>
      </w:pPr>
      <w:r>
        <w:t>Comme présenté au chapitre #REF d’analyse pédagogique, toutes les activités de la chaîne de valeur Brewery &amp; Co. n’ont pas à être jouées par les participants. D’une part, car elles n’ont pas toutes de la valeur pédagogique et de l’autre, car les participants n’auraient pas l’impression d’être dans un environnement attractif et automatisé. Ce qui est le but d’un jeu.</w:t>
      </w:r>
    </w:p>
    <w:p w14:paraId="213BE9BC" w14:textId="77777777"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Il donne des recommandations quant à leur réalisation technique.</w:t>
      </w:r>
    </w:p>
    <w:p w14:paraId="40DC4BAA" w14:textId="77777777" w:rsidR="00A011D8" w:rsidRDefault="00A011D8" w:rsidP="00A011D8">
      <w:pPr>
        <w:pStyle w:val="tbtitre4"/>
      </w:pPr>
      <w:bookmarkStart w:id="255" w:name="_Toc454297854"/>
      <w:bookmarkStart w:id="256" w:name="_Toc454633057"/>
      <w:proofErr w:type="spellStart"/>
      <w:r>
        <w:lastRenderedPageBreak/>
        <w:t>Activité</w:t>
      </w:r>
      <w:proofErr w:type="spellEnd"/>
      <w:r>
        <w:t xml:space="preserve"> PL02</w:t>
      </w:r>
      <w:bookmarkEnd w:id="255"/>
      <w:bookmarkEnd w:id="256"/>
    </w:p>
    <w:p w14:paraId="156E5F55" w14:textId="77777777" w:rsidR="005D2D1B" w:rsidRDefault="005D2D1B" w:rsidP="005D2D1B">
      <w:pPr>
        <w:pStyle w:val="tbnormal"/>
      </w:pPr>
      <w:r>
        <w:t>Ci-dessous, nous faisons état d’hypothèses quant au code à produire pour réaliser l’activité PL02 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77777777" w:rsidR="005D2D1B" w:rsidRPr="00025F11" w:rsidRDefault="005D2D1B" w:rsidP="000A7CE9">
            <w:pPr>
              <w:pStyle w:val="tbnormal"/>
              <w:jc w:val="center"/>
              <w:rPr>
                <w:i/>
              </w:rPr>
            </w:pPr>
            <w:r>
              <w:rPr>
                <w:i/>
                <w:noProof/>
                <w:lang w:eastAsia="fr-FR"/>
              </w:rPr>
              <w:drawing>
                <wp:inline distT="0" distB="0" distL="0" distR="0" wp14:anchorId="00099C61" wp14:editId="0BC0ECC3">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E4F9BD0" w14:textId="599A9B06" w:rsidR="00A011D8" w:rsidRDefault="00A011D8" w:rsidP="00A011D8">
      <w:pPr>
        <w:pStyle w:val="tbtitre4"/>
      </w:pPr>
      <w:bookmarkStart w:id="257" w:name="_Toc454297855"/>
      <w:bookmarkStart w:id="258" w:name="_Toc454633058"/>
      <w:proofErr w:type="spellStart"/>
      <w:r>
        <w:t>Activité</w:t>
      </w:r>
      <w:r w:rsidR="005D2D1B">
        <w:t>s</w:t>
      </w:r>
      <w:proofErr w:type="spellEnd"/>
      <w:r>
        <w:t xml:space="preserve"> PR02</w:t>
      </w:r>
      <w:r w:rsidR="005D2D1B">
        <w:t>, PR03 et PR04</w:t>
      </w:r>
      <w:bookmarkEnd w:id="257"/>
      <w:bookmarkEnd w:id="258"/>
    </w:p>
    <w:p w14:paraId="07B98040" w14:textId="77777777" w:rsidR="005D2D1B" w:rsidRDefault="005D2D1B" w:rsidP="005D2D1B">
      <w:pPr>
        <w:pStyle w:val="tbnormal"/>
      </w:pPr>
      <w:r>
        <w:t>Ce processus opérationnel possède trois activités automatisées. PR02, PR03 et PR04.</w:t>
      </w:r>
    </w:p>
    <w:p w14:paraId="7279DE81" w14:textId="77777777" w:rsidR="005D2D1B" w:rsidRDefault="005D2D1B" w:rsidP="005D2D1B">
      <w:pPr>
        <w:pStyle w:val="tbnormal"/>
      </w:pPr>
      <w:r>
        <w:t>Tout d’abord, détaillons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oujours similaire, on valide la réception en rapport avec la demande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D2D1B" w14:paraId="6EF5F68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859F11A" w14:textId="77777777" w:rsidR="005D2D1B" w:rsidRPr="00025F11" w:rsidRDefault="005D2D1B"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D833E33" w14:textId="77777777" w:rsidR="005D2D1B" w:rsidRPr="00025F11" w:rsidRDefault="005D2D1B" w:rsidP="000A7CE9">
            <w:pPr>
              <w:pStyle w:val="tbnormal"/>
              <w:jc w:val="left"/>
              <w:rPr>
                <w:b/>
                <w:sz w:val="2"/>
                <w:szCs w:val="2"/>
              </w:rPr>
            </w:pPr>
          </w:p>
        </w:tc>
      </w:tr>
      <w:tr w:rsidR="005D2D1B" w14:paraId="37E6484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FE93BE" w14:textId="77777777" w:rsidR="005D2D1B" w:rsidRPr="000353ED" w:rsidRDefault="005D2D1B"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76DAFA" w14:textId="77777777" w:rsidR="005D2D1B" w:rsidRDefault="005D2D1B" w:rsidP="000A7CE9">
            <w:pPr>
              <w:pStyle w:val="tbnormal"/>
            </w:pPr>
            <w:r>
              <w:rPr>
                <w:b/>
              </w:rPr>
              <w:t>Options :</w:t>
            </w:r>
          </w:p>
          <w:p w14:paraId="53BBABDE" w14:textId="77777777" w:rsidR="005D2D1B" w:rsidRDefault="005D2D1B" w:rsidP="000A7CE9">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61BD5803" w14:textId="77777777" w:rsidR="005D2D1B" w:rsidRPr="00025F11" w:rsidRDefault="005D2D1B" w:rsidP="000A7CE9">
            <w:pPr>
              <w:pStyle w:val="tbnormal"/>
              <w:rPr>
                <w:i/>
              </w:rPr>
            </w:pPr>
            <w:r>
              <w:rPr>
                <w:i/>
              </w:rPr>
              <w:t>Cependant, pour les besoins de Brewery &amp; Co., nous ne l’avons pas retenue.</w:t>
            </w:r>
          </w:p>
        </w:tc>
      </w:tr>
      <w:tr w:rsidR="005D2D1B" w14:paraId="601A9D5F"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18708A51" w14:textId="77777777" w:rsidR="005D2D1B" w:rsidRPr="00025F11" w:rsidRDefault="005D2D1B"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6FED2" w14:textId="77777777" w:rsidR="005D2D1B" w:rsidRPr="00025F11" w:rsidRDefault="005D2D1B" w:rsidP="000A7CE9">
            <w:pPr>
              <w:pStyle w:val="tbnormal"/>
              <w:jc w:val="left"/>
              <w:rPr>
                <w:b/>
                <w:sz w:val="2"/>
                <w:szCs w:val="2"/>
              </w:rPr>
            </w:pPr>
          </w:p>
        </w:tc>
      </w:tr>
    </w:tbl>
    <w:p w14:paraId="7814329B" w14:textId="77777777" w:rsidR="005D2D1B" w:rsidRDefault="005D2D1B" w:rsidP="005D2D1B">
      <w:pPr>
        <w:pStyle w:val="tbnormal"/>
      </w:pPr>
      <w:r>
        <w:t>Cette étape est donc 100% automatisée par le simulateur. De ce fait, nous proposons des recommandations sur la logique à coder et un exemple que nous présentons plus loin.</w:t>
      </w:r>
    </w:p>
    <w:p w14:paraId="39E65022" w14:textId="77777777" w:rsidR="005D2D1B" w:rsidRDefault="005D2D1B" w:rsidP="005D2D1B">
      <w:pPr>
        <w:pStyle w:val="tbnormal"/>
      </w:pPr>
      <w:r>
        <w:t xml:space="preserve">L’étape PR03 est de même nature que la précédente. L’employé qui effectue cette opération n’a aucunement besoin de prendre des décisions. C’est de la </w:t>
      </w:r>
      <w:r>
        <w:lastRenderedPageBreak/>
        <w:t>simple saisie et par conséquent, nous recommandons d’automatiser cette étape. Pour le paiement, rien de différent. L’étape PR04 est donc aussi automatisable selon nos critères.</w:t>
      </w:r>
    </w:p>
    <w:p w14:paraId="539CEA83" w14:textId="77777777" w:rsidR="005D2D1B" w:rsidRDefault="005D2D1B" w:rsidP="005D2D1B">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77777777" w:rsidR="005D2D1B" w:rsidRDefault="005D2D1B" w:rsidP="000A7CE9">
            <w:pPr>
              <w:pStyle w:val="tbnormal"/>
              <w:jc w:val="left"/>
              <w:rPr>
                <w:rFonts w:ascii="Times" w:hAnsi="Times"/>
                <w:b/>
                <w:bCs/>
                <w:sz w:val="32"/>
              </w:rPr>
            </w:pPr>
            <w:r>
              <w:rPr>
                <w:rFonts w:ascii="Times" w:hAnsi="Times"/>
                <w:b/>
                <w:bCs/>
                <w:sz w:val="32"/>
              </w:rPr>
              <w:t>PL02</w:t>
            </w:r>
          </w:p>
          <w:p w14:paraId="73A506B9" w14:textId="77777777" w:rsidR="005D2D1B" w:rsidRDefault="005D2D1B" w:rsidP="000A7CE9">
            <w:pPr>
              <w:pStyle w:val="tbnormal"/>
              <w:jc w:val="left"/>
              <w:rPr>
                <w:rFonts w:ascii="Times" w:hAnsi="Times"/>
                <w:b/>
                <w:bCs/>
                <w:sz w:val="32"/>
              </w:rPr>
            </w:pPr>
            <w:r>
              <w:rPr>
                <w:rFonts w:ascii="Times" w:hAnsi="Times"/>
                <w:b/>
                <w:bCs/>
                <w:sz w:val="32"/>
              </w:rPr>
              <w:t>PL03</w:t>
            </w:r>
          </w:p>
          <w:p w14:paraId="1CFFD521" w14:textId="77777777" w:rsidR="005D2D1B" w:rsidRPr="006D089C" w:rsidRDefault="005D2D1B" w:rsidP="000A7CE9">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77777777" w:rsidR="005D2D1B" w:rsidRPr="00025F11" w:rsidRDefault="005D2D1B" w:rsidP="000A7CE9">
            <w:pPr>
              <w:pStyle w:val="tbnormal"/>
              <w:jc w:val="center"/>
              <w:rPr>
                <w:i/>
              </w:rPr>
            </w:pPr>
            <w:r>
              <w:rPr>
                <w:i/>
                <w:noProof/>
                <w:lang w:eastAsia="fr-FR"/>
              </w:rPr>
              <w:drawing>
                <wp:inline distT="0" distB="0" distL="0" distR="0" wp14:anchorId="4B020ECB" wp14:editId="28FE5ECF">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6E082987" w14:textId="77777777" w:rsidR="00A011D8" w:rsidRDefault="00A011D8" w:rsidP="00A011D8">
      <w:pPr>
        <w:pStyle w:val="tbtitre4"/>
      </w:pPr>
      <w:bookmarkStart w:id="259" w:name="_Toc454297856"/>
      <w:bookmarkStart w:id="260" w:name="_Toc454633059"/>
      <w:proofErr w:type="spellStart"/>
      <w:r>
        <w:t>Activité</w:t>
      </w:r>
      <w:proofErr w:type="spellEnd"/>
      <w:r>
        <w:t xml:space="preserve"> MA02</w:t>
      </w:r>
      <w:bookmarkEnd w:id="259"/>
      <w:bookmarkEnd w:id="260"/>
    </w:p>
    <w:p w14:paraId="27C3491F" w14:textId="254CA717"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p>
    <w:p w14:paraId="222CA1EC" w14:textId="2274840D" w:rsidR="00B90455" w:rsidRDefault="00B90455" w:rsidP="00B90455">
      <w:pPr>
        <w:pStyle w:val="tbnormal"/>
      </w:pPr>
      <w:r>
        <w:t>Ci-dessous une proposition de logique formulé en pseudo co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lastRenderedPageBreak/>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77777777" w:rsidR="00B90455" w:rsidRPr="00025F11" w:rsidRDefault="00B90455" w:rsidP="000A7CE9">
            <w:pPr>
              <w:pStyle w:val="tbnormal"/>
              <w:jc w:val="center"/>
              <w:rPr>
                <w:i/>
              </w:rPr>
            </w:pPr>
            <w:r>
              <w:rPr>
                <w:i/>
                <w:noProof/>
                <w:lang w:eastAsia="fr-FR"/>
              </w:rPr>
              <w:drawing>
                <wp:inline distT="0" distB="0" distL="0" distR="0" wp14:anchorId="05F5EB1E" wp14:editId="46498C94">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bl>
    <w:p w14:paraId="5297810F" w14:textId="193EF65E" w:rsidR="00A011D8" w:rsidRPr="00A011D8" w:rsidRDefault="00A011D8" w:rsidP="00A011D8">
      <w:pPr>
        <w:pStyle w:val="tbtitre3"/>
      </w:pPr>
      <w:bookmarkStart w:id="261" w:name="_Toc454297857"/>
      <w:bookmarkStart w:id="262" w:name="_Toc454633060"/>
      <w:r>
        <w:t>Résultats du proof of concept</w:t>
      </w:r>
      <w:bookmarkEnd w:id="261"/>
      <w:bookmarkEnd w:id="262"/>
    </w:p>
    <w:p w14:paraId="4A2E0712" w14:textId="77777777" w:rsidR="00A011D8" w:rsidRDefault="00A011D8" w:rsidP="00A011D8">
      <w:pPr>
        <w:pStyle w:val="tbtitre4"/>
      </w:pPr>
      <w:bookmarkStart w:id="263" w:name="_Toc454297858"/>
      <w:bookmarkStart w:id="264" w:name="_Toc454633061"/>
      <w:proofErr w:type="spellStart"/>
      <w:r>
        <w:t>Activité</w:t>
      </w:r>
      <w:proofErr w:type="spellEnd"/>
      <w:r>
        <w:t xml:space="preserve"> SA01</w:t>
      </w:r>
      <w:bookmarkEnd w:id="263"/>
      <w:bookmarkEnd w:id="264"/>
    </w:p>
    <w:p w14:paraId="62D20E16" w14:textId="77777777" w:rsidR="00A011D8" w:rsidRDefault="00A011D8" w:rsidP="00A011D8">
      <w:pPr>
        <w:pStyle w:val="tbtitre4"/>
      </w:pPr>
      <w:bookmarkStart w:id="265" w:name="_Toc454297859"/>
      <w:bookmarkStart w:id="266" w:name="_Toc454633062"/>
      <w:proofErr w:type="spellStart"/>
      <w:r>
        <w:t>Activité</w:t>
      </w:r>
      <w:proofErr w:type="spellEnd"/>
      <w:r>
        <w:t xml:space="preserve"> SA02</w:t>
      </w:r>
      <w:bookmarkEnd w:id="265"/>
      <w:bookmarkEnd w:id="266"/>
    </w:p>
    <w:p w14:paraId="2F7345F3" w14:textId="77777777" w:rsidR="00A011D8" w:rsidRDefault="00A011D8" w:rsidP="00A011D8">
      <w:pPr>
        <w:pStyle w:val="tbtitre4"/>
      </w:pPr>
      <w:bookmarkStart w:id="267" w:name="_Toc454297860"/>
      <w:bookmarkStart w:id="268" w:name="_Toc454633063"/>
      <w:proofErr w:type="spellStart"/>
      <w:r>
        <w:t>Activité</w:t>
      </w:r>
      <w:proofErr w:type="spellEnd"/>
      <w:r>
        <w:t xml:space="preserve"> SA03</w:t>
      </w:r>
      <w:bookmarkEnd w:id="267"/>
      <w:bookmarkEnd w:id="268"/>
    </w:p>
    <w:p w14:paraId="755A4969" w14:textId="1E879F5B" w:rsidR="00A011D8" w:rsidRPr="00A011D8" w:rsidRDefault="00A011D8" w:rsidP="00A011D8">
      <w:pPr>
        <w:pStyle w:val="tbtitre4"/>
      </w:pPr>
      <w:bookmarkStart w:id="269" w:name="_Toc454297861"/>
      <w:bookmarkStart w:id="270" w:name="_Toc454633064"/>
      <w:proofErr w:type="spellStart"/>
      <w:r>
        <w:t>Activité</w:t>
      </w:r>
      <w:proofErr w:type="spellEnd"/>
      <w:r>
        <w:t xml:space="preserve"> SA04</w:t>
      </w:r>
      <w:bookmarkEnd w:id="269"/>
      <w:bookmarkEnd w:id="270"/>
    </w:p>
    <w:p w14:paraId="3E885FD9" w14:textId="77777777" w:rsidR="00172165" w:rsidRDefault="00172165" w:rsidP="00172165">
      <w:pPr>
        <w:pStyle w:val="tbtitre2"/>
      </w:pPr>
      <w:bookmarkStart w:id="271" w:name="_Toc454297862"/>
      <w:bookmarkStart w:id="272" w:name="_Toc454633065"/>
      <w:r>
        <w:t>Architecture</w:t>
      </w:r>
      <w:bookmarkEnd w:id="271"/>
      <w:bookmarkEnd w:id="272"/>
    </w:p>
    <w:p w14:paraId="10D1EA84" w14:textId="77777777" w:rsidR="00172165" w:rsidRDefault="00172165" w:rsidP="00172165">
      <w:pPr>
        <w:pStyle w:val="tbnormal"/>
      </w:pPr>
      <w:r>
        <w:t>Il est recommandé de scinder les actions du simulateur en trois phases distinctes. Elles se gèrent de manière indépendante à des moments d’exécutions différents. Chacune d’elles doivent faire face à des contraintes qui leurs sont spécifiques :</w:t>
      </w:r>
    </w:p>
    <w:p w14:paraId="601E85E5" w14:textId="77777777" w:rsidR="00172165" w:rsidRDefault="00172165" w:rsidP="00172165">
      <w:pPr>
        <w:pStyle w:val="tbnormal"/>
      </w:pPr>
      <w:r>
        <w:rPr>
          <w:noProof/>
          <w:lang w:val="fr-FR" w:eastAsia="fr-FR"/>
        </w:rPr>
        <w:drawing>
          <wp:inline distT="0" distB="0" distL="0" distR="0" wp14:anchorId="34956D28" wp14:editId="638964A1">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58">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8806" w14:textId="77777777" w:rsidR="00172165" w:rsidRDefault="00172165" w:rsidP="00172165">
      <w:pPr>
        <w:pStyle w:val="tbnormal"/>
      </w:pPr>
      <w:r>
        <w:t xml:space="preserve">La phase une se charge de créer et configurer les instances Odoo prenant part à la nouvelle partie de jeu. Dans un premier temps, elle doit se charger de la création des bases de données/instances. Puis, elle doit créer les accès à l’instance pour les participants et générer le master data </w:t>
      </w:r>
      <w:proofErr w:type="gramStart"/>
      <w:r>
        <w:t>lié</w:t>
      </w:r>
      <w:proofErr w:type="gramEnd"/>
      <w:r>
        <w:t xml:space="preserve"> au scénario. Finalement, elle se charge d’effectuer des paramétrages. Par exemple, elle doit mettre en place la structure financière de la société en effectuant des écritures comptables dans le journal de la société.</w:t>
      </w:r>
    </w:p>
    <w:p w14:paraId="3885FBE3" w14:textId="77777777" w:rsidR="00172165" w:rsidRDefault="00172165" w:rsidP="00172165">
      <w:pPr>
        <w:pStyle w:val="tbnormal"/>
      </w:pPr>
      <w:r>
        <w:t xml:space="preserve">La phase deux se charge de générer de la demande, de récupérer les offres et de simuler les activités automatiques de la chaîne de valeur Brewery &amp; Co. </w:t>
      </w:r>
      <w:r>
        <w:lastRenderedPageBreak/>
        <w:t>Tandis que la génération de la demande et de l’offre consiste en la création d’un marché d’échanges commun à toutes les entreprises, la simulation des activités doit se faire pour chacune des équipes.</w:t>
      </w:r>
    </w:p>
    <w:p w14:paraId="071D05AA" w14:textId="77777777" w:rsidR="00172165" w:rsidRDefault="00172165" w:rsidP="00172165">
      <w:pPr>
        <w:pStyle w:val="tbnormal"/>
      </w:pPr>
      <w:r>
        <w:t>Elle doit aussi veiller à contrôler les opérations des équipes et à orchestrer le séquencement des éléments. Tout cela, elle doit le faire de manière itérative. Effectivement, ce sont les paramètres de round et de jours qui définissent le nombre d’itération que la phase deux produi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B057983"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F6F083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9A6444" w14:textId="77777777" w:rsidR="00172165" w:rsidRPr="00025F11" w:rsidRDefault="00172165" w:rsidP="000A7CE9">
            <w:pPr>
              <w:pStyle w:val="tbnormal"/>
              <w:jc w:val="left"/>
              <w:rPr>
                <w:b/>
                <w:sz w:val="2"/>
                <w:szCs w:val="2"/>
              </w:rPr>
            </w:pPr>
          </w:p>
        </w:tc>
      </w:tr>
      <w:tr w:rsidR="00172165" w14:paraId="065C1BC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C139D9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924FCD" w14:textId="77777777" w:rsidR="00172165" w:rsidRPr="00C676D4" w:rsidRDefault="00172165" w:rsidP="000A7CE9">
            <w:pPr>
              <w:pStyle w:val="tbnormal"/>
              <w:rPr>
                <w:sz w:val="21"/>
              </w:rPr>
            </w:pPr>
            <w:r>
              <w:rPr>
                <w:b/>
                <w:sz w:val="21"/>
              </w:rPr>
              <w:t>Complément d’informations :</w:t>
            </w:r>
          </w:p>
          <w:p w14:paraId="030C350E" w14:textId="77777777" w:rsidR="00172165" w:rsidRPr="005E4253" w:rsidRDefault="00172165" w:rsidP="000A7CE9">
            <w:pPr>
              <w:pStyle w:val="tbnormal"/>
              <w:rPr>
                <w:b/>
                <w:sz w:val="21"/>
              </w:rPr>
            </w:pPr>
            <w:r>
              <w:rPr>
                <w:sz w:val="21"/>
              </w:rPr>
              <w:t>Une itération doit être effectuée en 60 secondes. Cela représente le temps nécessaire à la simulation d’un jour. Evidemment, ce n’est qu’un paramètre qui doit être modifiable.</w:t>
            </w:r>
          </w:p>
        </w:tc>
      </w:tr>
      <w:tr w:rsidR="00172165" w14:paraId="4457A2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6A3466B"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D13129" w14:textId="77777777" w:rsidR="00172165" w:rsidRPr="00025F11" w:rsidRDefault="00172165" w:rsidP="000A7CE9">
            <w:pPr>
              <w:pStyle w:val="tbnormal"/>
              <w:jc w:val="left"/>
              <w:rPr>
                <w:b/>
                <w:sz w:val="2"/>
                <w:szCs w:val="2"/>
              </w:rPr>
            </w:pPr>
          </w:p>
        </w:tc>
      </w:tr>
    </w:tbl>
    <w:p w14:paraId="70F8B48C" w14:textId="77777777" w:rsidR="00172165" w:rsidRDefault="00172165" w:rsidP="00172165">
      <w:pPr>
        <w:pStyle w:val="tbnormal"/>
      </w:pPr>
      <w:r>
        <w:t>La phase trois a quant à elle la responsabilité d’évaluer les équipes en fin de partie. Elle doit récupérer les informations nécessaires à l’évaluation et produire un classement ordré. Elle doit être en mesure de rendre ce résultat. Puis, elle doit persister les informations de la partie sur un support adéquatement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6DBD56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0335D0B"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D851DFB" w14:textId="77777777" w:rsidR="00172165" w:rsidRPr="00025F11" w:rsidRDefault="00172165" w:rsidP="000A7CE9">
            <w:pPr>
              <w:pStyle w:val="tbnormal"/>
              <w:jc w:val="left"/>
              <w:rPr>
                <w:b/>
                <w:sz w:val="2"/>
                <w:szCs w:val="2"/>
              </w:rPr>
            </w:pPr>
          </w:p>
        </w:tc>
      </w:tr>
      <w:tr w:rsidR="00172165" w14:paraId="26340CA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962171"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C8DA3CC" w14:textId="77777777" w:rsidR="00172165" w:rsidRPr="00C676D4" w:rsidRDefault="00172165" w:rsidP="000A7CE9">
            <w:pPr>
              <w:pStyle w:val="tbnormal"/>
              <w:rPr>
                <w:sz w:val="21"/>
              </w:rPr>
            </w:pPr>
            <w:r>
              <w:rPr>
                <w:b/>
                <w:sz w:val="21"/>
              </w:rPr>
              <w:t>Complément d’informations :</w:t>
            </w:r>
          </w:p>
          <w:p w14:paraId="20D1A858" w14:textId="77777777" w:rsidR="00172165" w:rsidRPr="005E4253" w:rsidRDefault="00172165" w:rsidP="000A7CE9">
            <w:pPr>
              <w:pStyle w:val="tbnormal"/>
              <w:rPr>
                <w:b/>
                <w:sz w:val="21"/>
              </w:rPr>
            </w:pPr>
            <w:r>
              <w:rPr>
                <w:sz w:val="21"/>
              </w:rPr>
              <w:t>Cette phase trois permet de garder la trace de chaque partie jouée. Cela représente un outil d’analyse très puissant dans la mesure où, il est tout à fait envisageable de créer un entrepôt de données. Avec une solution de ce type-là, les parties peuvent être analysées selon des axes choisis et donnant du sens à tous sortes de résultats.</w:t>
            </w:r>
          </w:p>
        </w:tc>
      </w:tr>
      <w:tr w:rsidR="00172165" w14:paraId="4126AEA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5D5ACCC"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152D0F2" w14:textId="77777777" w:rsidR="00172165" w:rsidRPr="00025F11" w:rsidRDefault="00172165" w:rsidP="000A7CE9">
            <w:pPr>
              <w:pStyle w:val="tbnormal"/>
              <w:jc w:val="left"/>
              <w:rPr>
                <w:b/>
                <w:sz w:val="2"/>
                <w:szCs w:val="2"/>
              </w:rPr>
            </w:pPr>
          </w:p>
        </w:tc>
      </w:tr>
    </w:tbl>
    <w:p w14:paraId="0407153D" w14:textId="77777777" w:rsidR="00172165" w:rsidRDefault="00172165" w:rsidP="00172165">
      <w:pPr>
        <w:pStyle w:val="tbtitre4"/>
      </w:pPr>
      <w:bookmarkStart w:id="273" w:name="_Toc454297863"/>
      <w:bookmarkStart w:id="274" w:name="_Toc454633066"/>
      <w:proofErr w:type="spellStart"/>
      <w:r>
        <w:t>Hypothèses</w:t>
      </w:r>
      <w:bookmarkEnd w:id="273"/>
      <w:bookmarkEnd w:id="274"/>
      <w:proofErr w:type="spellEnd"/>
    </w:p>
    <w:p w14:paraId="1EC66D19" w14:textId="77777777" w:rsidR="00172165" w:rsidRDefault="00172165" w:rsidP="00172165">
      <w:pPr>
        <w:pStyle w:val="tbnormal"/>
      </w:pPr>
      <w:r>
        <w:t>Ce chapitre présente les questions qui se posent et les réponses possibles sous forme d’hypothès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4BDAF9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D542AC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0FAE8B1" w14:textId="77777777" w:rsidR="00172165" w:rsidRPr="00025F11" w:rsidRDefault="00172165" w:rsidP="000A7CE9">
            <w:pPr>
              <w:pStyle w:val="tbnormal"/>
              <w:jc w:val="left"/>
              <w:rPr>
                <w:b/>
                <w:sz w:val="2"/>
                <w:szCs w:val="2"/>
              </w:rPr>
            </w:pPr>
          </w:p>
        </w:tc>
      </w:tr>
      <w:tr w:rsidR="00172165" w14:paraId="648459B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04D1F2"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F71850" w14:textId="77777777" w:rsidR="00172165" w:rsidRPr="00C676D4" w:rsidRDefault="00172165" w:rsidP="000A7CE9">
            <w:pPr>
              <w:pStyle w:val="tbnormal"/>
              <w:rPr>
                <w:sz w:val="21"/>
              </w:rPr>
            </w:pPr>
            <w:r>
              <w:rPr>
                <w:b/>
                <w:sz w:val="21"/>
              </w:rPr>
              <w:t>Démarche :</w:t>
            </w:r>
          </w:p>
          <w:p w14:paraId="756CA860" w14:textId="77777777" w:rsidR="00172165" w:rsidRPr="005E4253" w:rsidRDefault="00172165" w:rsidP="000A7CE9">
            <w:pPr>
              <w:pStyle w:val="tbnormal"/>
              <w:rPr>
                <w:b/>
                <w:sz w:val="21"/>
              </w:rPr>
            </w:pPr>
            <w:r>
              <w:rPr>
                <w:sz w:val="21"/>
              </w:rPr>
              <w:t>Les hypothèses émises dans ce chapitre doivent servir de fil rouge à la réalisation du projet. Elles sont à affirmer ou le cas contraire à solutionner en proposant des alternatives.</w:t>
            </w:r>
          </w:p>
        </w:tc>
      </w:tr>
      <w:tr w:rsidR="00172165" w14:paraId="6304ADD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471CE0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F94CD0" w14:textId="77777777" w:rsidR="00172165" w:rsidRPr="00025F11" w:rsidRDefault="00172165" w:rsidP="000A7CE9">
            <w:pPr>
              <w:pStyle w:val="tbnormal"/>
              <w:jc w:val="left"/>
              <w:rPr>
                <w:b/>
                <w:sz w:val="2"/>
                <w:szCs w:val="2"/>
              </w:rPr>
            </w:pPr>
          </w:p>
        </w:tc>
      </w:tr>
    </w:tbl>
    <w:p w14:paraId="458DE89F" w14:textId="77777777" w:rsidR="00172165" w:rsidRDefault="00172165" w:rsidP="00172165">
      <w:pPr>
        <w:pStyle w:val="tbnormal"/>
      </w:pPr>
      <w:r>
        <w:t>Il s’agit d’en vérifier une partie en développant une version proof of concept chargé de simuler le processus de vente de la société Brewery &amp; Co.</w:t>
      </w:r>
    </w:p>
    <w:p w14:paraId="7021FB98" w14:textId="77777777" w:rsidR="00172165" w:rsidRDefault="00172165" w:rsidP="00172165">
      <w:pPr>
        <w:pStyle w:val="tbtitre5"/>
      </w:pPr>
      <w:bookmarkStart w:id="275" w:name="_Toc454297864"/>
      <w:bookmarkStart w:id="276" w:name="_Toc454633067"/>
      <w:r>
        <w:t>Configuration</w:t>
      </w:r>
      <w:bookmarkEnd w:id="275"/>
      <w:bookmarkEnd w:id="276"/>
    </w:p>
    <w:p w14:paraId="62BDDC45" w14:textId="77777777" w:rsidR="00172165" w:rsidRDefault="00172165" w:rsidP="00172165">
      <w:pPr>
        <w:pStyle w:val="tbnormal"/>
      </w:pPr>
      <w:r>
        <w:t>Comme présenté ci-dessus, cette phase permet d’aboutir sur le démarrage d’une nouvelle partie. De par sa position stratégique dans le cycle de vie du simulateur, elle représente un des points clés dans la réalisation du jeu. Comment est-ce qu’elle va gérer les équip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4EEE8B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8B82C31"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842792" w14:textId="77777777" w:rsidR="00172165" w:rsidRPr="00025F11" w:rsidRDefault="00172165" w:rsidP="000A7CE9">
            <w:pPr>
              <w:pStyle w:val="tbnormal"/>
              <w:jc w:val="left"/>
              <w:rPr>
                <w:b/>
                <w:sz w:val="2"/>
                <w:szCs w:val="2"/>
              </w:rPr>
            </w:pPr>
          </w:p>
        </w:tc>
      </w:tr>
      <w:tr w:rsidR="00172165" w14:paraId="365B7A69"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62F57F"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B70DF62" w14:textId="77777777" w:rsidR="00172165" w:rsidRPr="00C676D4" w:rsidRDefault="00172165" w:rsidP="000A7CE9">
            <w:pPr>
              <w:pStyle w:val="tbnormal"/>
              <w:rPr>
                <w:sz w:val="21"/>
              </w:rPr>
            </w:pPr>
            <w:r>
              <w:rPr>
                <w:b/>
                <w:sz w:val="21"/>
              </w:rPr>
              <w:t>Hypothèse – C01 :</w:t>
            </w:r>
          </w:p>
          <w:p w14:paraId="043668B4" w14:textId="77777777" w:rsidR="00172165" w:rsidRPr="002B229F" w:rsidRDefault="00172165" w:rsidP="000A7CE9">
            <w:pPr>
              <w:pStyle w:val="tbnormal"/>
              <w:rPr>
                <w:sz w:val="21"/>
              </w:rPr>
            </w:pPr>
            <w:r>
              <w:rPr>
                <w:sz w:val="21"/>
              </w:rPr>
              <w:t>I</w:t>
            </w:r>
            <w:r w:rsidRPr="002B229F">
              <w:rPr>
                <w:sz w:val="21"/>
              </w:rPr>
              <w:t>l faut une base de données par équipe.</w:t>
            </w:r>
          </w:p>
        </w:tc>
      </w:tr>
      <w:tr w:rsidR="00172165" w14:paraId="084D230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73F0BF"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0E7D116" w14:textId="77777777" w:rsidR="00172165" w:rsidRPr="00025F11" w:rsidRDefault="00172165" w:rsidP="000A7CE9">
            <w:pPr>
              <w:pStyle w:val="tbnormal"/>
              <w:jc w:val="left"/>
              <w:rPr>
                <w:b/>
                <w:sz w:val="2"/>
                <w:szCs w:val="2"/>
              </w:rPr>
            </w:pPr>
          </w:p>
        </w:tc>
      </w:tr>
    </w:tbl>
    <w:p w14:paraId="12452B32" w14:textId="77777777" w:rsidR="00172165" w:rsidRDefault="00172165" w:rsidP="00172165">
      <w:pPr>
        <w:pStyle w:val="tbnormal"/>
      </w:pPr>
      <w:r>
        <w:t>Pour mettre à disposition les bases de données ou autrement dit, les instances. Le simulateur va devoir les créer, comment est-ce qu’il procè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1F6698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296CF5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9E1772" w14:textId="77777777" w:rsidR="00172165" w:rsidRPr="00025F11" w:rsidRDefault="00172165" w:rsidP="000A7CE9">
            <w:pPr>
              <w:pStyle w:val="tbnormal"/>
              <w:jc w:val="left"/>
              <w:rPr>
                <w:b/>
                <w:sz w:val="2"/>
                <w:szCs w:val="2"/>
              </w:rPr>
            </w:pPr>
          </w:p>
        </w:tc>
      </w:tr>
      <w:tr w:rsidR="00172165" w14:paraId="56B6641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3A327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4ADAB7C" w14:textId="77777777" w:rsidR="00172165" w:rsidRPr="00C676D4" w:rsidRDefault="00172165" w:rsidP="000A7CE9">
            <w:pPr>
              <w:pStyle w:val="tbnormal"/>
              <w:rPr>
                <w:sz w:val="21"/>
              </w:rPr>
            </w:pPr>
            <w:r>
              <w:rPr>
                <w:b/>
                <w:sz w:val="21"/>
              </w:rPr>
              <w:t>Hypothèse – C02 :</w:t>
            </w:r>
          </w:p>
          <w:p w14:paraId="559881BF" w14:textId="77777777" w:rsidR="00172165" w:rsidRPr="002B229F" w:rsidRDefault="00172165" w:rsidP="000A7CE9">
            <w:pPr>
              <w:pStyle w:val="tbnormal"/>
              <w:rPr>
                <w:sz w:val="21"/>
              </w:rPr>
            </w:pPr>
            <w:r w:rsidRPr="001B2E7A">
              <w:rPr>
                <w:sz w:val="21"/>
              </w:rPr>
              <w:t xml:space="preserve">La configuration des nouvelles instances </w:t>
            </w:r>
            <w:proofErr w:type="gramStart"/>
            <w:r w:rsidRPr="001B2E7A">
              <w:rPr>
                <w:sz w:val="21"/>
              </w:rPr>
              <w:t>doivent</w:t>
            </w:r>
            <w:proofErr w:type="gramEnd"/>
            <w:r w:rsidRPr="001B2E7A">
              <w:rPr>
                <w:sz w:val="21"/>
              </w:rPr>
              <w:t xml:space="preserve"> être faites en s’appuyant sur un modèle préconfiguré. C’est-à-dire, une base de données où certains paramètres tels que les applications de bases ou encore la configuration des normes suisses. Cependant, sans master data afin de pouvoir modifier le scénario sans avoir à créer un nouveau modèle.</w:t>
            </w:r>
          </w:p>
        </w:tc>
      </w:tr>
      <w:tr w:rsidR="00172165" w14:paraId="270E303F"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E2A88D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CF9830" w14:textId="77777777" w:rsidR="00172165" w:rsidRPr="00025F11" w:rsidRDefault="00172165" w:rsidP="000A7CE9">
            <w:pPr>
              <w:pStyle w:val="tbnormal"/>
              <w:jc w:val="left"/>
              <w:rPr>
                <w:b/>
                <w:sz w:val="2"/>
                <w:szCs w:val="2"/>
              </w:rPr>
            </w:pPr>
          </w:p>
        </w:tc>
      </w:tr>
    </w:tbl>
    <w:p w14:paraId="665DAD50" w14:textId="77777777" w:rsidR="00172165" w:rsidRDefault="00172165" w:rsidP="00172165">
      <w:pPr>
        <w:pStyle w:val="tbnormal"/>
      </w:pPr>
      <w:r>
        <w:t>Pour dupliquer le modèle, comment est-ce que le simulateur ag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0D51CF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2CEBA6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D1707C" w14:textId="77777777" w:rsidR="00172165" w:rsidRPr="00025F11" w:rsidRDefault="00172165" w:rsidP="000A7CE9">
            <w:pPr>
              <w:pStyle w:val="tbnormal"/>
              <w:jc w:val="left"/>
              <w:rPr>
                <w:b/>
                <w:sz w:val="2"/>
                <w:szCs w:val="2"/>
              </w:rPr>
            </w:pPr>
          </w:p>
        </w:tc>
      </w:tr>
      <w:tr w:rsidR="00172165" w14:paraId="5749FB9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AC3FF7F"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C2DA2F2" w14:textId="77777777" w:rsidR="00172165" w:rsidRPr="00C676D4" w:rsidRDefault="00172165" w:rsidP="000A7CE9">
            <w:pPr>
              <w:pStyle w:val="tbnormal"/>
              <w:rPr>
                <w:sz w:val="21"/>
              </w:rPr>
            </w:pPr>
            <w:r>
              <w:rPr>
                <w:b/>
                <w:sz w:val="21"/>
              </w:rPr>
              <w:t>Hypothèse – C03 :</w:t>
            </w:r>
          </w:p>
          <w:p w14:paraId="7DD108C2" w14:textId="77777777" w:rsidR="00172165" w:rsidRPr="002B229F" w:rsidRDefault="00172165" w:rsidP="000A7CE9">
            <w:pPr>
              <w:pStyle w:val="tbnormal"/>
              <w:rPr>
                <w:sz w:val="21"/>
              </w:rPr>
            </w:pPr>
            <w:r w:rsidRPr="001B2E7A">
              <w:rPr>
                <w:sz w:val="21"/>
              </w:rPr>
              <w:t>La duplication de la base de données modèle doit s’effectuer à partir de l’API Odoo</w:t>
            </w:r>
            <w:r>
              <w:rPr>
                <w:sz w:val="21"/>
              </w:rPr>
              <w:t>. Le paramètre que le simulateur doit envoyer est le nombre d’équipe prenant part à la session.</w:t>
            </w:r>
          </w:p>
        </w:tc>
      </w:tr>
      <w:tr w:rsidR="00172165" w14:paraId="31BB3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C45356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1EAC0D" w14:textId="77777777" w:rsidR="00172165" w:rsidRPr="00025F11" w:rsidRDefault="00172165" w:rsidP="000A7CE9">
            <w:pPr>
              <w:pStyle w:val="tbnormal"/>
              <w:jc w:val="left"/>
              <w:rPr>
                <w:b/>
                <w:sz w:val="2"/>
                <w:szCs w:val="2"/>
              </w:rPr>
            </w:pPr>
          </w:p>
        </w:tc>
      </w:tr>
    </w:tbl>
    <w:p w14:paraId="772C6161" w14:textId="77777777" w:rsidR="00172165" w:rsidRDefault="00172165" w:rsidP="00172165">
      <w:pPr>
        <w:pStyle w:val="tbnormal"/>
      </w:pPr>
      <w:r w:rsidRPr="00DA5D96">
        <w:t xml:space="preserve">Une fois les instances </w:t>
      </w:r>
      <w:r>
        <w:t>créées et configurées, les données du scénario doivent être injectées pour constituer le master data. Comment est-ce que le simulateur va s’y prendre pour réaliser cette opér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C312AD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CA0CA5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7F2813" w14:textId="77777777" w:rsidR="00172165" w:rsidRPr="00025F11" w:rsidRDefault="00172165" w:rsidP="000A7CE9">
            <w:pPr>
              <w:pStyle w:val="tbnormal"/>
              <w:jc w:val="left"/>
              <w:rPr>
                <w:b/>
                <w:sz w:val="2"/>
                <w:szCs w:val="2"/>
              </w:rPr>
            </w:pPr>
          </w:p>
        </w:tc>
      </w:tr>
      <w:tr w:rsidR="00172165" w14:paraId="6CB55B9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45F8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84C413B" w14:textId="77777777" w:rsidR="00172165" w:rsidRPr="00C676D4" w:rsidRDefault="00172165" w:rsidP="000A7CE9">
            <w:pPr>
              <w:pStyle w:val="tbnormal"/>
              <w:rPr>
                <w:sz w:val="21"/>
              </w:rPr>
            </w:pPr>
            <w:r>
              <w:rPr>
                <w:b/>
                <w:sz w:val="21"/>
              </w:rPr>
              <w:t>Hypothèse – C04 :</w:t>
            </w:r>
          </w:p>
          <w:p w14:paraId="206F6654" w14:textId="77777777" w:rsidR="00172165" w:rsidRPr="002B229F" w:rsidRDefault="00172165" w:rsidP="000A7CE9">
            <w:pPr>
              <w:pStyle w:val="tbnormal"/>
              <w:rPr>
                <w:sz w:val="21"/>
              </w:rPr>
            </w:pPr>
            <w:r w:rsidRPr="001B2E7A">
              <w:rPr>
                <w:sz w:val="21"/>
              </w:rPr>
              <w:t>Tous les paramètres du scénario doivent provenir d’un fichier de configuration. La recommandation fait état d’explorer la piste d’un fichier de données semi-structurés tel qu’un fichier au formalisme XML.</w:t>
            </w:r>
          </w:p>
        </w:tc>
      </w:tr>
      <w:tr w:rsidR="00172165" w14:paraId="2F252D09"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048776B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E30434" w14:textId="77777777" w:rsidR="00172165" w:rsidRPr="00025F11" w:rsidRDefault="00172165" w:rsidP="000A7CE9">
            <w:pPr>
              <w:pStyle w:val="tbnormal"/>
              <w:jc w:val="left"/>
              <w:rPr>
                <w:b/>
                <w:sz w:val="2"/>
                <w:szCs w:val="2"/>
              </w:rPr>
            </w:pPr>
          </w:p>
        </w:tc>
      </w:tr>
    </w:tbl>
    <w:p w14:paraId="403D8C8F" w14:textId="77777777" w:rsidR="00172165" w:rsidRDefault="00172165" w:rsidP="00172165">
      <w:pPr>
        <w:pStyle w:val="tbnormal"/>
      </w:pPr>
      <w:r>
        <w:t>Si le cas échéant, ce type de fonctionnement est retenu, qu’est-ce qu’il apporte réell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BB4B95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4461F1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2B633" w14:textId="77777777" w:rsidR="00172165" w:rsidRPr="00025F11" w:rsidRDefault="00172165" w:rsidP="000A7CE9">
            <w:pPr>
              <w:pStyle w:val="tbnormal"/>
              <w:jc w:val="left"/>
              <w:rPr>
                <w:b/>
                <w:sz w:val="2"/>
                <w:szCs w:val="2"/>
              </w:rPr>
            </w:pPr>
          </w:p>
        </w:tc>
      </w:tr>
      <w:tr w:rsidR="00172165" w14:paraId="69975D3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3801C6"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2A8CC5E" w14:textId="77777777" w:rsidR="00172165" w:rsidRPr="00C676D4" w:rsidRDefault="00172165" w:rsidP="000A7CE9">
            <w:pPr>
              <w:pStyle w:val="tbnormal"/>
              <w:rPr>
                <w:sz w:val="21"/>
              </w:rPr>
            </w:pPr>
            <w:r>
              <w:rPr>
                <w:b/>
                <w:sz w:val="21"/>
              </w:rPr>
              <w:t>Hypothèse – C05 :</w:t>
            </w:r>
          </w:p>
          <w:p w14:paraId="70B4F7E7" w14:textId="77777777" w:rsidR="00172165" w:rsidRPr="002B229F" w:rsidRDefault="00172165" w:rsidP="000A7CE9">
            <w:pPr>
              <w:pStyle w:val="tbnormal"/>
              <w:rPr>
                <w:sz w:val="21"/>
              </w:rPr>
            </w:pPr>
            <w:r w:rsidRPr="001B2E7A">
              <w:rPr>
                <w:sz w:val="21"/>
              </w:rPr>
              <w:t>Avec cette manière de procéder, la possibilité de changer le scénario sans avoir à recompiler le simulateur est maintenu. Ce qui donne un avantage sur la solution ERPSim. Par exemple, le scénario initial Brewery &amp; Co. ne convient plus ou des paramètres doivent être modifiés. Grâce à la généricité qu’apporte la configuration des instances et leur master data via un fichier de configuration cela est réalisable sans trop d’effort.</w:t>
            </w:r>
          </w:p>
        </w:tc>
      </w:tr>
      <w:tr w:rsidR="00172165" w14:paraId="1E41404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E0E4F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4BCE8F1" w14:textId="77777777" w:rsidR="00172165" w:rsidRPr="00025F11" w:rsidRDefault="00172165" w:rsidP="000A7CE9">
            <w:pPr>
              <w:pStyle w:val="tbnormal"/>
              <w:jc w:val="left"/>
              <w:rPr>
                <w:b/>
                <w:sz w:val="2"/>
                <w:szCs w:val="2"/>
              </w:rPr>
            </w:pPr>
          </w:p>
        </w:tc>
      </w:tr>
    </w:tbl>
    <w:p w14:paraId="484C2F73" w14:textId="77777777" w:rsidR="00172165" w:rsidRDefault="00172165" w:rsidP="00172165">
      <w:pPr>
        <w:pStyle w:val="tbnormal"/>
      </w:pPr>
      <w:r>
        <w:t>On peut facilement se rendre compte que le fichier de configuration doit respecter une certaine sémantique liée au contexte. Comment est-il possible de valider la structure du fichier inject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22463C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DC51D1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F95AFC" w14:textId="77777777" w:rsidR="00172165" w:rsidRPr="00025F11" w:rsidRDefault="00172165" w:rsidP="000A7CE9">
            <w:pPr>
              <w:pStyle w:val="tbnormal"/>
              <w:jc w:val="left"/>
              <w:rPr>
                <w:b/>
                <w:sz w:val="2"/>
                <w:szCs w:val="2"/>
              </w:rPr>
            </w:pPr>
          </w:p>
        </w:tc>
      </w:tr>
      <w:tr w:rsidR="00172165" w14:paraId="4FFB1817"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14378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A35ABD" w14:textId="77777777" w:rsidR="00172165" w:rsidRPr="00C676D4" w:rsidRDefault="00172165" w:rsidP="000A7CE9">
            <w:pPr>
              <w:pStyle w:val="tbnormal"/>
              <w:rPr>
                <w:sz w:val="21"/>
              </w:rPr>
            </w:pPr>
            <w:r>
              <w:rPr>
                <w:b/>
                <w:sz w:val="21"/>
              </w:rPr>
              <w:t>Hypothèse – C06 :</w:t>
            </w:r>
          </w:p>
          <w:p w14:paraId="20DCC194" w14:textId="77777777" w:rsidR="00172165" w:rsidRPr="002B229F" w:rsidRDefault="00172165" w:rsidP="000A7CE9">
            <w:pPr>
              <w:pStyle w:val="tbnormal"/>
              <w:rPr>
                <w:sz w:val="21"/>
              </w:rPr>
            </w:pPr>
            <w:r>
              <w:rPr>
                <w:sz w:val="21"/>
              </w:rPr>
              <w:t>Si la piste du fichier XML est validée, un fichier XSD doit permettre de valider les contraintes sémantiques. Ainsi, à l’injection du fichier de paramètre, le simulateur va vérifier sa concordance avec le fichier XSD et si le fichier XML est conforme, il débute la phase de configuration.</w:t>
            </w:r>
          </w:p>
        </w:tc>
      </w:tr>
      <w:tr w:rsidR="00172165" w14:paraId="63A6B8EA"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D81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C0A5D4" w14:textId="77777777" w:rsidR="00172165" w:rsidRPr="00025F11" w:rsidRDefault="00172165" w:rsidP="000A7CE9">
            <w:pPr>
              <w:pStyle w:val="tbnormal"/>
              <w:jc w:val="left"/>
              <w:rPr>
                <w:b/>
                <w:sz w:val="2"/>
                <w:szCs w:val="2"/>
              </w:rPr>
            </w:pPr>
          </w:p>
        </w:tc>
      </w:tr>
    </w:tbl>
    <w:p w14:paraId="0E10CF70" w14:textId="77777777" w:rsidR="00172165" w:rsidRDefault="00172165" w:rsidP="00172165">
      <w:pPr>
        <w:pStyle w:val="tbnormal"/>
      </w:pPr>
      <w:r>
        <w:t>Comment est-ce que le fichier XML doit être génér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23AA33E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F2BAC7"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F43BE2" w14:textId="77777777" w:rsidR="00172165" w:rsidRPr="00025F11" w:rsidRDefault="00172165" w:rsidP="000A7CE9">
            <w:pPr>
              <w:pStyle w:val="tbnormal"/>
              <w:jc w:val="left"/>
              <w:rPr>
                <w:b/>
                <w:sz w:val="2"/>
                <w:szCs w:val="2"/>
              </w:rPr>
            </w:pPr>
          </w:p>
        </w:tc>
      </w:tr>
      <w:tr w:rsidR="00172165" w14:paraId="1D3A9B4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39606D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919C2F" w14:textId="77777777" w:rsidR="00172165" w:rsidRPr="00C676D4" w:rsidRDefault="00172165" w:rsidP="000A7CE9">
            <w:pPr>
              <w:pStyle w:val="tbnormal"/>
              <w:rPr>
                <w:sz w:val="21"/>
              </w:rPr>
            </w:pPr>
            <w:r>
              <w:rPr>
                <w:b/>
                <w:sz w:val="21"/>
              </w:rPr>
              <w:t>Hypothèse – C07 :</w:t>
            </w:r>
          </w:p>
          <w:p w14:paraId="16217963" w14:textId="77777777" w:rsidR="00172165" w:rsidRPr="002B229F" w:rsidRDefault="00172165" w:rsidP="000A7CE9">
            <w:pPr>
              <w:pStyle w:val="tbnormal"/>
              <w:rPr>
                <w:sz w:val="21"/>
              </w:rPr>
            </w:pPr>
            <w:r>
              <w:rPr>
                <w:sz w:val="21"/>
              </w:rPr>
              <w:t xml:space="preserve">La meilleure solution consiste à mettre en place un outil informatique ayant cette responsabilité. La recommandation est de développer un portail web avec un formulaire qui permet de créer les éléments du XML. En procédant de cette manière, le </w:t>
            </w:r>
            <w:proofErr w:type="spellStart"/>
            <w:r>
              <w:rPr>
                <w:sz w:val="21"/>
              </w:rPr>
              <w:t>mapping</w:t>
            </w:r>
            <w:proofErr w:type="spellEnd"/>
            <w:r>
              <w:rPr>
                <w:sz w:val="21"/>
              </w:rPr>
              <w:t xml:space="preserve"> des données dans les balises XML est fait par le portail qui lui connaît exactement la logique.</w:t>
            </w:r>
          </w:p>
        </w:tc>
      </w:tr>
      <w:tr w:rsidR="00172165" w14:paraId="14019A0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C6434E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4F8080" w14:textId="77777777" w:rsidR="00172165" w:rsidRPr="00025F11" w:rsidRDefault="00172165" w:rsidP="000A7CE9">
            <w:pPr>
              <w:pStyle w:val="tbnormal"/>
              <w:jc w:val="left"/>
              <w:rPr>
                <w:b/>
                <w:sz w:val="2"/>
                <w:szCs w:val="2"/>
              </w:rPr>
            </w:pPr>
          </w:p>
        </w:tc>
      </w:tr>
    </w:tbl>
    <w:p w14:paraId="1C7EA4C2" w14:textId="77777777" w:rsidR="00172165" w:rsidRDefault="00172165" w:rsidP="00172165">
      <w:pPr>
        <w:pStyle w:val="tbtitre5"/>
      </w:pPr>
      <w:bookmarkStart w:id="277" w:name="_Toc454297865"/>
      <w:bookmarkStart w:id="278" w:name="_Toc454633068"/>
      <w:r>
        <w:t>Simulation</w:t>
      </w:r>
      <w:bookmarkEnd w:id="277"/>
      <w:bookmarkEnd w:id="278"/>
    </w:p>
    <w:p w14:paraId="41837261" w14:textId="77777777" w:rsidR="00172165" w:rsidRDefault="00172165" w:rsidP="00172165">
      <w:pPr>
        <w:pStyle w:val="tbnormal"/>
      </w:pPr>
      <w:r>
        <w:t>Cette phase permet de jouer le jeu sérieux. Elle simule le temps et provoque des interactions entre les équipes et le marché commun qu’elles se partagent.</w:t>
      </w:r>
    </w:p>
    <w:p w14:paraId="6AC7CD26" w14:textId="77777777" w:rsidR="00172165" w:rsidRDefault="00172165" w:rsidP="00172165">
      <w:pPr>
        <w:pStyle w:val="tbnormal"/>
      </w:pPr>
      <w:r>
        <w:t>Dans quel langage le simulateur doit être développ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F170D1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E1629D0"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4EBF8C" w14:textId="77777777" w:rsidR="00172165" w:rsidRPr="00025F11" w:rsidRDefault="00172165" w:rsidP="000A7CE9">
            <w:pPr>
              <w:pStyle w:val="tbnormal"/>
              <w:jc w:val="left"/>
              <w:rPr>
                <w:b/>
                <w:sz w:val="2"/>
                <w:szCs w:val="2"/>
              </w:rPr>
            </w:pPr>
          </w:p>
        </w:tc>
      </w:tr>
      <w:tr w:rsidR="00172165" w14:paraId="5484184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25D094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3A2AA2" w14:textId="77777777" w:rsidR="00172165" w:rsidRPr="00C676D4" w:rsidRDefault="00172165" w:rsidP="000A7CE9">
            <w:pPr>
              <w:pStyle w:val="tbnormal"/>
              <w:rPr>
                <w:sz w:val="21"/>
              </w:rPr>
            </w:pPr>
            <w:r>
              <w:rPr>
                <w:b/>
                <w:sz w:val="21"/>
              </w:rPr>
              <w:t>Hypothèse – S01 :</w:t>
            </w:r>
          </w:p>
          <w:p w14:paraId="70825F04" w14:textId="77777777" w:rsidR="00172165" w:rsidRPr="002B229F" w:rsidRDefault="00172165" w:rsidP="000A7CE9">
            <w:pPr>
              <w:pStyle w:val="tbnormal"/>
              <w:rPr>
                <w:sz w:val="21"/>
              </w:rPr>
            </w:pPr>
            <w:r w:rsidRPr="0083495F">
              <w:rPr>
                <w:sz w:val="21"/>
              </w:rPr>
              <w:t xml:space="preserve">Le simulateur </w:t>
            </w:r>
            <w:r>
              <w:rPr>
                <w:sz w:val="21"/>
              </w:rPr>
              <w:t xml:space="preserve">est indépendant et dialogue avec le PGI grâce à une interface standardisée. Il </w:t>
            </w:r>
            <w:r w:rsidRPr="0083495F">
              <w:rPr>
                <w:sz w:val="21"/>
              </w:rPr>
              <w:t xml:space="preserve">peut </w:t>
            </w:r>
            <w:r>
              <w:rPr>
                <w:sz w:val="21"/>
              </w:rPr>
              <w:t>par conséquent être</w:t>
            </w:r>
            <w:r w:rsidRPr="0083495F">
              <w:rPr>
                <w:sz w:val="21"/>
              </w:rPr>
              <w:t xml:space="preserve"> écrit da</w:t>
            </w:r>
            <w:r>
              <w:rPr>
                <w:sz w:val="21"/>
              </w:rPr>
              <w:t>ns n’importe quel langage.</w:t>
            </w:r>
          </w:p>
        </w:tc>
      </w:tr>
      <w:tr w:rsidR="00172165" w14:paraId="6099490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AA5724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1DF6FD" w14:textId="77777777" w:rsidR="00172165" w:rsidRPr="00025F11" w:rsidRDefault="00172165" w:rsidP="000A7CE9">
            <w:pPr>
              <w:pStyle w:val="tbnormal"/>
              <w:jc w:val="left"/>
              <w:rPr>
                <w:b/>
                <w:sz w:val="2"/>
                <w:szCs w:val="2"/>
              </w:rPr>
            </w:pPr>
          </w:p>
        </w:tc>
      </w:tr>
    </w:tbl>
    <w:p w14:paraId="7392D0A7" w14:textId="77777777" w:rsidR="00172165" w:rsidRDefault="00172165" w:rsidP="00172165">
      <w:pPr>
        <w:pStyle w:val="tbnormal"/>
      </w:pPr>
      <w:r>
        <w:t>Comment est-ce que le simulateur fait pour faire évoluer le scénario de manière automatisé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328D1A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625B8B5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FD0EAC" w14:textId="77777777" w:rsidR="00172165" w:rsidRPr="00025F11" w:rsidRDefault="00172165" w:rsidP="000A7CE9">
            <w:pPr>
              <w:pStyle w:val="tbnormal"/>
              <w:jc w:val="left"/>
              <w:rPr>
                <w:b/>
                <w:sz w:val="2"/>
                <w:szCs w:val="2"/>
              </w:rPr>
            </w:pPr>
          </w:p>
        </w:tc>
      </w:tr>
      <w:tr w:rsidR="00172165" w14:paraId="051F9F2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00090A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B8F523" w14:textId="77777777" w:rsidR="00172165" w:rsidRPr="00C676D4" w:rsidRDefault="00172165" w:rsidP="000A7CE9">
            <w:pPr>
              <w:pStyle w:val="tbnormal"/>
              <w:rPr>
                <w:sz w:val="21"/>
              </w:rPr>
            </w:pPr>
            <w:r>
              <w:rPr>
                <w:b/>
                <w:sz w:val="21"/>
              </w:rPr>
              <w:t>Hypothèse – S02 :</w:t>
            </w:r>
          </w:p>
          <w:p w14:paraId="52A0FD3B" w14:textId="77777777" w:rsidR="00172165" w:rsidRPr="002B229F" w:rsidRDefault="00172165" w:rsidP="000A7CE9">
            <w:pPr>
              <w:pStyle w:val="tbnormal"/>
              <w:rPr>
                <w:sz w:val="21"/>
              </w:rPr>
            </w:pPr>
            <w:r>
              <w:rPr>
                <w:sz w:val="21"/>
              </w:rPr>
              <w:t>Suite à l’analyse pédagogique, certaines opérations sont à sa charge. Il va devoir les jouer en prenant en compte des contraintes scénaristiques. Pour y arriver, il va dialoguer avec les API de toutes les instances en jeu. Il agira sur l’état des objets et sur les workflows de ceux-ci.</w:t>
            </w:r>
          </w:p>
        </w:tc>
      </w:tr>
      <w:tr w:rsidR="00172165" w14:paraId="4E79956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929242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5D0AF1" w14:textId="77777777" w:rsidR="00172165" w:rsidRPr="00025F11" w:rsidRDefault="00172165" w:rsidP="000A7CE9">
            <w:pPr>
              <w:pStyle w:val="tbnormal"/>
              <w:jc w:val="left"/>
              <w:rPr>
                <w:b/>
                <w:sz w:val="2"/>
                <w:szCs w:val="2"/>
              </w:rPr>
            </w:pPr>
          </w:p>
        </w:tc>
      </w:tr>
    </w:tbl>
    <w:p w14:paraId="296609DB" w14:textId="77777777" w:rsidR="00172165" w:rsidRDefault="00172165" w:rsidP="00172165">
      <w:pPr>
        <w:pStyle w:val="tbnormal"/>
      </w:pPr>
      <w:r w:rsidRPr="008D57F8">
        <w:t xml:space="preserve">Comment est-ce que le simulateur </w:t>
      </w:r>
      <w:r>
        <w:t xml:space="preserve">va </w:t>
      </w:r>
      <w:r w:rsidRPr="008D57F8">
        <w:t>simule</w:t>
      </w:r>
      <w:r>
        <w:t>r les jour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D852EC7"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A94E42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D02BFCE" w14:textId="77777777" w:rsidR="00172165" w:rsidRPr="00025F11" w:rsidRDefault="00172165" w:rsidP="000A7CE9">
            <w:pPr>
              <w:pStyle w:val="tbnormal"/>
              <w:jc w:val="left"/>
              <w:rPr>
                <w:b/>
                <w:sz w:val="2"/>
                <w:szCs w:val="2"/>
              </w:rPr>
            </w:pPr>
          </w:p>
        </w:tc>
      </w:tr>
      <w:tr w:rsidR="00172165" w14:paraId="34C252C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9608C8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FC7AE7" w14:textId="77777777" w:rsidR="00172165" w:rsidRPr="00C676D4" w:rsidRDefault="00172165" w:rsidP="000A7CE9">
            <w:pPr>
              <w:pStyle w:val="tbnormal"/>
              <w:rPr>
                <w:sz w:val="21"/>
              </w:rPr>
            </w:pPr>
            <w:r>
              <w:rPr>
                <w:b/>
                <w:sz w:val="21"/>
              </w:rPr>
              <w:t>Hypothèse – S03 :</w:t>
            </w:r>
          </w:p>
          <w:p w14:paraId="7C03B1A0" w14:textId="77777777" w:rsidR="00172165" w:rsidRPr="002B229F" w:rsidRDefault="00172165" w:rsidP="000A7CE9">
            <w:pPr>
              <w:pStyle w:val="tbnormal"/>
              <w:rPr>
                <w:sz w:val="21"/>
              </w:rPr>
            </w:pPr>
            <w:r>
              <w:rPr>
                <w:sz w:val="21"/>
              </w:rPr>
              <w:t xml:space="preserve">Il va mettre en œuvre un </w:t>
            </w:r>
            <w:proofErr w:type="spellStart"/>
            <w:r>
              <w:rPr>
                <w:sz w:val="21"/>
              </w:rPr>
              <w:t>timer</w:t>
            </w:r>
            <w:proofErr w:type="spellEnd"/>
            <w:r>
              <w:rPr>
                <w:sz w:val="21"/>
              </w:rPr>
              <w:t xml:space="preserve"> qui compte les secondes représentant un jour. Cette action, il va devoir la répéter autant de fois qu’il y a de jours à jouer.</w:t>
            </w:r>
          </w:p>
        </w:tc>
      </w:tr>
      <w:tr w:rsidR="00172165" w14:paraId="588A2F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DEEFF6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4C8DB18" w14:textId="77777777" w:rsidR="00172165" w:rsidRPr="00025F11" w:rsidRDefault="00172165" w:rsidP="000A7CE9">
            <w:pPr>
              <w:pStyle w:val="tbnormal"/>
              <w:jc w:val="left"/>
              <w:rPr>
                <w:b/>
                <w:sz w:val="2"/>
                <w:szCs w:val="2"/>
              </w:rPr>
            </w:pPr>
          </w:p>
        </w:tc>
      </w:tr>
    </w:tbl>
    <w:p w14:paraId="48440DCF" w14:textId="77777777" w:rsidR="00172165" w:rsidRDefault="00172165" w:rsidP="00172165">
      <w:pPr>
        <w:pStyle w:val="tbnormal"/>
      </w:pPr>
      <w:r>
        <w:t xml:space="preserve">Le PGI enregistre les actions à une date réelle. C’est-à-dire que lors d’une partie, tous les éléments générés (ventes, achats, productions, etc.) sont datés </w:t>
      </w:r>
      <w:r>
        <w:lastRenderedPageBreak/>
        <w:t>à la date du jour où le jeu s’exécute. D’un point de vue analytique, cela pose des problèmes. Les participants ne peuvent pas en tirer du sens. Comment le simulateur va faire pour contrer cette problématiqu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F8D9CD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5D28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1180F9" w14:textId="77777777" w:rsidR="00172165" w:rsidRPr="00025F11" w:rsidRDefault="00172165" w:rsidP="000A7CE9">
            <w:pPr>
              <w:pStyle w:val="tbnormal"/>
              <w:jc w:val="left"/>
              <w:rPr>
                <w:b/>
                <w:sz w:val="2"/>
                <w:szCs w:val="2"/>
              </w:rPr>
            </w:pPr>
          </w:p>
        </w:tc>
      </w:tr>
      <w:tr w:rsidR="00172165" w14:paraId="48E97C53"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C58E9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3FAEA3A" w14:textId="77777777" w:rsidR="00172165" w:rsidRPr="00C676D4" w:rsidRDefault="00172165" w:rsidP="000A7CE9">
            <w:pPr>
              <w:pStyle w:val="tbnormal"/>
              <w:rPr>
                <w:sz w:val="21"/>
              </w:rPr>
            </w:pPr>
            <w:r>
              <w:rPr>
                <w:b/>
                <w:sz w:val="21"/>
              </w:rPr>
              <w:t>Hypothèse – S04 :</w:t>
            </w:r>
          </w:p>
          <w:p w14:paraId="3BF88A96" w14:textId="77777777" w:rsidR="00172165" w:rsidRPr="002B229F" w:rsidRDefault="00172165" w:rsidP="000A7CE9">
            <w:pPr>
              <w:pStyle w:val="tbnormal"/>
              <w:rPr>
                <w:sz w:val="21"/>
              </w:rPr>
            </w:pPr>
            <w:r>
              <w:rPr>
                <w:sz w:val="21"/>
              </w:rPr>
              <w:t>Dans un premier temps, il va devoir enregistrer la date du serveur. Puis au fur et à mesure qu’il avance dans les jours, il incrémente cette date d’un jour. Finalement, il faut qu’il trouve un champ qui n’est pas utilisé pour stocker cette valeur virtuelle.</w:t>
            </w:r>
          </w:p>
        </w:tc>
      </w:tr>
      <w:tr w:rsidR="00172165" w14:paraId="3317037C"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053623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EB4DDD" w14:textId="77777777" w:rsidR="00172165" w:rsidRPr="00025F11" w:rsidRDefault="00172165" w:rsidP="000A7CE9">
            <w:pPr>
              <w:pStyle w:val="tbnormal"/>
              <w:jc w:val="left"/>
              <w:rPr>
                <w:b/>
                <w:sz w:val="2"/>
                <w:szCs w:val="2"/>
              </w:rPr>
            </w:pPr>
          </w:p>
        </w:tc>
      </w:tr>
    </w:tbl>
    <w:p w14:paraId="14ED6A9D" w14:textId="77777777" w:rsidR="00172165" w:rsidRDefault="00172165" w:rsidP="00172165">
      <w:pPr>
        <w:pStyle w:val="tbtitre5"/>
      </w:pPr>
      <w:bookmarkStart w:id="279" w:name="_Toc454297866"/>
      <w:bookmarkStart w:id="280" w:name="_Toc454633069"/>
      <w:r>
        <w:t>Évaluation et historisation</w:t>
      </w:r>
      <w:bookmarkEnd w:id="279"/>
      <w:bookmarkEnd w:id="280"/>
    </w:p>
    <w:p w14:paraId="731FD635" w14:textId="77777777" w:rsidR="00172165" w:rsidRDefault="00172165" w:rsidP="00172165">
      <w:pPr>
        <w:pStyle w:val="tbnormal"/>
      </w:pPr>
      <w:r>
        <w:t>Cette phase doit tout d’abord statuer sur le classement des équipes. Une fois que s’est fait, elle doit restituer le résultat au professeur.</w:t>
      </w:r>
    </w:p>
    <w:p w14:paraId="2769B2E8" w14:textId="77777777" w:rsidR="00172165" w:rsidRDefault="00172165" w:rsidP="00172165">
      <w:pPr>
        <w:pStyle w:val="tbnormal"/>
      </w:pPr>
      <w:r>
        <w:t>Sur quel élément le simulateur se base-t-il pour effectuer le class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BBCE41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D01274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4D9794" w14:textId="77777777" w:rsidR="00172165" w:rsidRPr="00025F11" w:rsidRDefault="00172165" w:rsidP="000A7CE9">
            <w:pPr>
              <w:pStyle w:val="tbnormal"/>
              <w:jc w:val="left"/>
              <w:rPr>
                <w:b/>
                <w:sz w:val="2"/>
                <w:szCs w:val="2"/>
              </w:rPr>
            </w:pPr>
          </w:p>
        </w:tc>
      </w:tr>
      <w:tr w:rsidR="00172165" w14:paraId="22267F9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87A365"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942D62" w14:textId="77777777" w:rsidR="00172165" w:rsidRPr="00C676D4" w:rsidRDefault="00172165" w:rsidP="000A7CE9">
            <w:pPr>
              <w:pStyle w:val="tbnormal"/>
              <w:rPr>
                <w:sz w:val="21"/>
              </w:rPr>
            </w:pPr>
            <w:r>
              <w:rPr>
                <w:b/>
                <w:sz w:val="21"/>
              </w:rPr>
              <w:t>Hypothèse – H01 :</w:t>
            </w:r>
          </w:p>
          <w:p w14:paraId="2D9E04AF" w14:textId="77777777" w:rsidR="00172165" w:rsidRPr="002B229F" w:rsidRDefault="00172165" w:rsidP="000A7CE9">
            <w:pPr>
              <w:pStyle w:val="tbnormal"/>
              <w:rPr>
                <w:sz w:val="21"/>
              </w:rPr>
            </w:pPr>
            <w:r>
              <w:rPr>
                <w:sz w:val="21"/>
              </w:rPr>
              <w:t>Le simulateur doit récupérer le bénéfice de chacune des équipes à partir du bilan. Ensuite un simple tri par ordre de grandeur doit être effectué.</w:t>
            </w:r>
          </w:p>
        </w:tc>
      </w:tr>
      <w:tr w:rsidR="00172165" w14:paraId="58161B9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9FACCA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5891C78" w14:textId="77777777" w:rsidR="00172165" w:rsidRPr="00025F11" w:rsidRDefault="00172165" w:rsidP="000A7CE9">
            <w:pPr>
              <w:pStyle w:val="tbnormal"/>
              <w:jc w:val="left"/>
              <w:rPr>
                <w:b/>
                <w:sz w:val="2"/>
                <w:szCs w:val="2"/>
              </w:rPr>
            </w:pPr>
          </w:p>
        </w:tc>
      </w:tr>
    </w:tbl>
    <w:p w14:paraId="632D03DC" w14:textId="77777777" w:rsidR="00172165" w:rsidRDefault="00172165" w:rsidP="00172165">
      <w:pPr>
        <w:pStyle w:val="tbnormal"/>
      </w:pPr>
      <w:r>
        <w:t>Comment fait-il pour restituer le résulta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B84BF19"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0F9FBD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405189" w14:textId="77777777" w:rsidR="00172165" w:rsidRPr="00025F11" w:rsidRDefault="00172165" w:rsidP="000A7CE9">
            <w:pPr>
              <w:pStyle w:val="tbnormal"/>
              <w:jc w:val="left"/>
              <w:rPr>
                <w:b/>
                <w:sz w:val="2"/>
                <w:szCs w:val="2"/>
              </w:rPr>
            </w:pPr>
          </w:p>
        </w:tc>
      </w:tr>
      <w:tr w:rsidR="00172165" w14:paraId="0C595A6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EA403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51851FE" w14:textId="77777777" w:rsidR="00172165" w:rsidRPr="00C676D4" w:rsidRDefault="00172165" w:rsidP="000A7CE9">
            <w:pPr>
              <w:pStyle w:val="tbnormal"/>
              <w:rPr>
                <w:sz w:val="21"/>
              </w:rPr>
            </w:pPr>
            <w:r>
              <w:rPr>
                <w:b/>
                <w:sz w:val="21"/>
              </w:rPr>
              <w:t>Hypothèse – H02 :</w:t>
            </w:r>
          </w:p>
          <w:p w14:paraId="310E4AD3" w14:textId="77777777" w:rsidR="00172165" w:rsidRPr="002B229F" w:rsidRDefault="00172165" w:rsidP="000A7CE9">
            <w:pPr>
              <w:pStyle w:val="tbnormal"/>
              <w:rPr>
                <w:sz w:val="21"/>
              </w:rPr>
            </w:pPr>
            <w:r>
              <w:rPr>
                <w:sz w:val="21"/>
              </w:rPr>
              <w:t>Il génère un flux normalisé qui peut être lu par n’importe quel type de vue.</w:t>
            </w:r>
          </w:p>
        </w:tc>
      </w:tr>
      <w:tr w:rsidR="00172165" w14:paraId="5D2C1FD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AEE8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8735EB" w14:textId="77777777" w:rsidR="00172165" w:rsidRPr="00025F11" w:rsidRDefault="00172165" w:rsidP="000A7CE9">
            <w:pPr>
              <w:pStyle w:val="tbnormal"/>
              <w:jc w:val="left"/>
              <w:rPr>
                <w:b/>
                <w:sz w:val="2"/>
                <w:szCs w:val="2"/>
              </w:rPr>
            </w:pPr>
          </w:p>
        </w:tc>
      </w:tr>
    </w:tbl>
    <w:p w14:paraId="00CF0A33" w14:textId="77777777" w:rsidR="00172165" w:rsidRDefault="00172165" w:rsidP="00172165">
      <w:pPr>
        <w:pStyle w:val="tbnormal"/>
      </w:pPr>
    </w:p>
    <w:p w14:paraId="21C700C0" w14:textId="77777777" w:rsidR="00172165" w:rsidRDefault="00172165" w:rsidP="00172165">
      <w:pPr>
        <w:pStyle w:val="tbnormal"/>
      </w:pPr>
      <w:r>
        <w:t>Suite à cette première responsabilité liée à l’évaluation, elle doit mettre en œuvre des mécanismes pour stocker durablement les données de la partie.</w:t>
      </w:r>
    </w:p>
    <w:p w14:paraId="6A747E65" w14:textId="77777777" w:rsidR="00172165" w:rsidRDefault="00172165" w:rsidP="00172165">
      <w:pPr>
        <w:pStyle w:val="tbnormal"/>
      </w:pPr>
      <w:r>
        <w:t>Comment et quoi doit-il récupérer comme informations pour faire du sens aux analys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EC275E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221D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C1540E" w14:textId="77777777" w:rsidR="00172165" w:rsidRPr="00025F11" w:rsidRDefault="00172165" w:rsidP="000A7CE9">
            <w:pPr>
              <w:pStyle w:val="tbnormal"/>
              <w:jc w:val="left"/>
              <w:rPr>
                <w:b/>
                <w:sz w:val="2"/>
                <w:szCs w:val="2"/>
              </w:rPr>
            </w:pPr>
          </w:p>
        </w:tc>
      </w:tr>
      <w:tr w:rsidR="00172165" w14:paraId="1A44FA0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30F59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4A1B7C" w14:textId="77777777" w:rsidR="00172165" w:rsidRPr="00C676D4" w:rsidRDefault="00172165" w:rsidP="000A7CE9">
            <w:pPr>
              <w:pStyle w:val="tbnormal"/>
              <w:rPr>
                <w:sz w:val="21"/>
              </w:rPr>
            </w:pPr>
            <w:r>
              <w:rPr>
                <w:b/>
                <w:sz w:val="21"/>
              </w:rPr>
              <w:t>Hypothèse – H03 :</w:t>
            </w:r>
          </w:p>
          <w:p w14:paraId="000D5365" w14:textId="77777777" w:rsidR="00172165" w:rsidRPr="002B229F" w:rsidRDefault="00172165" w:rsidP="000A7CE9">
            <w:pPr>
              <w:pStyle w:val="tbnormal"/>
              <w:rPr>
                <w:sz w:val="21"/>
              </w:rPr>
            </w:pPr>
            <w:r w:rsidRPr="00F0563C">
              <w:rPr>
                <w:sz w:val="21"/>
              </w:rPr>
              <w:t>Le simulateur doit se connecter à tou</w:t>
            </w:r>
            <w:r>
              <w:rPr>
                <w:sz w:val="21"/>
              </w:rPr>
              <w:t>tes les instances et récupérer l</w:t>
            </w:r>
            <w:r w:rsidRPr="00F0563C">
              <w:rPr>
                <w:sz w:val="21"/>
              </w:rPr>
              <w:t>es données ciblées grâce à des requêtes personnalisées. Principalement, l’évolution des ventes, des stocks, des prix, des achats et des ordres de fabrication.</w:t>
            </w:r>
          </w:p>
        </w:tc>
      </w:tr>
      <w:tr w:rsidR="00172165" w14:paraId="65477D5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33871B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6FC0E3" w14:textId="77777777" w:rsidR="00172165" w:rsidRPr="00025F11" w:rsidRDefault="00172165" w:rsidP="000A7CE9">
            <w:pPr>
              <w:pStyle w:val="tbnormal"/>
              <w:jc w:val="left"/>
              <w:rPr>
                <w:b/>
                <w:sz w:val="2"/>
                <w:szCs w:val="2"/>
              </w:rPr>
            </w:pPr>
          </w:p>
        </w:tc>
      </w:tr>
    </w:tbl>
    <w:p w14:paraId="02A020EA" w14:textId="77777777" w:rsidR="00172165" w:rsidRDefault="00172165" w:rsidP="00172165">
      <w:pPr>
        <w:pStyle w:val="tbnormal"/>
      </w:pPr>
      <w:r>
        <w:t>Quand est-ce que ce traitement doit être effectu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CCBDB05"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41B6E39"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6069E9" w14:textId="77777777" w:rsidR="00172165" w:rsidRPr="00025F11" w:rsidRDefault="00172165" w:rsidP="000A7CE9">
            <w:pPr>
              <w:pStyle w:val="tbnormal"/>
              <w:jc w:val="left"/>
              <w:rPr>
                <w:b/>
                <w:sz w:val="2"/>
                <w:szCs w:val="2"/>
              </w:rPr>
            </w:pPr>
          </w:p>
        </w:tc>
      </w:tr>
      <w:tr w:rsidR="00172165" w14:paraId="0A42DC9C"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39E44AE"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BD9669" w14:textId="77777777" w:rsidR="00172165" w:rsidRPr="00C676D4" w:rsidRDefault="00172165" w:rsidP="000A7CE9">
            <w:pPr>
              <w:pStyle w:val="tbnormal"/>
              <w:rPr>
                <w:sz w:val="21"/>
              </w:rPr>
            </w:pPr>
            <w:r>
              <w:rPr>
                <w:b/>
                <w:sz w:val="21"/>
              </w:rPr>
              <w:t>Hypothèse – H04 :</w:t>
            </w:r>
          </w:p>
          <w:p w14:paraId="594013C2" w14:textId="77777777" w:rsidR="00172165" w:rsidRPr="002B229F" w:rsidRDefault="00172165" w:rsidP="000A7CE9">
            <w:pPr>
              <w:pStyle w:val="tbnormal"/>
              <w:rPr>
                <w:sz w:val="21"/>
              </w:rPr>
            </w:pPr>
            <w:r>
              <w:rPr>
                <w:sz w:val="21"/>
              </w:rPr>
              <w:t>Il est sûrement préférable d’effectuer ses opérations en fin de jeu.</w:t>
            </w:r>
          </w:p>
        </w:tc>
      </w:tr>
      <w:tr w:rsidR="00172165" w14:paraId="4F4C7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2160C10"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2D98EE9" w14:textId="77777777" w:rsidR="00172165" w:rsidRPr="00025F11" w:rsidRDefault="00172165" w:rsidP="000A7CE9">
            <w:pPr>
              <w:pStyle w:val="tbnormal"/>
              <w:jc w:val="left"/>
              <w:rPr>
                <w:b/>
                <w:sz w:val="2"/>
                <w:szCs w:val="2"/>
              </w:rPr>
            </w:pPr>
          </w:p>
        </w:tc>
      </w:tr>
    </w:tbl>
    <w:p w14:paraId="4470BC95" w14:textId="77777777" w:rsidR="00172165" w:rsidRDefault="00172165" w:rsidP="00172165">
      <w:pPr>
        <w:pStyle w:val="tbnormal"/>
      </w:pPr>
      <w:r>
        <w:t>Cette partie du travail consiste à prouver par un élément tangible la faisabilité du projet. Pour se faire, nous implémentons une partie limitée du scénario Brewery &amp; Co.</w:t>
      </w:r>
    </w:p>
    <w:p w14:paraId="33FF7B65" w14:textId="77777777" w:rsidR="00172165" w:rsidRDefault="00172165" w:rsidP="00172165">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6B2D8E4E" w14:textId="77777777" w:rsidR="00172165" w:rsidRDefault="00172165" w:rsidP="00172165">
      <w:pPr>
        <w:pStyle w:val="tbnormal"/>
      </w:pPr>
      <w:r>
        <w:t>Suite à cela, des éléments plus techniques sont démontrés. Les choix liés au développement, le modèle de domaine, les responsabilités couvertes et d’autres détails sur l’implémentation.</w:t>
      </w:r>
    </w:p>
    <w:p w14:paraId="4DB94484" w14:textId="77777777" w:rsidR="00172165" w:rsidRDefault="00172165" w:rsidP="00172165">
      <w:pPr>
        <w:pStyle w:val="tbnormal"/>
      </w:pPr>
      <w:r>
        <w:t>La procédure de déploiement est présentée. Elle a pour but d’accompagner toutes personnes désireuse d’utiliser la solution dans la mise en place du simulateur et la création d’une nouvelle partie.</w:t>
      </w:r>
    </w:p>
    <w:p w14:paraId="5786514C" w14:textId="77777777" w:rsidR="00172165" w:rsidRDefault="00172165" w:rsidP="00172165">
      <w:pPr>
        <w:pStyle w:val="tbnormal"/>
      </w:pPr>
      <w:r>
        <w:t>Pour conclure la présentation du proof of concept des recommandations sont faites sur la base des limites que nous avons répertoriées.</w:t>
      </w:r>
    </w:p>
    <w:p w14:paraId="53F91A22" w14:textId="58AE0D90" w:rsidR="00A011D8" w:rsidRPr="00946857" w:rsidRDefault="00A011D8" w:rsidP="00A011D8">
      <w:pPr>
        <w:pStyle w:val="tbtitre4"/>
      </w:pPr>
      <w:bookmarkStart w:id="281" w:name="_Toc454297867"/>
      <w:bookmarkStart w:id="282" w:name="_Toc454633070"/>
      <w:proofErr w:type="spellStart"/>
      <w:r>
        <w:t>Résultats</w:t>
      </w:r>
      <w:proofErr w:type="spellEnd"/>
      <w:r>
        <w:t xml:space="preserve"> du </w:t>
      </w:r>
      <w:proofErr w:type="spellStart"/>
      <w:r>
        <w:t>proof</w:t>
      </w:r>
      <w:proofErr w:type="spellEnd"/>
      <w:r>
        <w:t xml:space="preserve"> </w:t>
      </w:r>
      <w:proofErr w:type="spellStart"/>
      <w:r>
        <w:t>of</w:t>
      </w:r>
      <w:proofErr w:type="spellEnd"/>
      <w:r>
        <w:t xml:space="preserve"> </w:t>
      </w:r>
      <w:proofErr w:type="spellStart"/>
      <w:r>
        <w:t>concept</w:t>
      </w:r>
      <w:bookmarkEnd w:id="281"/>
      <w:bookmarkEnd w:id="282"/>
      <w:proofErr w:type="spellEnd"/>
    </w:p>
    <w:p w14:paraId="72347D0A" w14:textId="49CFF5A3" w:rsidR="00172165" w:rsidRDefault="00A011D8" w:rsidP="00172165">
      <w:pPr>
        <w:pStyle w:val="tbtitre2"/>
      </w:pPr>
      <w:bookmarkStart w:id="283" w:name="_Toc454297868"/>
      <w:bookmarkStart w:id="284" w:name="_Toc454633071"/>
      <w:r>
        <w:t>Recommandations s</w:t>
      </w:r>
      <w:r w:rsidR="00172165">
        <w:t>écuritaire</w:t>
      </w:r>
      <w:r>
        <w:t>s</w:t>
      </w:r>
      <w:bookmarkEnd w:id="283"/>
      <w:bookmarkEnd w:id="284"/>
    </w:p>
    <w:p w14:paraId="62ADDEA5" w14:textId="2D1D3EC9" w:rsidR="00172165" w:rsidRDefault="00172165" w:rsidP="00172165">
      <w:pPr>
        <w:pStyle w:val="tbnormal"/>
      </w:pPr>
      <w:r>
        <w:t xml:space="preserve">Ce chapitre présente les éléments à mettre en œuvre pour restreindre le champ d’action des participants dans le PGI. Tout d’abord, chaque application est listée et pour chacune d’elles, </w:t>
      </w:r>
      <w:r w:rsidR="008E7CCE">
        <w:t xml:space="preserve">des décisions sont prises par rapport à : </w:t>
      </w:r>
      <w:r>
        <w:t>Est-ce que les partici</w:t>
      </w:r>
      <w:r w:rsidR="00C053A6">
        <w:t>pants peuvent y accéder ou pas et s</w:t>
      </w:r>
      <w:r>
        <w:t xml:space="preserve">i oui, une présentation des éléments à modifiés est </w:t>
      </w:r>
      <w:r w:rsidR="00C053A6">
        <w:t>proposée</w:t>
      </w:r>
      <w:r>
        <w:t>.</w:t>
      </w:r>
    </w:p>
    <w:p w14:paraId="2003F2AB" w14:textId="1742446A" w:rsidR="00172165" w:rsidRDefault="00885E86" w:rsidP="00172165">
      <w:pPr>
        <w:pStyle w:val="tbnormal"/>
      </w:pPr>
      <w:r>
        <w:t>L</w:t>
      </w:r>
      <w:r w:rsidR="00172165">
        <w:t xml:space="preserve">es </w:t>
      </w:r>
      <w:r>
        <w:t xml:space="preserve">recommandations sur les </w:t>
      </w:r>
      <w:r w:rsidR="00172165">
        <w:t xml:space="preserve">droits à attribuer sur les différents modèles et données sont </w:t>
      </w:r>
      <w:r>
        <w:t>présentées</w:t>
      </w:r>
      <w:r w:rsidR="00172165">
        <w:t>.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FA0CFC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28159D8"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760977F" w14:textId="77777777" w:rsidR="00172165" w:rsidRPr="00025F11" w:rsidRDefault="00172165" w:rsidP="000A7CE9">
            <w:pPr>
              <w:pStyle w:val="tbnormal"/>
              <w:jc w:val="left"/>
              <w:rPr>
                <w:b/>
                <w:sz w:val="2"/>
                <w:szCs w:val="2"/>
              </w:rPr>
            </w:pPr>
          </w:p>
        </w:tc>
      </w:tr>
      <w:tr w:rsidR="00172165" w14:paraId="6A8A566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7501408"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61D51B9" w14:textId="77777777" w:rsidR="00172165" w:rsidRPr="00C676D4" w:rsidRDefault="00172165" w:rsidP="000A7CE9">
            <w:pPr>
              <w:pStyle w:val="tbnormal"/>
              <w:rPr>
                <w:sz w:val="21"/>
              </w:rPr>
            </w:pPr>
            <w:r>
              <w:rPr>
                <w:b/>
                <w:sz w:val="21"/>
              </w:rPr>
              <w:t>Complément d’informations :</w:t>
            </w:r>
          </w:p>
          <w:p w14:paraId="7DD4DF60" w14:textId="77777777" w:rsidR="00172165" w:rsidRPr="002B229F" w:rsidRDefault="00172165" w:rsidP="000A7CE9">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172165" w14:paraId="485C336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8221A1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F50C32C" w14:textId="77777777" w:rsidR="00172165" w:rsidRPr="00025F11" w:rsidRDefault="00172165" w:rsidP="000A7CE9">
            <w:pPr>
              <w:pStyle w:val="tbnormal"/>
              <w:jc w:val="left"/>
              <w:rPr>
                <w:b/>
                <w:sz w:val="2"/>
                <w:szCs w:val="2"/>
              </w:rPr>
            </w:pPr>
          </w:p>
        </w:tc>
      </w:tr>
    </w:tbl>
    <w:p w14:paraId="142C7D50" w14:textId="1D16A976" w:rsidR="00172165" w:rsidRDefault="00172165" w:rsidP="00172165">
      <w:pPr>
        <w:pStyle w:val="tbnormal"/>
      </w:pPr>
      <w:r>
        <w:t>Finalement, les investigations effectuées durant ce travail</w:t>
      </w:r>
      <w:r w:rsidR="00C053A6">
        <w:t xml:space="preserve"> sont présentées dans la dernière</w:t>
      </w:r>
      <w:r>
        <w:t xml:space="preserve"> partie de ce chapitre.</w:t>
      </w:r>
    </w:p>
    <w:p w14:paraId="09D034D1" w14:textId="77777777" w:rsidR="00172165" w:rsidRDefault="00172165" w:rsidP="00172165">
      <w:pPr>
        <w:pStyle w:val="tbtitre3"/>
      </w:pPr>
      <w:bookmarkStart w:id="285" w:name="_Toc454297869"/>
      <w:bookmarkStart w:id="286" w:name="_Toc454633072"/>
      <w:r>
        <w:lastRenderedPageBreak/>
        <w:t>Application Contacts</w:t>
      </w:r>
      <w:bookmarkEnd w:id="285"/>
      <w:bookmarkEnd w:id="286"/>
    </w:p>
    <w:p w14:paraId="1386E5BC" w14:textId="77777777" w:rsidR="00172165" w:rsidRPr="00585810" w:rsidRDefault="00172165" w:rsidP="00172165">
      <w:pPr>
        <w:pStyle w:val="tbnormal"/>
      </w:pPr>
      <w:r>
        <w:t>L’accès à cette application durant la partie ne doit pas être donné. En effet, les participants n’ont pas à modifier les données des fournisseurs et des clients.</w:t>
      </w:r>
    </w:p>
    <w:p w14:paraId="39280C6D" w14:textId="77777777" w:rsidR="00172165" w:rsidRDefault="00172165" w:rsidP="00172165">
      <w:pPr>
        <w:pStyle w:val="tbtitre3"/>
      </w:pPr>
      <w:bookmarkStart w:id="287" w:name="_Toc454297870"/>
      <w:bookmarkStart w:id="288" w:name="_Toc454633073"/>
      <w:r>
        <w:t>Application Inventory</w:t>
      </w:r>
      <w:bookmarkEnd w:id="287"/>
      <w:bookmarkEnd w:id="288"/>
    </w:p>
    <w:p w14:paraId="5071951A" w14:textId="77777777" w:rsidR="00172165" w:rsidRDefault="00172165" w:rsidP="00172165">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3071E8AD" w14:textId="77777777" w:rsidR="00172165" w:rsidRDefault="00172165" w:rsidP="00172165">
      <w:pPr>
        <w:pStyle w:val="tbnormal"/>
      </w:pPr>
      <w:r>
        <w:rPr>
          <w:noProof/>
          <w:lang w:val="fr-FR" w:eastAsia="fr-FR"/>
        </w:rPr>
        <w:drawing>
          <wp:inline distT="0" distB="0" distL="0" distR="0" wp14:anchorId="5D0E67FC" wp14:editId="0CB81188">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CF813B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7418DEF1" w14:textId="77777777" w:rsidR="00172165" w:rsidRDefault="00172165" w:rsidP="00172165">
      <w:pPr>
        <w:pStyle w:val="tbnormal"/>
      </w:pPr>
      <w:r>
        <w:t>À quelque chose qui s’approche de ceci :</w:t>
      </w:r>
    </w:p>
    <w:p w14:paraId="792DBBBC" w14:textId="77777777" w:rsidR="00172165" w:rsidRDefault="00172165" w:rsidP="00172165">
      <w:pPr>
        <w:pStyle w:val="tbnormal"/>
      </w:pPr>
      <w:r>
        <w:rPr>
          <w:noProof/>
          <w:lang w:val="fr-FR" w:eastAsia="fr-FR"/>
        </w:rPr>
        <mc:AlternateContent>
          <mc:Choice Requires="wpg">
            <w:drawing>
              <wp:anchor distT="0" distB="0" distL="114300" distR="114300" simplePos="0" relativeHeight="251659264" behindDoc="0" locked="0" layoutInCell="1" allowOverlap="1" wp14:anchorId="0C853FDD" wp14:editId="6EEFB043">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493B67" id="Grouper 139" o:spid="_x0000_s1026" style="position:absolute;margin-left:62.8pt;margin-top:1.4pt;width:129.3pt;height:13.5pt;z-index:25165926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0288" behindDoc="0" locked="0" layoutInCell="1" allowOverlap="1" wp14:anchorId="7C49F645" wp14:editId="3C799FB1">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0A354" id="Rectangle 93" o:spid="_x0000_s1026" style="position:absolute;margin-left:218.15pt;margin-top:2.25pt;width:29.6pt;height:1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20F00F10" wp14:editId="347E9069">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A88029F"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7ED97A2E" w14:textId="77777777" w:rsidR="00172165" w:rsidRPr="00E34E73" w:rsidRDefault="00172165" w:rsidP="00172165">
      <w:pPr>
        <w:pStyle w:val="tbnormal"/>
      </w:pPr>
      <w:r>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7831308B" w14:textId="77777777" w:rsidR="00172165" w:rsidRDefault="00172165" w:rsidP="00172165">
      <w:pPr>
        <w:pStyle w:val="tbtitre3"/>
      </w:pPr>
      <w:bookmarkStart w:id="289" w:name="_Toc454297871"/>
      <w:bookmarkStart w:id="290" w:name="_Toc454633074"/>
      <w:r>
        <w:t xml:space="preserve">Application </w:t>
      </w:r>
      <w:proofErr w:type="spellStart"/>
      <w:r>
        <w:t>Purchases</w:t>
      </w:r>
      <w:bookmarkEnd w:id="289"/>
      <w:bookmarkEnd w:id="290"/>
      <w:proofErr w:type="spellEnd"/>
    </w:p>
    <w:p w14:paraId="12202BD3" w14:textId="77777777" w:rsidR="00172165" w:rsidRDefault="00172165" w:rsidP="00172165">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73E03B5" w14:textId="77777777" w:rsidR="00172165" w:rsidRDefault="00172165" w:rsidP="00172165">
      <w:pPr>
        <w:pStyle w:val="tbnormal"/>
      </w:pPr>
      <w:r>
        <w:rPr>
          <w:noProof/>
          <w:lang w:val="fr-FR" w:eastAsia="fr-FR"/>
        </w:rPr>
        <w:drawing>
          <wp:inline distT="0" distB="0" distL="0" distR="0" wp14:anchorId="7676DD70" wp14:editId="491A14F6">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21213097"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151D1D2" w14:textId="77777777" w:rsidR="00172165" w:rsidRDefault="00172165" w:rsidP="00172165">
      <w:pPr>
        <w:pStyle w:val="tbnormal"/>
      </w:pPr>
      <w:r>
        <w:t>Quelques modifications doivent être faite pour présenter quelque chose de similaire à cela :</w:t>
      </w:r>
    </w:p>
    <w:p w14:paraId="0AEB2B47" w14:textId="77777777" w:rsidR="00172165" w:rsidRDefault="00172165" w:rsidP="00172165">
      <w:pPr>
        <w:pStyle w:val="tbnormal"/>
      </w:pPr>
      <w:r>
        <w:rPr>
          <w:noProof/>
          <w:lang w:val="fr-FR" w:eastAsia="fr-FR"/>
        </w:rPr>
        <mc:AlternateContent>
          <mc:Choice Requires="wps">
            <w:drawing>
              <wp:anchor distT="0" distB="0" distL="114300" distR="114300" simplePos="0" relativeHeight="251661312" behindDoc="0" locked="0" layoutInCell="1" allowOverlap="1" wp14:anchorId="08A30434" wp14:editId="70E4E267">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70C2E" id="Rectangle 124" o:spid="_x0000_s1026" style="position:absolute;margin-left:138.9pt;margin-top:0;width:57.9pt;height: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17CE8D5F" wp14:editId="6A12240A">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AE7E8EE"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2DDFDDC2" w14:textId="77777777" w:rsidR="00172165" w:rsidRPr="00CE2F59" w:rsidRDefault="00172165" w:rsidP="00172165">
      <w:pPr>
        <w:pStyle w:val="tbnormal"/>
      </w:pPr>
      <w:r>
        <w:t>Seul l’accès au menu de configuration doit être retiré. Pour le reste, les droits sur les modèles doivent palier aux problèmes de sécurité.</w:t>
      </w:r>
    </w:p>
    <w:p w14:paraId="004B3984" w14:textId="77777777" w:rsidR="00172165" w:rsidRDefault="00172165" w:rsidP="00172165">
      <w:pPr>
        <w:pStyle w:val="tbtitre3"/>
      </w:pPr>
      <w:bookmarkStart w:id="291" w:name="_Toc454297872"/>
      <w:bookmarkStart w:id="292" w:name="_Toc454633075"/>
      <w:r>
        <w:t xml:space="preserve">Application </w:t>
      </w:r>
      <w:proofErr w:type="spellStart"/>
      <w:r>
        <w:t>Manufacturing</w:t>
      </w:r>
      <w:bookmarkEnd w:id="291"/>
      <w:bookmarkEnd w:id="292"/>
      <w:proofErr w:type="spellEnd"/>
    </w:p>
    <w:p w14:paraId="60EA2EDB" w14:textId="77777777" w:rsidR="00172165" w:rsidRDefault="00172165" w:rsidP="00172165">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1314605A" w14:textId="77777777" w:rsidR="00172165" w:rsidRDefault="00172165" w:rsidP="00172165">
      <w:pPr>
        <w:pStyle w:val="tbnormal"/>
      </w:pPr>
      <w:r>
        <w:rPr>
          <w:noProof/>
          <w:lang w:val="fr-FR" w:eastAsia="fr-FR"/>
        </w:rPr>
        <w:drawing>
          <wp:inline distT="0" distB="0" distL="0" distR="0" wp14:anchorId="54FD8C1E" wp14:editId="1DF537BD">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FC127ED"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002570AA" w14:textId="77777777" w:rsidR="00172165" w:rsidRDefault="00172165" w:rsidP="00172165">
      <w:pPr>
        <w:pStyle w:val="tbnormal"/>
      </w:pPr>
      <w:r>
        <w:t>Doit donner accès à moins de fonctions. Il est recommandé de le faire évoluer vers ce résultat :</w:t>
      </w:r>
    </w:p>
    <w:p w14:paraId="375FDAC3" w14:textId="77777777" w:rsidR="00172165" w:rsidRDefault="00172165" w:rsidP="00172165">
      <w:pPr>
        <w:pStyle w:val="tbnormal"/>
      </w:pPr>
      <w:r>
        <w:rPr>
          <w:noProof/>
          <w:lang w:val="fr-FR" w:eastAsia="fr-FR"/>
        </w:rPr>
        <mc:AlternateContent>
          <mc:Choice Requires="wps">
            <w:drawing>
              <wp:anchor distT="0" distB="0" distL="114300" distR="114300" simplePos="0" relativeHeight="251662336" behindDoc="0" locked="0" layoutInCell="1" allowOverlap="1" wp14:anchorId="63680328" wp14:editId="284E09E6">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A8A3" id="Rectangle 128" o:spid="_x0000_s1026" style="position:absolute;margin-left:142.85pt;margin-top:2.8pt;width:57.9pt;height:1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54DE7367" wp14:editId="74FE0EC1">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3583CBC" w14:textId="77777777" w:rsidR="00172165" w:rsidRDefault="00172165" w:rsidP="00DE333B">
      <w:pPr>
        <w:pStyle w:val="tbnormal"/>
        <w:spacing w:after="180"/>
        <w:jc w:val="right"/>
      </w:pPr>
      <w:r w:rsidRPr="00DE333B">
        <w:rPr>
          <w:b/>
          <w:color w:val="404040" w:themeColor="text1" w:themeTint="BF"/>
          <w:sz w:val="18"/>
        </w:rPr>
        <w:lastRenderedPageBreak/>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B1EF4FB" w14:textId="77777777" w:rsidR="00172165" w:rsidRPr="00332949" w:rsidRDefault="00172165" w:rsidP="00172165">
      <w:pPr>
        <w:pStyle w:val="tbnormal"/>
      </w:pPr>
      <w:r>
        <w:t>Les produits, les nomenclatures et les paramètres de configuration de la production ne devant pas être modifiés par les participants.</w:t>
      </w:r>
    </w:p>
    <w:p w14:paraId="0DA8FE41" w14:textId="77777777" w:rsidR="00172165" w:rsidRDefault="00172165" w:rsidP="00172165">
      <w:pPr>
        <w:pStyle w:val="tbtitre3"/>
      </w:pPr>
      <w:bookmarkStart w:id="293" w:name="_Toc454297873"/>
      <w:bookmarkStart w:id="294" w:name="_Toc454633076"/>
      <w:r>
        <w:t>Application Sales</w:t>
      </w:r>
      <w:bookmarkEnd w:id="293"/>
      <w:bookmarkEnd w:id="294"/>
    </w:p>
    <w:p w14:paraId="272EB884" w14:textId="77777777" w:rsidR="00172165" w:rsidRDefault="00172165" w:rsidP="00172165">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46695C92" w14:textId="77777777" w:rsidR="00172165" w:rsidRDefault="00172165" w:rsidP="00172165">
      <w:pPr>
        <w:pStyle w:val="tbnormal"/>
      </w:pPr>
      <w:r>
        <w:rPr>
          <w:noProof/>
          <w:lang w:val="fr-FR" w:eastAsia="fr-FR"/>
        </w:rPr>
        <w:drawing>
          <wp:inline distT="0" distB="0" distL="0" distR="0" wp14:anchorId="5189083C" wp14:editId="110DC509">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31124DB" w14:textId="77777777" w:rsidR="00172165" w:rsidRDefault="00172165" w:rsidP="00DE333B">
      <w:pPr>
        <w:pStyle w:val="tbnormal"/>
        <w:spacing w:after="180"/>
        <w:jc w:val="right"/>
      </w:pPr>
      <w:r w:rsidRPr="00DE333B">
        <w:rPr>
          <w:b/>
          <w:color w:val="404040" w:themeColor="text1" w:themeTint="BF"/>
          <w:sz w:val="18"/>
        </w:rPr>
        <w:t>Figure X : Menu d’origine de l’application Sales.</w:t>
      </w:r>
    </w:p>
    <w:p w14:paraId="53BFBAE7" w14:textId="77777777" w:rsidR="00172165" w:rsidRDefault="00172165" w:rsidP="00172165">
      <w:pPr>
        <w:pStyle w:val="tbnormal"/>
      </w:pPr>
      <w:r>
        <w:rPr>
          <w:noProof/>
          <w:lang w:val="fr-FR" w:eastAsia="fr-FR"/>
        </w:rPr>
        <mc:AlternateContent>
          <mc:Choice Requires="wpg">
            <w:drawing>
              <wp:anchor distT="0" distB="0" distL="114300" distR="114300" simplePos="0" relativeHeight="251663360" behindDoc="0" locked="0" layoutInCell="1" allowOverlap="1" wp14:anchorId="584C9893" wp14:editId="0D8622FC">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3ED291" id="Grouper 138" o:spid="_x0000_s1026" style="position:absolute;margin-left:98.2pt;margin-top:17.9pt;width:105.9pt;height:14.8pt;z-index:25166336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7D72057C" w14:textId="77777777" w:rsidR="00172165" w:rsidRDefault="00172165" w:rsidP="00172165">
      <w:pPr>
        <w:pStyle w:val="tbnormal"/>
      </w:pPr>
      <w:r>
        <w:rPr>
          <w:noProof/>
          <w:lang w:val="fr-FR" w:eastAsia="fr-FR"/>
        </w:rPr>
        <w:drawing>
          <wp:inline distT="0" distB="0" distL="0" distR="0" wp14:anchorId="6DF8E061" wp14:editId="7FC4EA56">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A49508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09A2DC81" w14:textId="77777777" w:rsidR="00172165" w:rsidRPr="00386DB6" w:rsidRDefault="00172165" w:rsidP="00172165">
      <w:pPr>
        <w:pStyle w:val="tbnormal"/>
      </w:pPr>
      <w:r>
        <w:t>Ainsi, on coupe l’accès aux participants pour les fonctions de facturation et de configuration des paramètres de vente.</w:t>
      </w:r>
    </w:p>
    <w:p w14:paraId="47F200B4" w14:textId="77777777" w:rsidR="00172165" w:rsidRDefault="00172165" w:rsidP="00172165">
      <w:pPr>
        <w:pStyle w:val="tbtitre3"/>
      </w:pPr>
      <w:bookmarkStart w:id="295" w:name="_Toc454297874"/>
      <w:bookmarkStart w:id="296" w:name="_Toc454633077"/>
      <w:r>
        <w:t xml:space="preserve">Application </w:t>
      </w:r>
      <w:proofErr w:type="spellStart"/>
      <w:r>
        <w:t>Accounting</w:t>
      </w:r>
      <w:bookmarkEnd w:id="295"/>
      <w:bookmarkEnd w:id="296"/>
      <w:proofErr w:type="spellEnd"/>
    </w:p>
    <w:p w14:paraId="2A11C9F1" w14:textId="77777777" w:rsidR="00172165" w:rsidRDefault="00172165" w:rsidP="00172165">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077CE025" w14:textId="77777777" w:rsidR="00172165" w:rsidRDefault="00172165" w:rsidP="00172165">
      <w:pPr>
        <w:pStyle w:val="tbnormal"/>
      </w:pPr>
      <w:r>
        <w:rPr>
          <w:noProof/>
          <w:lang w:val="fr-FR" w:eastAsia="fr-FR"/>
        </w:rPr>
        <w:drawing>
          <wp:inline distT="0" distB="0" distL="0" distR="0" wp14:anchorId="405EE43F" wp14:editId="13671A3C">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CAFAAC1"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5A369A9C" w14:textId="77777777" w:rsidR="00172165" w:rsidRDefault="00172165" w:rsidP="00172165">
      <w:pPr>
        <w:pStyle w:val="tbnormal"/>
      </w:pPr>
      <w:r>
        <w:t>Doit être repensé et réélaboré pour ressembler à ceci :</w:t>
      </w:r>
    </w:p>
    <w:p w14:paraId="7BD62D1B" w14:textId="77777777" w:rsidR="00172165" w:rsidRDefault="00172165" w:rsidP="00172165">
      <w:pPr>
        <w:pStyle w:val="tbnormal"/>
      </w:pPr>
      <w:r>
        <w:rPr>
          <w:noProof/>
          <w:lang w:val="fr-FR" w:eastAsia="fr-FR"/>
        </w:rPr>
        <mc:AlternateContent>
          <mc:Choice Requires="wpg">
            <w:drawing>
              <wp:anchor distT="0" distB="0" distL="114300" distR="114300" simplePos="0" relativeHeight="251664384" behindDoc="0" locked="0" layoutInCell="1" allowOverlap="1" wp14:anchorId="75661F00" wp14:editId="69C02D79">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293274" id="Grouper 137" o:spid="_x0000_s1026" style="position:absolute;margin-left:98.8pt;margin-top:2.15pt;width:144.45pt;height:12.9pt;z-index:25166438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0C9D5925" wp14:editId="0B71A04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8D6E3A"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6CA8601" w14:textId="77777777" w:rsidR="00172165" w:rsidRPr="00DF3F25" w:rsidRDefault="00172165" w:rsidP="00172165">
      <w:pPr>
        <w:pStyle w:val="tbnormal"/>
      </w:pPr>
      <w:r>
        <w:t>Tout ce qui touche au processus de vente et d’approvisionnement peut se faire à partir de leur application respective ainsi seul les fonctions de visualisation sont maintenues.</w:t>
      </w:r>
    </w:p>
    <w:p w14:paraId="0283B387" w14:textId="77777777" w:rsidR="00172165" w:rsidRDefault="00172165" w:rsidP="00172165">
      <w:pPr>
        <w:pStyle w:val="tbtitre3"/>
      </w:pPr>
      <w:bookmarkStart w:id="297" w:name="_Toc454297875"/>
      <w:bookmarkStart w:id="298" w:name="_Toc454633078"/>
      <w:r>
        <w:t>Droit d’accès aux modèles et données</w:t>
      </w:r>
      <w:bookmarkEnd w:id="297"/>
      <w:bookmarkEnd w:id="298"/>
    </w:p>
    <w:p w14:paraId="118AE962" w14:textId="77777777" w:rsidR="00172165" w:rsidRPr="00A34DFB" w:rsidRDefault="00172165" w:rsidP="00172165">
      <w:pPr>
        <w:pStyle w:val="tbnormal"/>
      </w:pPr>
      <w:r>
        <w:t>Expliquer quel élément du master data il ne doive pas pouvoir toucher</w:t>
      </w:r>
    </w:p>
    <w:p w14:paraId="192815F2" w14:textId="77777777" w:rsidR="00172165" w:rsidRDefault="00172165" w:rsidP="00172165">
      <w:pPr>
        <w:pStyle w:val="tbtitre3"/>
      </w:pPr>
      <w:bookmarkStart w:id="299" w:name="_Toc454297876"/>
      <w:bookmarkStart w:id="300" w:name="_Toc454633079"/>
      <w:r>
        <w:t>Investigations</w:t>
      </w:r>
      <w:bookmarkEnd w:id="299"/>
      <w:bookmarkEnd w:id="300"/>
    </w:p>
    <w:p w14:paraId="31DE9804" w14:textId="77777777" w:rsidR="00172165" w:rsidRDefault="00172165" w:rsidP="00172165">
      <w:pPr>
        <w:pStyle w:val="tbnormal"/>
      </w:pPr>
      <w:r>
        <w:t>Cette analyse se base sur une investigation menée afin de répondre à la question « est-ce possible de gérer les droits finement sur Odoo ? ». La réponse est affirmative.</w:t>
      </w:r>
    </w:p>
    <w:p w14:paraId="437AA6A6" w14:textId="77777777" w:rsidR="00172165" w:rsidRDefault="00172165" w:rsidP="00172165">
      <w:pPr>
        <w:pStyle w:val="tbnormal"/>
      </w:pPr>
      <w:r>
        <w:lastRenderedPageBreak/>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3BABF7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57F5E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2C489" w14:textId="77777777" w:rsidR="00172165" w:rsidRPr="00025F11" w:rsidRDefault="00172165" w:rsidP="000A7CE9">
            <w:pPr>
              <w:pStyle w:val="tbnormal"/>
              <w:jc w:val="left"/>
              <w:rPr>
                <w:b/>
                <w:sz w:val="2"/>
                <w:szCs w:val="2"/>
              </w:rPr>
            </w:pPr>
          </w:p>
        </w:tc>
      </w:tr>
      <w:tr w:rsidR="00172165" w14:paraId="3F291EB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512B3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328FB" w14:textId="77777777" w:rsidR="00172165" w:rsidRPr="00C676D4" w:rsidRDefault="00172165" w:rsidP="000A7CE9">
            <w:pPr>
              <w:pStyle w:val="tbnormal"/>
              <w:rPr>
                <w:sz w:val="21"/>
              </w:rPr>
            </w:pPr>
            <w:r>
              <w:rPr>
                <w:b/>
                <w:sz w:val="21"/>
              </w:rPr>
              <w:t>Complément d’informations :</w:t>
            </w:r>
          </w:p>
          <w:p w14:paraId="3D77FCC6" w14:textId="77777777" w:rsidR="00172165" w:rsidRPr="002B229F" w:rsidRDefault="00172165" w:rsidP="000A7CE9">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172165" w14:paraId="43CDAF8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78CCDD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FC280A2" w14:textId="77777777" w:rsidR="00172165" w:rsidRPr="00025F11" w:rsidRDefault="00172165" w:rsidP="000A7CE9">
            <w:pPr>
              <w:pStyle w:val="tbnormal"/>
              <w:jc w:val="left"/>
              <w:rPr>
                <w:b/>
                <w:sz w:val="2"/>
                <w:szCs w:val="2"/>
              </w:rPr>
            </w:pPr>
          </w:p>
        </w:tc>
      </w:tr>
    </w:tbl>
    <w:p w14:paraId="44D39E5E" w14:textId="77777777" w:rsidR="00172165" w:rsidRDefault="00172165" w:rsidP="00172165">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056F4B34" w14:textId="77777777" w:rsidR="00172165" w:rsidRDefault="00172165" w:rsidP="00172165">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19A4AF35" w14:textId="77777777" w:rsidR="00172165" w:rsidRDefault="00172165" w:rsidP="00172165">
      <w:pPr>
        <w:pStyle w:val="tbnormal"/>
      </w:pPr>
      <w:r>
        <w:rPr>
          <w:noProof/>
          <w:lang w:val="fr-FR" w:eastAsia="fr-FR"/>
        </w:rPr>
        <w:drawing>
          <wp:inline distT="0" distB="0" distL="0" distR="0" wp14:anchorId="211EBAB5" wp14:editId="32ED6F59">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5DE24943"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4D217458" w14:textId="77777777" w:rsidR="00172165" w:rsidRDefault="00172165" w:rsidP="00172165">
      <w:pPr>
        <w:pStyle w:val="tbnormal"/>
      </w:pPr>
      <w:r>
        <w:t>Les rôles créés par le système pour les applications sont les suivants :</w:t>
      </w:r>
    </w:p>
    <w:p w14:paraId="1779281E" w14:textId="77777777" w:rsidR="00172165" w:rsidRDefault="00172165" w:rsidP="00B440F6">
      <w:pPr>
        <w:pStyle w:val="tbnormal"/>
        <w:numPr>
          <w:ilvl w:val="0"/>
          <w:numId w:val="24"/>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1E04B9B4" w14:textId="77777777" w:rsidR="00172165" w:rsidRDefault="00172165" w:rsidP="00B440F6">
      <w:pPr>
        <w:pStyle w:val="tbnormal"/>
        <w:numPr>
          <w:ilvl w:val="0"/>
          <w:numId w:val="24"/>
        </w:numPr>
      </w:pPr>
      <w:r>
        <w:t>Inventory : Aucun, User ou Manager.</w:t>
      </w:r>
    </w:p>
    <w:p w14:paraId="3654E7B6" w14:textId="77777777" w:rsidR="00172165" w:rsidRDefault="00172165" w:rsidP="00B440F6">
      <w:pPr>
        <w:pStyle w:val="tbnormal"/>
        <w:numPr>
          <w:ilvl w:val="0"/>
          <w:numId w:val="24"/>
        </w:numPr>
      </w:pPr>
      <w:proofErr w:type="spellStart"/>
      <w:r>
        <w:t>Manufacturing</w:t>
      </w:r>
      <w:proofErr w:type="spellEnd"/>
      <w:r>
        <w:t> : Aucun, User et Manager.</w:t>
      </w:r>
    </w:p>
    <w:p w14:paraId="724A093B" w14:textId="77777777" w:rsidR="00172165" w:rsidRDefault="00172165" w:rsidP="00B440F6">
      <w:pPr>
        <w:pStyle w:val="tbnormal"/>
        <w:numPr>
          <w:ilvl w:val="0"/>
          <w:numId w:val="24"/>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1D510DA7" w14:textId="77777777" w:rsidR="00172165" w:rsidRDefault="00172165" w:rsidP="00B440F6">
      <w:pPr>
        <w:pStyle w:val="tbnormal"/>
        <w:numPr>
          <w:ilvl w:val="0"/>
          <w:numId w:val="24"/>
        </w:numPr>
      </w:pPr>
      <w:proofErr w:type="spellStart"/>
      <w:r>
        <w:t>Purchases</w:t>
      </w:r>
      <w:proofErr w:type="spellEnd"/>
      <w:r>
        <w:t> : Aucun, Manager et User.</w:t>
      </w:r>
    </w:p>
    <w:p w14:paraId="498584D4" w14:textId="77777777" w:rsidR="00172165" w:rsidRDefault="00172165" w:rsidP="00B440F6">
      <w:pPr>
        <w:pStyle w:val="tbnormal"/>
        <w:numPr>
          <w:ilvl w:val="0"/>
          <w:numId w:val="24"/>
        </w:numPr>
      </w:pPr>
      <w:proofErr w:type="spellStart"/>
      <w:r>
        <w:lastRenderedPageBreak/>
        <w:t>Human</w:t>
      </w:r>
      <w:proofErr w:type="spellEnd"/>
      <w:r>
        <w:t xml:space="preserve"> </w:t>
      </w:r>
      <w:proofErr w:type="spellStart"/>
      <w:r>
        <w:t>Resources</w:t>
      </w:r>
      <w:proofErr w:type="spellEnd"/>
      <w:r>
        <w:t xml:space="preserve"> : Aucun et </w:t>
      </w:r>
      <w:proofErr w:type="spellStart"/>
      <w:r>
        <w:t>Employee</w:t>
      </w:r>
      <w:proofErr w:type="spellEnd"/>
      <w:r>
        <w:t>.</w:t>
      </w:r>
    </w:p>
    <w:p w14:paraId="22458598" w14:textId="77777777" w:rsidR="00172165" w:rsidRDefault="00172165" w:rsidP="00B440F6">
      <w:pPr>
        <w:pStyle w:val="tbnormal"/>
        <w:numPr>
          <w:ilvl w:val="0"/>
          <w:numId w:val="24"/>
        </w:numPr>
      </w:pPr>
      <w:r>
        <w:t xml:space="preserve">Administration : Aucun, Settings et Access </w:t>
      </w:r>
      <w:proofErr w:type="spellStart"/>
      <w:r>
        <w:t>Rights</w:t>
      </w:r>
      <w:proofErr w:type="spellEnd"/>
      <w:r>
        <w:t>.</w:t>
      </w:r>
    </w:p>
    <w:p w14:paraId="6022E41F" w14:textId="77777777" w:rsidR="00172165" w:rsidRDefault="00172165" w:rsidP="00172165">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4E2682D"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96532D"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301BDFC" w14:textId="77777777" w:rsidR="00172165" w:rsidRPr="00025F11" w:rsidRDefault="00172165" w:rsidP="000A7CE9">
            <w:pPr>
              <w:pStyle w:val="tbnormal"/>
              <w:jc w:val="left"/>
              <w:rPr>
                <w:b/>
                <w:sz w:val="2"/>
                <w:szCs w:val="2"/>
              </w:rPr>
            </w:pPr>
          </w:p>
        </w:tc>
      </w:tr>
      <w:tr w:rsidR="00172165" w14:paraId="6A9D05F0"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C37B50" w14:textId="77777777" w:rsidR="00172165" w:rsidRPr="000353ED" w:rsidRDefault="00172165" w:rsidP="000A7CE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25E744B" w14:textId="77777777" w:rsidR="00172165" w:rsidRPr="00C676D4" w:rsidRDefault="00172165" w:rsidP="000A7CE9">
            <w:pPr>
              <w:pStyle w:val="tbnormal"/>
              <w:rPr>
                <w:sz w:val="21"/>
              </w:rPr>
            </w:pPr>
            <w:proofErr w:type="gramStart"/>
            <w:r>
              <w:rPr>
                <w:b/>
                <w:sz w:val="21"/>
              </w:rPr>
              <w:t>Mise en</w:t>
            </w:r>
            <w:proofErr w:type="gramEnd"/>
            <w:r>
              <w:rPr>
                <w:b/>
                <w:sz w:val="21"/>
              </w:rPr>
              <w:t xml:space="preserve"> garde :</w:t>
            </w:r>
          </w:p>
          <w:p w14:paraId="3CA03EFB" w14:textId="77777777" w:rsidR="00172165" w:rsidRPr="002B229F" w:rsidRDefault="00172165" w:rsidP="000A7CE9">
            <w:pPr>
              <w:pStyle w:val="tbnormal"/>
              <w:rPr>
                <w:sz w:val="21"/>
              </w:rPr>
            </w:pPr>
            <w:r>
              <w:rPr>
                <w:sz w:val="21"/>
              </w:rPr>
              <w:t>Pour avoir accès aux groupes, il est nécessaire d’activer le mode développeur.</w:t>
            </w:r>
          </w:p>
        </w:tc>
      </w:tr>
      <w:tr w:rsidR="00172165" w14:paraId="6D5624D8"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4F9B17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A19DD94" w14:textId="77777777" w:rsidR="00172165" w:rsidRPr="00025F11" w:rsidRDefault="00172165" w:rsidP="000A7CE9">
            <w:pPr>
              <w:pStyle w:val="tbnormal"/>
              <w:jc w:val="left"/>
              <w:rPr>
                <w:b/>
                <w:sz w:val="2"/>
                <w:szCs w:val="2"/>
              </w:rPr>
            </w:pPr>
          </w:p>
        </w:tc>
      </w:tr>
    </w:tbl>
    <w:p w14:paraId="021FB594" w14:textId="77777777" w:rsidR="00172165" w:rsidRDefault="00172165" w:rsidP="00172165">
      <w:pPr>
        <w:pStyle w:val="tbnormal"/>
      </w:pPr>
      <w:r>
        <w:t>À l’aide de ces droits de bases, il est déjà tout à fait possible de limiter les fonctionnalités attribuées aux participants. Bien entendu, il est possible de créer ses propres groupes pour affiner les restrictions.</w:t>
      </w:r>
    </w:p>
    <w:p w14:paraId="7B890953" w14:textId="77777777" w:rsidR="00243D87" w:rsidRDefault="00C053A6" w:rsidP="00172165">
      <w:pPr>
        <w:pStyle w:val="tbnormal"/>
      </w:pPr>
      <w:r>
        <w:t>Il est recommandé de récupérer l’un des groupes d’accès à l’application que l’on veut sécuriser et aller dans son formulaire d’édition</w:t>
      </w:r>
      <w:r w:rsidR="00243D87">
        <w:t> :</w:t>
      </w:r>
    </w:p>
    <w:p w14:paraId="186F35AD" w14:textId="67CFE80E" w:rsidR="00243D87" w:rsidRDefault="00243D87" w:rsidP="00172165">
      <w:pPr>
        <w:pStyle w:val="tbnormal"/>
      </w:pPr>
      <w:r>
        <w:rPr>
          <w:noProof/>
          <w:lang w:val="fr-FR" w:eastAsia="fr-FR"/>
        </w:rPr>
        <w:drawing>
          <wp:inline distT="0" distB="0" distL="0" distR="0" wp14:anchorId="2E063F59" wp14:editId="485167F5">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5BBABA1C" w14:textId="17ADF07C" w:rsidR="00243D87" w:rsidRDefault="00243D87" w:rsidP="00172165">
      <w:pPr>
        <w:pStyle w:val="tbnormal"/>
      </w:pPr>
      <w:r>
        <w:t>Figure X : Formulaire d’édition du groupe de sécurité Sales / Manager.</w:t>
      </w:r>
    </w:p>
    <w:p w14:paraId="096FD97B" w14:textId="5337A2D9" w:rsidR="00C053A6" w:rsidRDefault="00C053A6" w:rsidP="00172165">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19663BDE" w14:textId="53F068FB" w:rsidR="00243D87" w:rsidRDefault="003A0E3E" w:rsidP="00172165">
      <w:pPr>
        <w:pStyle w:val="tbnormal"/>
      </w:pPr>
      <w:r>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A0E3E" w14:paraId="7684526C"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0E70E1F" w14:textId="77777777" w:rsidR="003A0E3E" w:rsidRPr="00025F11" w:rsidRDefault="003A0E3E"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B159866" w14:textId="77777777" w:rsidR="003A0E3E" w:rsidRPr="00025F11" w:rsidRDefault="003A0E3E" w:rsidP="000D0A7C">
            <w:pPr>
              <w:pStyle w:val="tbnormal"/>
              <w:jc w:val="left"/>
              <w:rPr>
                <w:b/>
                <w:sz w:val="2"/>
                <w:szCs w:val="2"/>
              </w:rPr>
            </w:pPr>
          </w:p>
        </w:tc>
      </w:tr>
      <w:tr w:rsidR="003A0E3E" w14:paraId="6B5BFFD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5B037A" w14:textId="39A2D874" w:rsidR="003A0E3E" w:rsidRPr="000353ED" w:rsidRDefault="003A0E3E"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A13E1B" w14:textId="07C41A5F" w:rsidR="003A0E3E" w:rsidRPr="00C676D4" w:rsidRDefault="003A0E3E" w:rsidP="000D0A7C">
            <w:pPr>
              <w:pStyle w:val="tbnormal"/>
              <w:rPr>
                <w:sz w:val="21"/>
              </w:rPr>
            </w:pPr>
            <w:r>
              <w:rPr>
                <w:b/>
                <w:sz w:val="21"/>
              </w:rPr>
              <w:t>Complément d’informations :</w:t>
            </w:r>
          </w:p>
          <w:p w14:paraId="147B333F" w14:textId="2E553E3D" w:rsidR="003A0E3E" w:rsidRDefault="00092D2B" w:rsidP="000D0A7C">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3FD86308" w14:textId="3C86A52B" w:rsidR="003A0E3E" w:rsidRPr="002B229F" w:rsidRDefault="003A0E3E" w:rsidP="000D0A7C">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3A0E3E" w14:paraId="30D8FB88"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3730EC9" w14:textId="77777777" w:rsidR="003A0E3E" w:rsidRPr="00025F11" w:rsidRDefault="003A0E3E"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0AFEAD" w14:textId="77777777" w:rsidR="003A0E3E" w:rsidRPr="00025F11" w:rsidRDefault="003A0E3E" w:rsidP="000D0A7C">
            <w:pPr>
              <w:pStyle w:val="tbnormal"/>
              <w:jc w:val="left"/>
              <w:rPr>
                <w:b/>
                <w:sz w:val="2"/>
                <w:szCs w:val="2"/>
              </w:rPr>
            </w:pPr>
          </w:p>
        </w:tc>
      </w:tr>
    </w:tbl>
    <w:p w14:paraId="508CF112" w14:textId="1F77FD66" w:rsidR="003C7B45" w:rsidRDefault="003C7B45" w:rsidP="003C7B45">
      <w:pPr>
        <w:pStyle w:val="tbtitre2"/>
      </w:pPr>
      <w:bookmarkStart w:id="301" w:name="_Toc454297877"/>
      <w:bookmarkStart w:id="302" w:name="_Toc454633080"/>
      <w:r>
        <w:lastRenderedPageBreak/>
        <w:t>Notions avancées du proof of concept</w:t>
      </w:r>
      <w:bookmarkEnd w:id="301"/>
      <w:bookmarkEnd w:id="302"/>
    </w:p>
    <w:p w14:paraId="18AB8190" w14:textId="77777777" w:rsidR="00695D0D" w:rsidRDefault="00695D0D" w:rsidP="00695D0D">
      <w:pPr>
        <w:pStyle w:val="tbtitre3"/>
      </w:pPr>
      <w:bookmarkStart w:id="303" w:name="_Toc454297878"/>
      <w:bookmarkStart w:id="304" w:name="_Toc454633081"/>
      <w:r>
        <w:t>Adaptation du scénario</w:t>
      </w:r>
      <w:bookmarkEnd w:id="303"/>
      <w:bookmarkEnd w:id="304"/>
    </w:p>
    <w:p w14:paraId="06962E28" w14:textId="77777777" w:rsidR="00695D0D" w:rsidRDefault="00695D0D" w:rsidP="00695D0D">
      <w:pPr>
        <w:pStyle w:val="tbnormal"/>
      </w:pPr>
      <w:r>
        <w:t>Le contexte est le même que pour la version finale du scénario que nous présentons au chapitre (</w:t>
      </w:r>
      <w:proofErr w:type="spellStart"/>
      <w:r>
        <w:t>ref</w:t>
      </w:r>
      <w:proofErr w:type="spellEnd"/>
      <w:r>
        <w:t>#).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4A757AE3" w14:textId="77777777" w:rsidR="00695D0D" w:rsidRDefault="00695D0D" w:rsidP="00695D0D">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17F845D0" w14:textId="77777777" w:rsidR="00695D0D" w:rsidRDefault="00695D0D" w:rsidP="00695D0D">
      <w:pPr>
        <w:pStyle w:val="tbnormal"/>
      </w:pPr>
      <w:r>
        <w:rPr>
          <w:noProof/>
          <w:lang w:val="fr-FR" w:eastAsia="fr-FR"/>
        </w:rPr>
        <w:drawing>
          <wp:inline distT="0" distB="0" distL="0" distR="0" wp14:anchorId="147EC6BD" wp14:editId="5E9B0751">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6" r:lo="rId67" r:qs="rId68" r:cs="rId69"/>
              </a:graphicData>
            </a:graphic>
          </wp:inline>
        </w:drawing>
      </w:r>
    </w:p>
    <w:p w14:paraId="64AE9588" w14:textId="656CFF58" w:rsidR="00695D0D" w:rsidRPr="00695D0D" w:rsidRDefault="00695D0D" w:rsidP="00695D0D">
      <w:pPr>
        <w:pStyle w:val="tbnormal"/>
      </w:pPr>
      <w:r>
        <w:t xml:space="preserve">L’inventaire est à la charge du simulateur qui ajoute une certaine quantité de produit fini chaque jour de simulation. Ainsi, les équipes n’ont pas à </w:t>
      </w:r>
      <w:proofErr w:type="spellStart"/>
      <w:proofErr w:type="gramStart"/>
      <w:r>
        <w:t>ce</w:t>
      </w:r>
      <w:proofErr w:type="spellEnd"/>
      <w:proofErr w:type="gramEnd"/>
      <w:r>
        <w:t xml:space="preserve"> préoccuper des opérations liées à la disponibilités des produits. Ils ont qu’une chose à faire, visualiser l’impact qu’a le changement des prix sur leurs ventes.</w:t>
      </w:r>
    </w:p>
    <w:p w14:paraId="08C4C38A" w14:textId="77777777" w:rsidR="00695D0D" w:rsidRDefault="00695D0D" w:rsidP="00695D0D">
      <w:pPr>
        <w:pStyle w:val="tbtitre3"/>
      </w:pPr>
      <w:bookmarkStart w:id="305" w:name="_Toc454297879"/>
      <w:bookmarkStart w:id="306" w:name="_Toc454633082"/>
      <w:r>
        <w:t>Principe général</w:t>
      </w:r>
      <w:bookmarkEnd w:id="305"/>
      <w:bookmarkEnd w:id="306"/>
    </w:p>
    <w:p w14:paraId="7F8E28CC" w14:textId="77777777" w:rsidR="00695D0D" w:rsidRDefault="00695D0D" w:rsidP="00695D0D">
      <w:pPr>
        <w:pStyle w:val="tbnormal"/>
      </w:pPr>
      <w:r>
        <w:t>L’écosystème du jeu sérieux OdooSIM se compose de plusieurs éléments distincts :</w:t>
      </w:r>
    </w:p>
    <w:p w14:paraId="0BC005A3" w14:textId="77777777" w:rsidR="00695D0D" w:rsidRDefault="00695D0D" w:rsidP="00695D0D">
      <w:pPr>
        <w:pStyle w:val="tbnormal"/>
      </w:pPr>
      <w:r>
        <w:t>Un fichier de configuration au format XML qui décrit le scénario et les données à injecté dans le référentiel du PGI.</w:t>
      </w:r>
    </w:p>
    <w:p w14:paraId="60A4E480" w14:textId="77777777" w:rsidR="00695D0D" w:rsidRDefault="00695D0D" w:rsidP="00695D0D">
      <w:pPr>
        <w:pStyle w:val="tbnormal"/>
      </w:pPr>
      <w:r>
        <w:t>Le simulateur écrit dans le langage Java®</w:t>
      </w:r>
    </w:p>
    <w:p w14:paraId="30DEFBBC" w14:textId="77777777" w:rsidR="00695D0D" w:rsidRDefault="00695D0D" w:rsidP="00695D0D">
      <w:pPr>
        <w:pStyle w:val="tbnormal"/>
      </w:pPr>
      <w:r>
        <w:t>Un point d’entrée distant à Odoo® sous forme d’une API</w:t>
      </w:r>
    </w:p>
    <w:p w14:paraId="756C3116" w14:textId="77777777" w:rsidR="00695D0D" w:rsidRDefault="00695D0D" w:rsidP="00695D0D">
      <w:pPr>
        <w:pStyle w:val="tbnormal"/>
      </w:pPr>
      <w:r>
        <w:t xml:space="preserve">Un accès au système Odoo® en mode de consommation software as </w:t>
      </w:r>
      <w:proofErr w:type="gramStart"/>
      <w:r>
        <w:t>a</w:t>
      </w:r>
      <w:proofErr w:type="gramEnd"/>
      <w:r>
        <w:t xml:space="preserve"> service (Saas).</w:t>
      </w:r>
    </w:p>
    <w:p w14:paraId="52A4185F" w14:textId="77777777" w:rsidR="00695D0D" w:rsidRDefault="00695D0D" w:rsidP="00695D0D">
      <w:pPr>
        <w:pStyle w:val="tbnormal"/>
      </w:pPr>
      <w:r>
        <w:t>Graphiquement, cela ressemble au schéma ci-dessous :</w:t>
      </w:r>
    </w:p>
    <w:p w14:paraId="7C47C641" w14:textId="77777777" w:rsidR="00695D0D" w:rsidRDefault="00695D0D" w:rsidP="00695D0D">
      <w:pPr>
        <w:pStyle w:val="tbnormal"/>
      </w:pPr>
      <w:r>
        <w:rPr>
          <w:noProof/>
          <w:lang w:val="fr-FR" w:eastAsia="fr-FR"/>
        </w:rPr>
        <w:lastRenderedPageBreak/>
        <w:drawing>
          <wp:inline distT="0" distB="0" distL="0" distR="0" wp14:anchorId="20DC3116" wp14:editId="3A53E126">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688DB255" w14:textId="77777777" w:rsidR="00695D0D" w:rsidRDefault="00695D0D" w:rsidP="00695D0D">
      <w:pPr>
        <w:pStyle w:val="tbnormal"/>
      </w:pPr>
      <w:r>
        <w:t xml:space="preserve">Sur la droite le fichier XML </w:t>
      </w:r>
      <w:r w:rsidRPr="00FA22A5">
        <w:rPr>
          <w:b/>
        </w:rPr>
        <w:t>settings.xml</w:t>
      </w:r>
      <w:r>
        <w:t xml:space="preserve">. Il est lu par le simulateur – rectangle bleu – qui connaît les règles de </w:t>
      </w:r>
      <w:proofErr w:type="spellStart"/>
      <w:r>
        <w:t>mapping</w:t>
      </w:r>
      <w:proofErr w:type="spellEnd"/>
      <w:r>
        <w:t xml:space="preserve"> entre son modèle de domaine et les données que le fichier contient.</w:t>
      </w:r>
    </w:p>
    <w:p w14:paraId="1EFF5780" w14:textId="77777777" w:rsidR="00695D0D" w:rsidRDefault="00695D0D" w:rsidP="00695D0D">
      <w:pPr>
        <w:pStyle w:val="tbnormal"/>
      </w:pPr>
      <w:r>
        <w:t>Le simulateur possède trois phases distinctes. On parle volontiers de responsabilités. Il doit configurer, simuler le marché et restituer les données à un emplacement externe, base de données ou fichier semi-structuré. Ces données sont le résultat des opérations de chacune des sociétés.</w:t>
      </w:r>
    </w:p>
    <w:p w14:paraId="44CC7D33" w14:textId="77777777" w:rsidR="00695D0D" w:rsidRDefault="00695D0D" w:rsidP="00695D0D">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73EBF41A" w14:textId="77777777" w:rsidR="00695D0D" w:rsidRDefault="00695D0D" w:rsidP="00695D0D">
      <w:pPr>
        <w:pStyle w:val="tbnormal"/>
      </w:pPr>
      <w:r>
        <w:t>Cette communication permet plusieurs choses. De s’authentifier grâce à un compte Odoo®, c’est-à-dire un login adresse e-mail et un mot de passe. D’effectuer les opérations CRUD sur les bases de données.</w:t>
      </w:r>
    </w:p>
    <w:p w14:paraId="3E007CD6" w14:textId="77777777" w:rsidR="00695D0D" w:rsidRDefault="00695D0D" w:rsidP="00695D0D">
      <w:pPr>
        <w:pStyle w:val="tbnormal"/>
      </w:pPr>
      <w:r>
        <w:t xml:space="preserve">Afin de pouvoir effectuer les opérations nécessaires au fonctionnement d’OdooSIM, il faut tout d’abord invoquer l’authentification – bulle 1 –. Cette première étape va permettre de récupérer un </w:t>
      </w:r>
      <w:proofErr w:type="spellStart"/>
      <w:r>
        <w:t>uid</w:t>
      </w:r>
      <w:proofErr w:type="spellEnd"/>
      <w:r>
        <w:t xml:space="preserve"> valable signalant par la suite que l’utilisateur qui invoque le web service est bien authentifié. Le point de terminaison </w:t>
      </w:r>
      <w:proofErr w:type="spellStart"/>
      <w:r w:rsidRPr="00832523">
        <w:rPr>
          <w:b/>
        </w:rPr>
        <w:t>xmlrpc</w:t>
      </w:r>
      <w:proofErr w:type="spellEnd"/>
      <w:r w:rsidRPr="00832523">
        <w:rPr>
          <w:b/>
        </w:rPr>
        <w:t>/2/</w:t>
      </w:r>
      <w:proofErr w:type="spellStart"/>
      <w:r w:rsidRPr="00832523">
        <w:rPr>
          <w:b/>
        </w:rPr>
        <w:t>common</w:t>
      </w:r>
      <w:proofErr w:type="spellEnd"/>
      <w:r>
        <w:t xml:space="preserve"> permet la récupération de cet </w:t>
      </w:r>
      <w:proofErr w:type="spellStart"/>
      <w:r>
        <w:t>uid</w:t>
      </w:r>
      <w:proofErr w:type="spellEnd"/>
      <w:r>
        <w:t xml:space="preserve"> en appelant la méthode </w:t>
      </w:r>
      <w:proofErr w:type="spellStart"/>
      <w:r w:rsidRPr="00832523">
        <w:rPr>
          <w:b/>
        </w:rPr>
        <w:t>authenticate</w:t>
      </w:r>
      <w:proofErr w:type="spellEnd"/>
      <w:r>
        <w:t xml:space="preserve">. Le web service retourne un </w:t>
      </w:r>
      <w:proofErr w:type="spellStart"/>
      <w:r>
        <w:t>Integer</w:t>
      </w:r>
      <w:proofErr w:type="spellEnd"/>
      <w:r>
        <w:t xml:space="preserve"> valide pour le couple adresse e-mail/mot de passe. Une fois en possession de l’identifiant (</w:t>
      </w:r>
      <w:proofErr w:type="spellStart"/>
      <w:r>
        <w:t>uid</w:t>
      </w:r>
      <w:proofErr w:type="spellEnd"/>
      <w:r>
        <w:t>), il devient possible de requêter sur l’ensemble des objets du système.</w:t>
      </w:r>
    </w:p>
    <w:p w14:paraId="33C1ED18" w14:textId="77777777" w:rsidR="00695D0D" w:rsidRDefault="00695D0D" w:rsidP="00695D0D">
      <w:pPr>
        <w:pStyle w:val="tbnormal"/>
      </w:pPr>
      <w:r>
        <w:lastRenderedPageBreak/>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proofErr w:type="spellStart"/>
      <w:r w:rsidRPr="00832523">
        <w:rPr>
          <w:b/>
        </w:rPr>
        <w:t>create</w:t>
      </w:r>
      <w:proofErr w:type="spellEnd"/>
      <w:r>
        <w:t xml:space="preserve">. Cette fois-ci, il passe par le point de terminaison </w:t>
      </w:r>
      <w:proofErr w:type="spellStart"/>
      <w:r w:rsidRPr="00832523">
        <w:rPr>
          <w:b/>
        </w:rPr>
        <w:t>xmlrpc</w:t>
      </w:r>
      <w:proofErr w:type="spellEnd"/>
      <w:r w:rsidRPr="00832523">
        <w:rPr>
          <w:b/>
        </w:rPr>
        <w:t>/2/</w:t>
      </w:r>
      <w:proofErr w:type="spellStart"/>
      <w:r w:rsidRPr="00832523">
        <w:rPr>
          <w:b/>
        </w:rPr>
        <w:t>object</w:t>
      </w:r>
      <w:proofErr w:type="spellEnd"/>
      <w:r>
        <w:t>. C’est lui qui demande l’identifiant précédemment récupéré. La bulle 2 représente les données poussées par le simulateur dans le PGI. Ces données sont :</w:t>
      </w:r>
    </w:p>
    <w:p w14:paraId="31B172E8" w14:textId="77777777" w:rsidR="00695D0D" w:rsidRDefault="00695D0D" w:rsidP="00B440F6">
      <w:pPr>
        <w:pStyle w:val="tbnormal"/>
        <w:numPr>
          <w:ilvl w:val="0"/>
          <w:numId w:val="17"/>
        </w:numPr>
      </w:pPr>
      <w:r>
        <w:t>Les parties prenantes, les produits finis, les matières premières, les nomenclatures, les collaborateurs et leurs rôles attribués, les aspects comptables et les quantités en stock de chaque produit destiné à la vente.</w:t>
      </w:r>
    </w:p>
    <w:p w14:paraId="7F92092A" w14:textId="77777777" w:rsidR="00695D0D" w:rsidRDefault="00695D0D" w:rsidP="00695D0D">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20769D20" w14:textId="77777777" w:rsidR="00695D0D" w:rsidRDefault="00695D0D" w:rsidP="00695D0D">
      <w:pPr>
        <w:pStyle w:val="tbnormal"/>
      </w:pPr>
      <w:r>
        <w:rPr>
          <w:noProof/>
          <w:lang w:val="fr-FR" w:eastAsia="fr-FR"/>
        </w:rPr>
        <w:drawing>
          <wp:inline distT="0" distB="0" distL="0" distR="0" wp14:anchorId="3EF14592" wp14:editId="4906D8E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01769AB0" w14:textId="77777777" w:rsidR="00695D0D" w:rsidRDefault="00695D0D" w:rsidP="00695D0D">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3E18FF0B" w14:textId="77777777" w:rsidR="00695D0D" w:rsidRDefault="00695D0D" w:rsidP="00695D0D">
      <w:pPr>
        <w:pStyle w:val="tbnormal"/>
      </w:pPr>
      <w:r>
        <w:t>C’est dans cette phase que la communication entre le simulateur et les instances de chaque équipe est importante. Elle a pour but de faire évoluer l’état des objets ou l’avancement dans un workflow à intervalle régulier, représenté en terme de jour, simulé en 60 secondes. C’est ce que nous représentons avec les bulles numéros 3 et 4. Voici quelques exemples d’échanges :</w:t>
      </w:r>
    </w:p>
    <w:p w14:paraId="5FFD302C" w14:textId="77777777" w:rsidR="00695D0D" w:rsidRDefault="00695D0D" w:rsidP="00B440F6">
      <w:pPr>
        <w:pStyle w:val="tbnormal"/>
        <w:numPr>
          <w:ilvl w:val="0"/>
          <w:numId w:val="17"/>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0F2DF1DD" w14:textId="77777777" w:rsidR="00695D0D" w:rsidRDefault="00695D0D" w:rsidP="00B440F6">
      <w:pPr>
        <w:pStyle w:val="tbnormal"/>
        <w:numPr>
          <w:ilvl w:val="0"/>
          <w:numId w:val="17"/>
        </w:numPr>
      </w:pPr>
      <w:r>
        <w:lastRenderedPageBreak/>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proofErr w:type="spellStart"/>
      <w:proofErr w:type="gramStart"/>
      <w:r w:rsidRPr="00D25849">
        <w:rPr>
          <w:b/>
        </w:rPr>
        <w:t>sale.order</w:t>
      </w:r>
      <w:proofErr w:type="spellEnd"/>
      <w:proofErr w:type="gramEnd"/>
      <w:r>
        <w:t xml:space="preserve"> dans le PGI de la société.</w:t>
      </w:r>
    </w:p>
    <w:p w14:paraId="70A451A5" w14:textId="77777777" w:rsidR="00695D0D" w:rsidRDefault="00695D0D" w:rsidP="00695D0D">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ADD2724" w14:textId="77777777" w:rsidR="00695D0D" w:rsidRDefault="00695D0D" w:rsidP="00B440F6">
      <w:pPr>
        <w:pStyle w:val="tbnormal"/>
        <w:numPr>
          <w:ilvl w:val="0"/>
          <w:numId w:val="18"/>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41338830" w14:textId="77777777" w:rsidR="00695D0D" w:rsidRDefault="00695D0D" w:rsidP="00B440F6">
      <w:pPr>
        <w:pStyle w:val="tbnormal"/>
        <w:numPr>
          <w:ilvl w:val="0"/>
          <w:numId w:val="18"/>
        </w:numPr>
      </w:pPr>
      <w:r>
        <w:t>Les modules – éléments verts – qui supportent les opérations. On présente les modules opérationnels dans la partie supérieur et les modules destinés à des fonctions de support dans la partie inférieure.</w:t>
      </w:r>
    </w:p>
    <w:p w14:paraId="5E7D5222" w14:textId="26BC71E9" w:rsidR="00695D0D" w:rsidRPr="00695D0D" w:rsidRDefault="00695D0D" w:rsidP="00695D0D">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105820D4" w14:textId="77777777" w:rsidR="00695D0D" w:rsidRDefault="00695D0D" w:rsidP="00695D0D">
      <w:pPr>
        <w:pStyle w:val="tbtitre3"/>
      </w:pPr>
      <w:bookmarkStart w:id="307" w:name="_Toc454297880"/>
      <w:bookmarkStart w:id="308" w:name="_Toc454633083"/>
      <w:r>
        <w:t>Développement</w:t>
      </w:r>
      <w:bookmarkEnd w:id="307"/>
      <w:bookmarkEnd w:id="308"/>
    </w:p>
    <w:p w14:paraId="1FF01173" w14:textId="77777777" w:rsidR="00695D0D" w:rsidRDefault="00695D0D" w:rsidP="00695D0D">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57DA379A" w14:textId="77777777" w:rsidR="00695D0D" w:rsidRDefault="00695D0D" w:rsidP="00695D0D">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93EC14" w14:textId="77777777" w:rsidR="00695D0D" w:rsidRDefault="00695D0D" w:rsidP="00695D0D">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6AD4B300" w14:textId="77777777" w:rsidR="00695D0D" w:rsidRDefault="00695D0D" w:rsidP="00695D0D">
      <w:pPr>
        <w:pStyle w:val="tbnormal"/>
      </w:pPr>
      <w:r>
        <w:lastRenderedPageBreak/>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CE3EAE0" w14:textId="77777777" w:rsidR="00695D0D" w:rsidRDefault="00695D0D" w:rsidP="00695D0D">
      <w:pPr>
        <w:pStyle w:val="tbnormal"/>
      </w:pPr>
      <w:r>
        <w:t>Une marche à suivre sous forme d’étapes importantes et de décisions à prendre durant le jeu sont présentés pour donner un fil d’Ariane aux testeurs du simulateur.</w:t>
      </w:r>
    </w:p>
    <w:p w14:paraId="4EB69886" w14:textId="77777777" w:rsidR="00695D0D" w:rsidRDefault="00695D0D" w:rsidP="00695D0D">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E061DFA" w14:textId="77777777" w:rsidR="00695D0D" w:rsidRDefault="00695D0D" w:rsidP="00695D0D">
      <w:pPr>
        <w:pStyle w:val="tbtitre3"/>
      </w:pPr>
      <w:bookmarkStart w:id="309" w:name="_Toc454297881"/>
      <w:bookmarkStart w:id="310" w:name="_Toc454633084"/>
      <w:r>
        <w:t>Technologies et choix du langage</w:t>
      </w:r>
      <w:bookmarkEnd w:id="309"/>
      <w:bookmarkEnd w:id="310"/>
    </w:p>
    <w:p w14:paraId="5BB8DCBB" w14:textId="77777777" w:rsidR="00695D0D" w:rsidRDefault="00695D0D" w:rsidP="00695D0D">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5DF8D4C3" w14:textId="77777777" w:rsidR="00695D0D" w:rsidRDefault="00695D0D" w:rsidP="00695D0D">
      <w:pPr>
        <w:pStyle w:val="tbnormal"/>
      </w:pPr>
      <w:r>
        <w:t>Nous nous sommes tourné vers la plateforme de développement Java. Ce choix a été motivé par le fait que nous connaissons très bien ce langage après trois années d’études axé dessus.</w:t>
      </w:r>
    </w:p>
    <w:p w14:paraId="2E072D15" w14:textId="77777777" w:rsidR="00695D0D" w:rsidRDefault="00695D0D" w:rsidP="00695D0D">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64595C36" w14:textId="77777777" w:rsidR="00695D0D" w:rsidRDefault="00695D0D" w:rsidP="00695D0D">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53337ECC" w14:textId="77777777" w:rsidR="00695D0D" w:rsidRDefault="00695D0D" w:rsidP="00695D0D">
      <w:pPr>
        <w:pStyle w:val="tbnormal"/>
      </w:pPr>
      <w:r>
        <w:t>La décision finale est belle et bien celle de s’orienter vers le langage Java pour écrire le simulateur proof of concept.</w:t>
      </w:r>
    </w:p>
    <w:p w14:paraId="7994499F" w14:textId="77777777" w:rsidR="00695D0D" w:rsidRDefault="00695D0D" w:rsidP="00695D0D">
      <w:pPr>
        <w:pStyle w:val="tbnormal"/>
      </w:pPr>
      <w:r>
        <w:t xml:space="preserve">En plus du JDK de base, nous utilisons Apache </w:t>
      </w:r>
      <w:proofErr w:type="spellStart"/>
      <w:r>
        <w:t>Maven</w:t>
      </w:r>
      <w:proofErr w:type="spellEnd"/>
      <w:r>
        <w:rPr>
          <w:rStyle w:val="Appelnotedebasdep"/>
        </w:rPr>
        <w:footnoteReference w:id="32"/>
      </w:r>
      <w:r>
        <w:t xml:space="preserve"> pour gérer la construction de la solution. Au niveau des dépendances du projet, on exploite principalement la libraire suivante :</w:t>
      </w:r>
    </w:p>
    <w:p w14:paraId="6443992C" w14:textId="48D96015" w:rsidR="00695D0D" w:rsidRDefault="00695D0D" w:rsidP="00695D0D">
      <w:pPr>
        <w:pStyle w:val="tbnormal"/>
      </w:pPr>
      <w:r>
        <w:t>L’implémentation d’Apache</w:t>
      </w:r>
      <w:r>
        <w:rPr>
          <w:rStyle w:val="Appelnotedebasdep"/>
        </w:rPr>
        <w:footnoteReference w:id="33"/>
      </w:r>
      <w:r>
        <w:t xml:space="preserve"> </w:t>
      </w:r>
      <w:r w:rsidRPr="00B76F67">
        <w:rPr>
          <w:b/>
        </w:rPr>
        <w:t>xmlrpc-client-3.1.3.jar</w:t>
      </w:r>
      <w:r>
        <w:t xml:space="preserve"> de la spécification XML-RPC</w:t>
      </w:r>
      <w:r>
        <w:rPr>
          <w:rStyle w:val="Appelnotedebasdep"/>
        </w:rPr>
        <w:footnoteReference w:id="34"/>
      </w:r>
      <w:r>
        <w:t>. Pour rappel, c’est grâce à cette implémentation qu’il est possible de communiquer avec l’API d’Odoo®.</w:t>
      </w:r>
    </w:p>
    <w:p w14:paraId="4A091C60" w14:textId="77777777" w:rsidR="003C7B45" w:rsidRDefault="003C7B45" w:rsidP="003C7B45">
      <w:pPr>
        <w:pStyle w:val="tbtitre3"/>
      </w:pPr>
      <w:bookmarkStart w:id="311" w:name="_Toc454297882"/>
      <w:bookmarkStart w:id="312" w:name="_Toc454633085"/>
      <w:r>
        <w:lastRenderedPageBreak/>
        <w:t>Modèle de domaine</w:t>
      </w:r>
      <w:bookmarkEnd w:id="311"/>
      <w:bookmarkEnd w:id="312"/>
    </w:p>
    <w:p w14:paraId="1FED5AC9" w14:textId="094427FC" w:rsidR="00695D0D" w:rsidRDefault="003C7B45" w:rsidP="00695D0D">
      <w:pPr>
        <w:pStyle w:val="tbtitre3"/>
      </w:pPr>
      <w:bookmarkStart w:id="313" w:name="_Toc454297883"/>
      <w:bookmarkStart w:id="314" w:name="_Toc454633086"/>
      <w:r>
        <w:t>Phase de configuration</w:t>
      </w:r>
      <w:bookmarkEnd w:id="313"/>
      <w:bookmarkEnd w:id="314"/>
    </w:p>
    <w:p w14:paraId="6FC0847E" w14:textId="77777777" w:rsidR="00695D0D" w:rsidRDefault="00695D0D" w:rsidP="00695D0D">
      <w:pPr>
        <w:pStyle w:val="tbnormal"/>
      </w:pPr>
      <w:r>
        <w:t>Cette partie donne les détails de la configuration du PGI dans cette version du jeu. Nous présentons les modules installés et les données injectées dans le référentiel de données.</w:t>
      </w:r>
    </w:p>
    <w:p w14:paraId="47A7CDCF" w14:textId="77777777" w:rsidR="00695D0D" w:rsidRDefault="00695D0D" w:rsidP="00695D0D">
      <w:pPr>
        <w:pStyle w:val="tbtitre4"/>
      </w:pPr>
      <w:bookmarkStart w:id="315" w:name="_Toc454297884"/>
      <w:bookmarkStart w:id="316" w:name="_Toc454633087"/>
      <w:r>
        <w:t>Modules</w:t>
      </w:r>
      <w:bookmarkEnd w:id="315"/>
      <w:bookmarkEnd w:id="316"/>
    </w:p>
    <w:p w14:paraId="0B8F57BE" w14:textId="77777777" w:rsidR="00695D0D" w:rsidRDefault="00695D0D" w:rsidP="00695D0D">
      <w:pPr>
        <w:pStyle w:val="tbnormal"/>
      </w:pPr>
      <w:r>
        <w:t xml:space="preserve">Afin de couvrir le spectre fonctionnel de Brewery &amp; Co., nous avons créé une base de données </w:t>
      </w:r>
      <w:proofErr w:type="spellStart"/>
      <w:r>
        <w:t>pré-configurées</w:t>
      </w:r>
      <w:proofErr w:type="spellEnd"/>
      <w:r>
        <w:t xml:space="preserve">. Elle est disponible sous forme de fichier dans le dossier </w:t>
      </w:r>
      <w:proofErr w:type="spellStart"/>
      <w:r w:rsidRPr="00AC41FF">
        <w:rPr>
          <w:b/>
        </w:rPr>
        <w:t>edu-odoosim-</w:t>
      </w:r>
      <w:proofErr w:type="gramStart"/>
      <w:r w:rsidRPr="00AC41FF">
        <w:rPr>
          <w:b/>
        </w:rPr>
        <w:t>template.dump</w:t>
      </w:r>
      <w:proofErr w:type="spellEnd"/>
      <w:proofErr w:type="gramEnd"/>
      <w:r>
        <w:t>.</w:t>
      </w:r>
    </w:p>
    <w:p w14:paraId="1525C9D3" w14:textId="77777777" w:rsidR="00695D0D" w:rsidRDefault="00695D0D" w:rsidP="00695D0D">
      <w:pPr>
        <w:pStyle w:val="tbnormal"/>
      </w:pPr>
      <w:r>
        <w:t>Cette base de données est vide de toutes données relatives à la scénarisation choisie. Ce qui offre une certaine généricité dans le contenu qui est injecté dans le simulateur.</w:t>
      </w:r>
    </w:p>
    <w:p w14:paraId="65BC6729" w14:textId="77777777" w:rsidR="00695D0D" w:rsidRDefault="00695D0D" w:rsidP="00695D0D">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07CE82FD" w14:textId="77777777" w:rsidR="00695D0D" w:rsidRDefault="00695D0D" w:rsidP="00695D0D">
      <w:pPr>
        <w:pStyle w:val="tbnormal"/>
      </w:pPr>
      <w:r>
        <w:t>Les applications qui y sont déployées, sont :</w:t>
      </w:r>
    </w:p>
    <w:p w14:paraId="1883D763" w14:textId="77777777" w:rsidR="00695D0D" w:rsidRDefault="00695D0D" w:rsidP="00B440F6">
      <w:pPr>
        <w:pStyle w:val="tbnormal"/>
        <w:numPr>
          <w:ilvl w:val="0"/>
          <w:numId w:val="9"/>
        </w:numPr>
      </w:pPr>
      <w:proofErr w:type="spellStart"/>
      <w:r w:rsidRPr="00A30458">
        <w:rPr>
          <w:b/>
        </w:rPr>
        <w:t>Discuss</w:t>
      </w:r>
      <w:proofErr w:type="spellEnd"/>
      <w:r>
        <w:t xml:space="preserve"> installée par défaut et nommée techniquement </w:t>
      </w:r>
      <w:r w:rsidRPr="00A30458">
        <w:rPr>
          <w:b/>
        </w:rPr>
        <w:t>mail</w:t>
      </w:r>
      <w:r>
        <w:t>.</w:t>
      </w:r>
    </w:p>
    <w:p w14:paraId="14EAC2A4" w14:textId="77777777" w:rsidR="00695D0D" w:rsidRPr="00C40835" w:rsidRDefault="00695D0D" w:rsidP="00B440F6">
      <w:pPr>
        <w:pStyle w:val="tbnormal"/>
        <w:numPr>
          <w:ilvl w:val="0"/>
          <w:numId w:val="9"/>
        </w:numPr>
      </w:pPr>
      <w:r>
        <w:rPr>
          <w:b/>
        </w:rPr>
        <w:t>Inventory Management</w:t>
      </w:r>
      <w:r>
        <w:t xml:space="preserve"> installée manuellement et nommée techniquement </w:t>
      </w:r>
      <w:r>
        <w:rPr>
          <w:b/>
        </w:rPr>
        <w:t>stock</w:t>
      </w:r>
      <w:r>
        <w:t>.</w:t>
      </w:r>
    </w:p>
    <w:p w14:paraId="0D39C09C" w14:textId="77777777" w:rsidR="00695D0D" w:rsidRDefault="00695D0D" w:rsidP="00B440F6">
      <w:pPr>
        <w:pStyle w:val="tbnormal"/>
        <w:numPr>
          <w:ilvl w:val="0"/>
          <w:numId w:val="9"/>
        </w:numPr>
      </w:pPr>
      <w:r>
        <w:rPr>
          <w:b/>
        </w:rPr>
        <w:t>Sales Management</w:t>
      </w:r>
      <w:r>
        <w:t xml:space="preserve"> installée manuellement et nommée techniquement </w:t>
      </w:r>
      <w:r>
        <w:rPr>
          <w:b/>
        </w:rPr>
        <w:t>sale</w:t>
      </w:r>
      <w:r>
        <w:t>.</w:t>
      </w:r>
    </w:p>
    <w:p w14:paraId="7B9EC888" w14:textId="77777777" w:rsidR="00695D0D" w:rsidRPr="00C40835" w:rsidRDefault="00695D0D" w:rsidP="00B440F6">
      <w:pPr>
        <w:pStyle w:val="tbnormal"/>
        <w:numPr>
          <w:ilvl w:val="0"/>
          <w:numId w:val="9"/>
        </w:numPr>
      </w:pPr>
      <w:r>
        <w:rPr>
          <w:b/>
        </w:rPr>
        <w:t>MRP</w:t>
      </w:r>
      <w:r>
        <w:t xml:space="preserve"> installée manuellement et nommée techniquement </w:t>
      </w:r>
      <w:proofErr w:type="spellStart"/>
      <w:r>
        <w:rPr>
          <w:b/>
        </w:rPr>
        <w:t>mrp</w:t>
      </w:r>
      <w:proofErr w:type="spellEnd"/>
      <w:r>
        <w:t>.</w:t>
      </w:r>
    </w:p>
    <w:p w14:paraId="157FFB86" w14:textId="77777777" w:rsidR="00695D0D" w:rsidRPr="00C40835" w:rsidRDefault="00695D0D" w:rsidP="00B440F6">
      <w:pPr>
        <w:pStyle w:val="tbnormal"/>
        <w:numPr>
          <w:ilvl w:val="0"/>
          <w:numId w:val="9"/>
        </w:numPr>
      </w:pPr>
      <w:proofErr w:type="spellStart"/>
      <w:r>
        <w:rPr>
          <w:b/>
        </w:rPr>
        <w:t>Invoicing</w:t>
      </w:r>
      <w:proofErr w:type="spellEnd"/>
      <w:r>
        <w:t xml:space="preserve"> installée manuellement et nommée techniquement </w:t>
      </w:r>
      <w:proofErr w:type="spellStart"/>
      <w:r>
        <w:rPr>
          <w:b/>
        </w:rPr>
        <w:t>account</w:t>
      </w:r>
      <w:proofErr w:type="spellEnd"/>
      <w:r>
        <w:t>.</w:t>
      </w:r>
    </w:p>
    <w:p w14:paraId="69E10FBB" w14:textId="77777777" w:rsidR="00695D0D" w:rsidRPr="00C40835" w:rsidRDefault="00695D0D" w:rsidP="00B440F6">
      <w:pPr>
        <w:pStyle w:val="tbnormal"/>
        <w:numPr>
          <w:ilvl w:val="0"/>
          <w:numId w:val="9"/>
        </w:numPr>
      </w:pPr>
      <w:proofErr w:type="spellStart"/>
      <w:r>
        <w:rPr>
          <w:b/>
        </w:rPr>
        <w:t>Accounting</w:t>
      </w:r>
      <w:proofErr w:type="spellEnd"/>
      <w:r>
        <w:rPr>
          <w:b/>
        </w:rPr>
        <w:t xml:space="preserve"> and Finance</w:t>
      </w:r>
      <w:r>
        <w:t xml:space="preserve"> installée manuellement et nommée techniquement </w:t>
      </w:r>
      <w:proofErr w:type="spellStart"/>
      <w:r>
        <w:rPr>
          <w:b/>
        </w:rPr>
        <w:t>acount_accountant</w:t>
      </w:r>
      <w:proofErr w:type="spellEnd"/>
      <w:r>
        <w:t>.</w:t>
      </w:r>
    </w:p>
    <w:p w14:paraId="7A2560C8" w14:textId="77777777" w:rsidR="00695D0D" w:rsidRPr="00C40835" w:rsidRDefault="00695D0D" w:rsidP="00B440F6">
      <w:pPr>
        <w:pStyle w:val="tbnormal"/>
        <w:numPr>
          <w:ilvl w:val="0"/>
          <w:numId w:val="9"/>
        </w:numPr>
      </w:pPr>
      <w:proofErr w:type="spellStart"/>
      <w:r>
        <w:rPr>
          <w:b/>
        </w:rPr>
        <w:t>Purchase</w:t>
      </w:r>
      <w:proofErr w:type="spellEnd"/>
      <w:r>
        <w:rPr>
          <w:b/>
        </w:rPr>
        <w:t xml:space="preserve"> Management</w:t>
      </w:r>
      <w:r>
        <w:t xml:space="preserve"> installée manuellement et nommée techniquement </w:t>
      </w:r>
      <w:proofErr w:type="spellStart"/>
      <w:r>
        <w:rPr>
          <w:b/>
        </w:rPr>
        <w:t>purchase</w:t>
      </w:r>
      <w:proofErr w:type="spellEnd"/>
      <w:r>
        <w:t>.</w:t>
      </w:r>
    </w:p>
    <w:p w14:paraId="06FECF6C" w14:textId="77777777" w:rsidR="00695D0D" w:rsidRDefault="00695D0D" w:rsidP="00695D0D">
      <w:pPr>
        <w:pStyle w:val="tbtitre4"/>
      </w:pPr>
      <w:bookmarkStart w:id="317" w:name="_Toc454297885"/>
      <w:bookmarkStart w:id="318" w:name="_Toc454633088"/>
      <w:r>
        <w:t>Master Data</w:t>
      </w:r>
      <w:bookmarkEnd w:id="317"/>
      <w:bookmarkEnd w:id="318"/>
    </w:p>
    <w:p w14:paraId="786811F6" w14:textId="77777777" w:rsidR="00695D0D" w:rsidRDefault="00695D0D" w:rsidP="00695D0D">
      <w:pPr>
        <w:pStyle w:val="tbnormal"/>
      </w:pPr>
      <w:r>
        <w:t>Le référentiel de données est complet quant à lui. L’intégralité des données métiers du scénario Brewery &amp; Co. sont créés dans les bases de données des différentes équipes lors de la phase de configuration.</w:t>
      </w:r>
    </w:p>
    <w:p w14:paraId="4B85FF41" w14:textId="77777777" w:rsidR="00695D0D" w:rsidRDefault="00695D0D" w:rsidP="00695D0D">
      <w:pPr>
        <w:pStyle w:val="tbtitre5"/>
      </w:pPr>
      <w:bookmarkStart w:id="319" w:name="_Toc454297886"/>
      <w:bookmarkStart w:id="320" w:name="_Toc454633089"/>
      <w:r>
        <w:t>Contacts</w:t>
      </w:r>
      <w:bookmarkEnd w:id="319"/>
      <w:bookmarkEnd w:id="320"/>
    </w:p>
    <w:p w14:paraId="6E9E483D" w14:textId="77777777" w:rsidR="00695D0D" w:rsidRDefault="00695D0D" w:rsidP="00695D0D">
      <w:pPr>
        <w:pStyle w:val="tbnormal"/>
      </w:pPr>
      <w:r>
        <w:t>Les contacts sont les personnes avec qui les opérations peuvent être liées. Ce sont toutes les parties prenantes. Voici les données de base</w:t>
      </w:r>
      <w:r>
        <w:rPr>
          <w:rStyle w:val="Appelnotedebasdep"/>
        </w:rPr>
        <w:footnoteReference w:id="35"/>
      </w:r>
      <w:r>
        <w:t> :</w:t>
      </w:r>
    </w:p>
    <w:p w14:paraId="49462E04" w14:textId="77777777" w:rsidR="00695D0D" w:rsidRDefault="00695D0D" w:rsidP="00B440F6">
      <w:pPr>
        <w:pStyle w:val="tbnormal"/>
        <w:numPr>
          <w:ilvl w:val="0"/>
          <w:numId w:val="10"/>
        </w:numPr>
      </w:pPr>
      <w:proofErr w:type="spellStart"/>
      <w:r>
        <w:t>Maltonne</w:t>
      </w:r>
      <w:proofErr w:type="spellEnd"/>
      <w:r>
        <w:t xml:space="preserve"> SA</w:t>
      </w:r>
    </w:p>
    <w:p w14:paraId="246031FC" w14:textId="77777777" w:rsidR="00695D0D" w:rsidRDefault="00695D0D" w:rsidP="00B440F6">
      <w:pPr>
        <w:pStyle w:val="tbnormal"/>
        <w:numPr>
          <w:ilvl w:val="0"/>
          <w:numId w:val="10"/>
        </w:numPr>
      </w:pPr>
      <w:r>
        <w:lastRenderedPageBreak/>
        <w:t>Ourseau SA</w:t>
      </w:r>
    </w:p>
    <w:p w14:paraId="196A64EB" w14:textId="77777777" w:rsidR="00695D0D" w:rsidRDefault="00695D0D" w:rsidP="00B440F6">
      <w:pPr>
        <w:pStyle w:val="tbnormal"/>
        <w:numPr>
          <w:ilvl w:val="0"/>
          <w:numId w:val="10"/>
        </w:numPr>
      </w:pPr>
      <w:r>
        <w:t>Monsieur Ture</w:t>
      </w:r>
    </w:p>
    <w:p w14:paraId="21AE5314" w14:textId="77777777" w:rsidR="00695D0D" w:rsidRDefault="00695D0D" w:rsidP="00B440F6">
      <w:pPr>
        <w:pStyle w:val="tbnormal"/>
        <w:numPr>
          <w:ilvl w:val="0"/>
          <w:numId w:val="10"/>
        </w:numPr>
      </w:pPr>
      <w:proofErr w:type="spellStart"/>
      <w:r>
        <w:t>Breweries</w:t>
      </w:r>
      <w:proofErr w:type="spellEnd"/>
      <w:r>
        <w:t xml:space="preserve"> Holding </w:t>
      </w:r>
      <w:proofErr w:type="spellStart"/>
      <w:r>
        <w:t>Corp</w:t>
      </w:r>
      <w:proofErr w:type="spellEnd"/>
    </w:p>
    <w:p w14:paraId="37B5F996" w14:textId="77777777" w:rsidR="00695D0D" w:rsidRDefault="00695D0D" w:rsidP="00B440F6">
      <w:pPr>
        <w:pStyle w:val="tbnormal"/>
        <w:numPr>
          <w:ilvl w:val="0"/>
          <w:numId w:val="10"/>
        </w:numPr>
      </w:pPr>
      <w:r>
        <w:t>VUBS SA</w:t>
      </w:r>
    </w:p>
    <w:p w14:paraId="5B34C8BB" w14:textId="77777777" w:rsidR="00695D0D" w:rsidRDefault="00695D0D" w:rsidP="00695D0D">
      <w:pPr>
        <w:pStyle w:val="tbnormal"/>
      </w:pPr>
      <w:r>
        <w:t>Les clients sont identifiables au fur et à mesure que les participants vendent des produits. Nous avons choisi de les nommer de la manière suivante :</w:t>
      </w:r>
    </w:p>
    <w:p w14:paraId="13059497" w14:textId="77777777" w:rsidR="00695D0D" w:rsidRDefault="00695D0D" w:rsidP="00B440F6">
      <w:pPr>
        <w:pStyle w:val="tbnormal"/>
        <w:numPr>
          <w:ilvl w:val="0"/>
          <w:numId w:val="11"/>
        </w:numPr>
      </w:pPr>
      <w:r>
        <w:t>Nom de la région (exemple : Suisse centrale) – compteur incrémenté lors de la génération par le simulateur.</w:t>
      </w:r>
    </w:p>
    <w:p w14:paraId="5822127C" w14:textId="77777777" w:rsidR="00695D0D" w:rsidRDefault="00695D0D" w:rsidP="00695D0D">
      <w:pPr>
        <w:pStyle w:val="tbtitre6"/>
      </w:pPr>
      <w:bookmarkStart w:id="321" w:name="_Toc454297887"/>
      <w:bookmarkStart w:id="322" w:name="_Toc454633090"/>
      <w:proofErr w:type="spellStart"/>
      <w:r>
        <w:t>Exemple</w:t>
      </w:r>
      <w:proofErr w:type="spellEnd"/>
      <w:r>
        <w:t xml:space="preserve"> au </w:t>
      </w:r>
      <w:proofErr w:type="spellStart"/>
      <w:r>
        <w:t>format</w:t>
      </w:r>
      <w:proofErr w:type="spellEnd"/>
      <w:r>
        <w:t xml:space="preserve"> XML</w:t>
      </w:r>
      <w:bookmarkEnd w:id="321"/>
      <w:bookmarkEnd w:id="322"/>
    </w:p>
    <w:p w14:paraId="2E2C10A4" w14:textId="77777777" w:rsidR="00695D0D" w:rsidRDefault="00695D0D" w:rsidP="00695D0D">
      <w:pPr>
        <w:pStyle w:val="tbnormal"/>
      </w:pPr>
      <w:r>
        <w:t xml:space="preserve">Cette information provient du fichier de configuration </w:t>
      </w:r>
      <w:r w:rsidRPr="000B5947">
        <w:rPr>
          <w:b/>
        </w:rPr>
        <w:t>settings.xml</w:t>
      </w:r>
      <w:r>
        <w:t xml:space="preserve"> dans lequel elle est représentée ainsi :</w:t>
      </w:r>
    </w:p>
    <w:p w14:paraId="6B872523" w14:textId="77777777" w:rsidR="00695D0D" w:rsidRDefault="00695D0D" w:rsidP="00695D0D">
      <w:pPr>
        <w:pStyle w:val="tbnormal"/>
        <w:jc w:val="center"/>
      </w:pPr>
      <w:r>
        <w:rPr>
          <w:noProof/>
          <w:lang w:val="fr-FR" w:eastAsia="fr-FR"/>
        </w:rPr>
        <w:drawing>
          <wp:inline distT="0" distB="0" distL="0" distR="0" wp14:anchorId="2969304A" wp14:editId="436E4513">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73"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3AA8AD72" w14:textId="77777777" w:rsidR="00695D0D" w:rsidRDefault="00695D0D" w:rsidP="00695D0D">
      <w:pPr>
        <w:pStyle w:val="tbtitre6"/>
      </w:pPr>
      <w:bookmarkStart w:id="323" w:name="_Toc454297888"/>
      <w:bookmarkStart w:id="324" w:name="_Toc454633091"/>
      <w:proofErr w:type="spellStart"/>
      <w:r>
        <w:t>Objet</w:t>
      </w:r>
      <w:proofErr w:type="spellEnd"/>
      <w:r>
        <w:t xml:space="preserve"> </w:t>
      </w:r>
      <w:proofErr w:type="spellStart"/>
      <w:r>
        <w:t>résultant</w:t>
      </w:r>
      <w:bookmarkEnd w:id="323"/>
      <w:bookmarkEnd w:id="324"/>
      <w:proofErr w:type="spellEnd"/>
    </w:p>
    <w:p w14:paraId="7412C075" w14:textId="77777777" w:rsidR="00695D0D" w:rsidRDefault="00695D0D" w:rsidP="00695D0D">
      <w:pPr>
        <w:pStyle w:val="tbnormal"/>
      </w:pPr>
      <w:r>
        <w:t xml:space="preserve">Dans le PGI, cela se concrétise par un enregistrement dans l’objet </w:t>
      </w:r>
      <w:proofErr w:type="spellStart"/>
      <w:proofErr w:type="gramStart"/>
      <w:r w:rsidRPr="00D414D3">
        <w:rPr>
          <w:b/>
        </w:rPr>
        <w:t>res.partner</w:t>
      </w:r>
      <w:proofErr w:type="spellEnd"/>
      <w:proofErr w:type="gramEnd"/>
      <w:r>
        <w:t xml:space="preserve"> qui se constitue par les attributs qui suivent :</w:t>
      </w:r>
    </w:p>
    <w:p w14:paraId="0E6E44BD" w14:textId="77777777" w:rsidR="00695D0D" w:rsidRDefault="00695D0D" w:rsidP="00B440F6">
      <w:pPr>
        <w:pStyle w:val="tbnormal"/>
        <w:numPr>
          <w:ilvl w:val="0"/>
          <w:numId w:val="11"/>
        </w:numPr>
      </w:pPr>
      <w:proofErr w:type="spellStart"/>
      <w:proofErr w:type="gramStart"/>
      <w:r>
        <w:t>name</w:t>
      </w:r>
      <w:proofErr w:type="spellEnd"/>
      <w:proofErr w:type="gramEnd"/>
      <w:r>
        <w:t xml:space="preserve"> = </w:t>
      </w:r>
      <w:proofErr w:type="spellStart"/>
      <w:r w:rsidRPr="00464F8B">
        <w:rPr>
          <w:b/>
        </w:rPr>
        <w:t>Breweries</w:t>
      </w:r>
      <w:proofErr w:type="spellEnd"/>
      <w:r w:rsidRPr="00464F8B">
        <w:rPr>
          <w:b/>
        </w:rPr>
        <w:t xml:space="preserve"> Holding Corp.</w:t>
      </w:r>
    </w:p>
    <w:p w14:paraId="374FC06E" w14:textId="77777777" w:rsidR="00695D0D" w:rsidRPr="00464F8B" w:rsidRDefault="00695D0D" w:rsidP="00B440F6">
      <w:pPr>
        <w:pStyle w:val="tbnormal"/>
        <w:numPr>
          <w:ilvl w:val="0"/>
          <w:numId w:val="11"/>
        </w:numPr>
      </w:pPr>
      <w:proofErr w:type="spellStart"/>
      <w:proofErr w:type="gramStart"/>
      <w:r>
        <w:t>company</w:t>
      </w:r>
      <w:proofErr w:type="gramEnd"/>
      <w:r>
        <w:t>_type</w:t>
      </w:r>
      <w:proofErr w:type="spellEnd"/>
      <w:r>
        <w:t xml:space="preserve"> = </w:t>
      </w:r>
      <w:proofErr w:type="spellStart"/>
      <w:r w:rsidRPr="00464F8B">
        <w:rPr>
          <w:b/>
        </w:rPr>
        <w:t>company</w:t>
      </w:r>
      <w:proofErr w:type="spellEnd"/>
    </w:p>
    <w:p w14:paraId="09961787" w14:textId="77777777" w:rsidR="00695D0D" w:rsidRDefault="00695D0D" w:rsidP="00B440F6">
      <w:pPr>
        <w:pStyle w:val="tbnormal"/>
        <w:numPr>
          <w:ilvl w:val="0"/>
          <w:numId w:val="11"/>
        </w:numPr>
      </w:pPr>
      <w:proofErr w:type="spellStart"/>
      <w:proofErr w:type="gramStart"/>
      <w:r>
        <w:t>customer</w:t>
      </w:r>
      <w:proofErr w:type="spellEnd"/>
      <w:proofErr w:type="gramEnd"/>
      <w:r>
        <w:t xml:space="preserve"> = </w:t>
      </w:r>
      <w:r w:rsidRPr="00464F8B">
        <w:rPr>
          <w:b/>
        </w:rPr>
        <w:t>false</w:t>
      </w:r>
    </w:p>
    <w:p w14:paraId="5E11482B" w14:textId="77777777" w:rsidR="00695D0D" w:rsidRDefault="00695D0D" w:rsidP="00B440F6">
      <w:pPr>
        <w:pStyle w:val="tbnormal"/>
        <w:numPr>
          <w:ilvl w:val="0"/>
          <w:numId w:val="11"/>
        </w:numPr>
      </w:pPr>
      <w:proofErr w:type="gramStart"/>
      <w:r>
        <w:t>supplier</w:t>
      </w:r>
      <w:proofErr w:type="gramEnd"/>
      <w:r>
        <w:t xml:space="preserve"> = </w:t>
      </w:r>
      <w:r w:rsidRPr="00464F8B">
        <w:rPr>
          <w:b/>
        </w:rPr>
        <w:t>false</w:t>
      </w:r>
    </w:p>
    <w:p w14:paraId="580A8751" w14:textId="77777777" w:rsidR="00695D0D" w:rsidRDefault="00695D0D" w:rsidP="00695D0D">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26F60545" w14:textId="77777777" w:rsidR="00695D0D" w:rsidRDefault="00695D0D" w:rsidP="00B440F6">
      <w:pPr>
        <w:pStyle w:val="tbnormal"/>
        <w:numPr>
          <w:ilvl w:val="0"/>
          <w:numId w:val="12"/>
        </w:numPr>
      </w:pPr>
      <w:proofErr w:type="spellStart"/>
      <w:proofErr w:type="gramStart"/>
      <w:r>
        <w:t>street</w:t>
      </w:r>
      <w:proofErr w:type="spellEnd"/>
      <w:proofErr w:type="gramEnd"/>
    </w:p>
    <w:p w14:paraId="4734EF8C" w14:textId="77777777" w:rsidR="00695D0D" w:rsidRDefault="00695D0D" w:rsidP="00B440F6">
      <w:pPr>
        <w:pStyle w:val="tbnormal"/>
        <w:numPr>
          <w:ilvl w:val="0"/>
          <w:numId w:val="12"/>
        </w:numPr>
      </w:pPr>
      <w:proofErr w:type="spellStart"/>
      <w:proofErr w:type="gramStart"/>
      <w:r>
        <w:t>website</w:t>
      </w:r>
      <w:proofErr w:type="spellEnd"/>
      <w:proofErr w:type="gramEnd"/>
    </w:p>
    <w:p w14:paraId="54D6B2A3" w14:textId="77777777" w:rsidR="00695D0D" w:rsidRDefault="00695D0D" w:rsidP="00B440F6">
      <w:pPr>
        <w:pStyle w:val="tbnormal"/>
        <w:numPr>
          <w:ilvl w:val="0"/>
          <w:numId w:val="12"/>
        </w:numPr>
      </w:pPr>
      <w:proofErr w:type="spellStart"/>
      <w:proofErr w:type="gramStart"/>
      <w:r>
        <w:t>function</w:t>
      </w:r>
      <w:proofErr w:type="spellEnd"/>
      <w:proofErr w:type="gramEnd"/>
    </w:p>
    <w:p w14:paraId="4B8FFCD1" w14:textId="77777777" w:rsidR="00695D0D" w:rsidRDefault="00695D0D" w:rsidP="00B440F6">
      <w:pPr>
        <w:pStyle w:val="tbnormal"/>
        <w:numPr>
          <w:ilvl w:val="0"/>
          <w:numId w:val="12"/>
        </w:numPr>
      </w:pPr>
      <w:proofErr w:type="gramStart"/>
      <w:r>
        <w:t>phone</w:t>
      </w:r>
      <w:proofErr w:type="gramEnd"/>
    </w:p>
    <w:p w14:paraId="6DE2C373" w14:textId="77777777" w:rsidR="00695D0D" w:rsidRDefault="00695D0D" w:rsidP="00B440F6">
      <w:pPr>
        <w:pStyle w:val="tbnormal"/>
        <w:numPr>
          <w:ilvl w:val="0"/>
          <w:numId w:val="12"/>
        </w:numPr>
      </w:pPr>
      <w:proofErr w:type="gramStart"/>
      <w:r>
        <w:t>mobile</w:t>
      </w:r>
      <w:proofErr w:type="gramEnd"/>
    </w:p>
    <w:p w14:paraId="2F7117B4" w14:textId="77777777" w:rsidR="00695D0D" w:rsidRDefault="00695D0D" w:rsidP="00B440F6">
      <w:pPr>
        <w:pStyle w:val="tbnormal"/>
        <w:numPr>
          <w:ilvl w:val="0"/>
          <w:numId w:val="12"/>
        </w:numPr>
      </w:pPr>
      <w:proofErr w:type="gramStart"/>
      <w:r>
        <w:t>email</w:t>
      </w:r>
      <w:proofErr w:type="gramEnd"/>
    </w:p>
    <w:p w14:paraId="20A710DC" w14:textId="77777777" w:rsidR="00695D0D" w:rsidRDefault="00695D0D" w:rsidP="00B440F6">
      <w:pPr>
        <w:pStyle w:val="tbnormal"/>
        <w:numPr>
          <w:ilvl w:val="0"/>
          <w:numId w:val="12"/>
        </w:numPr>
      </w:pPr>
      <w:proofErr w:type="spellStart"/>
      <w:proofErr w:type="gramStart"/>
      <w:r>
        <w:t>title</w:t>
      </w:r>
      <w:proofErr w:type="spellEnd"/>
      <w:proofErr w:type="gramEnd"/>
    </w:p>
    <w:p w14:paraId="443E91CD" w14:textId="77777777" w:rsidR="00695D0D" w:rsidRDefault="00695D0D" w:rsidP="00B440F6">
      <w:pPr>
        <w:pStyle w:val="tbnormal"/>
        <w:numPr>
          <w:ilvl w:val="0"/>
          <w:numId w:val="12"/>
        </w:numPr>
      </w:pPr>
      <w:proofErr w:type="spellStart"/>
      <w:proofErr w:type="gramStart"/>
      <w:r>
        <w:t>lang</w:t>
      </w:r>
      <w:proofErr w:type="spellEnd"/>
      <w:proofErr w:type="gramEnd"/>
    </w:p>
    <w:p w14:paraId="2F6C430F" w14:textId="77777777" w:rsidR="00695D0D" w:rsidRDefault="00695D0D" w:rsidP="00695D0D">
      <w:pPr>
        <w:pStyle w:val="tbnormal"/>
      </w:pPr>
      <w:r>
        <w:t>Il est aussi important de savoir que des métadonnées sont générés lorsqu’on insère un enregistrement. Pour l’exemple ci-dessus, voici la liste exhaustive des données générés par le PGI :</w:t>
      </w:r>
    </w:p>
    <w:p w14:paraId="67556B44" w14:textId="77777777" w:rsidR="00695D0D" w:rsidRDefault="00695D0D" w:rsidP="00B440F6">
      <w:pPr>
        <w:pStyle w:val="tbnormal"/>
        <w:numPr>
          <w:ilvl w:val="0"/>
          <w:numId w:val="13"/>
        </w:numPr>
      </w:pPr>
      <w:proofErr w:type="gramStart"/>
      <w:r>
        <w:t>id</w:t>
      </w:r>
      <w:proofErr w:type="gramEnd"/>
    </w:p>
    <w:p w14:paraId="53010138" w14:textId="77777777" w:rsidR="00695D0D" w:rsidRDefault="00695D0D" w:rsidP="00B440F6">
      <w:pPr>
        <w:pStyle w:val="tbnormal"/>
        <w:numPr>
          <w:ilvl w:val="0"/>
          <w:numId w:val="13"/>
        </w:numPr>
      </w:pPr>
      <w:r>
        <w:t>XML ID</w:t>
      </w:r>
    </w:p>
    <w:p w14:paraId="6898A24C" w14:textId="77777777" w:rsidR="00695D0D" w:rsidRDefault="00695D0D" w:rsidP="00B440F6">
      <w:pPr>
        <w:pStyle w:val="tbnormal"/>
        <w:numPr>
          <w:ilvl w:val="0"/>
          <w:numId w:val="13"/>
        </w:numPr>
      </w:pPr>
      <w:r>
        <w:t>No Update</w:t>
      </w:r>
    </w:p>
    <w:p w14:paraId="42973F76" w14:textId="77777777" w:rsidR="00695D0D" w:rsidRDefault="00695D0D" w:rsidP="00B440F6">
      <w:pPr>
        <w:pStyle w:val="tbnormal"/>
        <w:numPr>
          <w:ilvl w:val="0"/>
          <w:numId w:val="13"/>
        </w:numPr>
      </w:pPr>
      <w:proofErr w:type="spellStart"/>
      <w:r>
        <w:t>Creation</w:t>
      </w:r>
      <w:proofErr w:type="spellEnd"/>
      <w:r>
        <w:t xml:space="preserve"> User</w:t>
      </w:r>
    </w:p>
    <w:p w14:paraId="3F6A6364" w14:textId="77777777" w:rsidR="00695D0D" w:rsidRDefault="00695D0D" w:rsidP="00B440F6">
      <w:pPr>
        <w:pStyle w:val="tbnormal"/>
        <w:numPr>
          <w:ilvl w:val="0"/>
          <w:numId w:val="13"/>
        </w:numPr>
      </w:pPr>
      <w:proofErr w:type="spellStart"/>
      <w:r>
        <w:t>Creation</w:t>
      </w:r>
      <w:proofErr w:type="spellEnd"/>
      <w:r>
        <w:t xml:space="preserve"> Date</w:t>
      </w:r>
    </w:p>
    <w:p w14:paraId="6F73BEC7" w14:textId="77777777" w:rsidR="00695D0D" w:rsidRDefault="00695D0D" w:rsidP="00B440F6">
      <w:pPr>
        <w:pStyle w:val="tbnormal"/>
        <w:numPr>
          <w:ilvl w:val="0"/>
          <w:numId w:val="13"/>
        </w:numPr>
      </w:pPr>
      <w:proofErr w:type="spellStart"/>
      <w:r>
        <w:t>Latest</w:t>
      </w:r>
      <w:proofErr w:type="spellEnd"/>
      <w:r>
        <w:t xml:space="preserve"> Modification by</w:t>
      </w:r>
    </w:p>
    <w:p w14:paraId="466AD520" w14:textId="77777777" w:rsidR="00695D0D" w:rsidRDefault="00695D0D" w:rsidP="00B440F6">
      <w:pPr>
        <w:pStyle w:val="tbnormal"/>
        <w:numPr>
          <w:ilvl w:val="0"/>
          <w:numId w:val="13"/>
        </w:numPr>
      </w:pPr>
      <w:proofErr w:type="spellStart"/>
      <w:r>
        <w:lastRenderedPageBreak/>
        <w:t>Latest</w:t>
      </w:r>
      <w:proofErr w:type="spellEnd"/>
      <w:r>
        <w:t xml:space="preserve"> Modification Date</w:t>
      </w:r>
    </w:p>
    <w:p w14:paraId="0B7EF7C8" w14:textId="77777777" w:rsidR="00695D0D" w:rsidRPr="008676DC" w:rsidRDefault="00695D0D" w:rsidP="00695D0D">
      <w:pPr>
        <w:pStyle w:val="tbnormal"/>
      </w:pPr>
      <w:r>
        <w:t>Ces métadonnées sont les mêmes pour tout type d’objet que le PGI met à disposition. De ce fait, nous ne les représentons pas dans les chapitres qui suivent.</w:t>
      </w:r>
    </w:p>
    <w:p w14:paraId="20F46E41" w14:textId="77777777" w:rsidR="00695D0D" w:rsidRDefault="00695D0D" w:rsidP="00695D0D">
      <w:pPr>
        <w:pStyle w:val="tbtitre5"/>
      </w:pPr>
      <w:bookmarkStart w:id="325" w:name="_Toc454297889"/>
      <w:bookmarkStart w:id="326" w:name="_Toc454633092"/>
      <w:r>
        <w:t>Utilisateurs</w:t>
      </w:r>
      <w:bookmarkEnd w:id="325"/>
      <w:bookmarkEnd w:id="326"/>
    </w:p>
    <w:p w14:paraId="5C3668BC" w14:textId="77777777" w:rsidR="00695D0D" w:rsidRDefault="00695D0D" w:rsidP="00695D0D">
      <w:pPr>
        <w:pStyle w:val="tbnormal"/>
      </w:pPr>
      <w:r>
        <w:t>Les utilisateurs sont généralement les participants qui doivent accéder à l’outil. Ils doivent être renseignés dans le fichier de configuration. Leurs rôles respectifs sont aussi renseignés au même endroit.</w:t>
      </w:r>
    </w:p>
    <w:p w14:paraId="2E5CEC2F" w14:textId="77777777" w:rsidR="00695D0D" w:rsidRDefault="00695D0D" w:rsidP="00695D0D">
      <w:pPr>
        <w:pStyle w:val="tbnormal"/>
      </w:pPr>
      <w:r>
        <w:t>À chaque nouvelle partie, la personne en charge de piloter la séance de jeu doit renseigner des utilisateurs avec des adresses mails valident.</w:t>
      </w:r>
    </w:p>
    <w:p w14:paraId="3DDD9287" w14:textId="77777777" w:rsidR="00695D0D" w:rsidRDefault="00695D0D" w:rsidP="00695D0D">
      <w:pPr>
        <w:pStyle w:val="tbtitre6"/>
      </w:pPr>
      <w:bookmarkStart w:id="327" w:name="_Toc454297890"/>
      <w:bookmarkStart w:id="328" w:name="_Toc454633093"/>
      <w:proofErr w:type="spellStart"/>
      <w:r>
        <w:t>Exemple</w:t>
      </w:r>
      <w:proofErr w:type="spellEnd"/>
      <w:r>
        <w:t xml:space="preserve"> au </w:t>
      </w:r>
      <w:proofErr w:type="spellStart"/>
      <w:r>
        <w:t>format</w:t>
      </w:r>
      <w:proofErr w:type="spellEnd"/>
      <w:r>
        <w:t xml:space="preserve"> XML</w:t>
      </w:r>
      <w:bookmarkEnd w:id="327"/>
      <w:bookmarkEnd w:id="328"/>
    </w:p>
    <w:p w14:paraId="784B1B82" w14:textId="77777777" w:rsidR="00695D0D" w:rsidRDefault="00695D0D" w:rsidP="00695D0D">
      <w:pPr>
        <w:pStyle w:val="tbnormal"/>
      </w:pPr>
      <w:r>
        <w:t>Voici un exemple pour un utilisateur qui doit prendre part à une nouvelle simulation :</w:t>
      </w:r>
    </w:p>
    <w:p w14:paraId="746B3B97" w14:textId="77777777" w:rsidR="00695D0D" w:rsidRDefault="00695D0D" w:rsidP="00695D0D">
      <w:pPr>
        <w:pStyle w:val="tbnormal"/>
        <w:jc w:val="center"/>
      </w:pPr>
      <w:r>
        <w:rPr>
          <w:noProof/>
          <w:lang w:val="fr-FR" w:eastAsia="fr-FR"/>
        </w:rPr>
        <w:drawing>
          <wp:inline distT="0" distB="0" distL="0" distR="0" wp14:anchorId="785CD19A" wp14:editId="1BE1E9C6">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74"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50DA0950" w14:textId="77777777" w:rsidR="00695D0D" w:rsidRDefault="00695D0D" w:rsidP="00695D0D">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57A42CD6" w14:textId="77777777" w:rsidR="00695D0D" w:rsidRDefault="00695D0D" w:rsidP="00695D0D">
      <w:pPr>
        <w:pStyle w:val="tbtitre6"/>
      </w:pPr>
      <w:bookmarkStart w:id="329" w:name="_Toc454297891"/>
      <w:bookmarkStart w:id="330" w:name="_Toc454633094"/>
      <w:proofErr w:type="spellStart"/>
      <w:r>
        <w:t>Objet</w:t>
      </w:r>
      <w:proofErr w:type="spellEnd"/>
      <w:r>
        <w:t xml:space="preserve"> </w:t>
      </w:r>
      <w:proofErr w:type="spellStart"/>
      <w:r>
        <w:t>résultant</w:t>
      </w:r>
      <w:bookmarkEnd w:id="329"/>
      <w:bookmarkEnd w:id="330"/>
      <w:proofErr w:type="spellEnd"/>
    </w:p>
    <w:p w14:paraId="5058E15D" w14:textId="77777777" w:rsidR="00695D0D" w:rsidRDefault="00695D0D" w:rsidP="00695D0D">
      <w:pPr>
        <w:pStyle w:val="tbnormal"/>
      </w:pPr>
      <w:r>
        <w:t xml:space="preserve">La concrétisation se réalise dans l’objet </w:t>
      </w:r>
      <w:proofErr w:type="spellStart"/>
      <w:proofErr w:type="gramStart"/>
      <w:r w:rsidRPr="00D330DE">
        <w:rPr>
          <w:b/>
        </w:rPr>
        <w:t>res.users</w:t>
      </w:r>
      <w:proofErr w:type="spellEnd"/>
      <w:proofErr w:type="gramEnd"/>
      <w:r>
        <w:t>. Au stade de l’insertion, l’adresse mail utilisée en tant que login doit être vérifiée par le possesseur en cliquant sur un lien qu’il reçoit.</w:t>
      </w:r>
    </w:p>
    <w:p w14:paraId="7CCA7B88" w14:textId="77777777" w:rsidR="00695D0D" w:rsidRPr="003C5B2C" w:rsidRDefault="00695D0D" w:rsidP="00695D0D">
      <w:pPr>
        <w:pStyle w:val="tbnormal"/>
      </w:pPr>
      <w:r>
        <w:t>Les attributs de cet objet son principalement des données relatives à l’utilisateur ainsi que les informations sur les accès aux différents modules.</w:t>
      </w:r>
    </w:p>
    <w:p w14:paraId="7EF20CEF" w14:textId="77777777" w:rsidR="00695D0D" w:rsidRDefault="00695D0D" w:rsidP="00695D0D">
      <w:pPr>
        <w:pStyle w:val="tbtitre5"/>
      </w:pPr>
      <w:bookmarkStart w:id="331" w:name="_Toc454297892"/>
      <w:bookmarkStart w:id="332" w:name="_Toc454633095"/>
      <w:r>
        <w:t>Produits finis</w:t>
      </w:r>
      <w:bookmarkEnd w:id="331"/>
      <w:bookmarkEnd w:id="332"/>
    </w:p>
    <w:p w14:paraId="26E728D5" w14:textId="77777777" w:rsidR="00695D0D" w:rsidRDefault="00695D0D" w:rsidP="00695D0D">
      <w:pPr>
        <w:pStyle w:val="tbnormal"/>
      </w:pPr>
      <w:r>
        <w:t xml:space="preserve">Les produits finis sont générateurs de revenus puisqu’ils représentent la valeur que la société apporte à ses clients. Dans le scénario Brewery &amp; Co. </w:t>
      </w:r>
      <w:proofErr w:type="gramStart"/>
      <w:r>
        <w:t>ce</w:t>
      </w:r>
      <w:proofErr w:type="gramEnd"/>
      <w:r>
        <w:t xml:space="preserve"> sont les quatre bières.</w:t>
      </w:r>
    </w:p>
    <w:p w14:paraId="0D163E89" w14:textId="77777777" w:rsidR="00695D0D" w:rsidRDefault="00695D0D" w:rsidP="00695D0D">
      <w:pPr>
        <w:pStyle w:val="tbtitre6"/>
      </w:pPr>
      <w:bookmarkStart w:id="333" w:name="_Toc454297893"/>
      <w:bookmarkStart w:id="334" w:name="_Toc454633096"/>
      <w:proofErr w:type="spellStart"/>
      <w:r>
        <w:t>Exemple</w:t>
      </w:r>
      <w:proofErr w:type="spellEnd"/>
      <w:r>
        <w:t xml:space="preserve"> au </w:t>
      </w:r>
      <w:proofErr w:type="spellStart"/>
      <w:r>
        <w:t>format</w:t>
      </w:r>
      <w:proofErr w:type="spellEnd"/>
      <w:r>
        <w:t xml:space="preserve"> XML</w:t>
      </w:r>
      <w:bookmarkEnd w:id="333"/>
      <w:bookmarkEnd w:id="334"/>
    </w:p>
    <w:p w14:paraId="2969C85D" w14:textId="77777777" w:rsidR="00695D0D" w:rsidRDefault="00695D0D" w:rsidP="00695D0D">
      <w:pPr>
        <w:pStyle w:val="tbnormal"/>
      </w:pPr>
      <w:r>
        <w:t>Dans le fichier de configuration, cela se présente comme ce qui suit :</w:t>
      </w:r>
    </w:p>
    <w:p w14:paraId="5A387345" w14:textId="77777777" w:rsidR="00695D0D" w:rsidRDefault="00695D0D" w:rsidP="00695D0D">
      <w:pPr>
        <w:pStyle w:val="tbnormal"/>
      </w:pPr>
      <w:r>
        <w:rPr>
          <w:noProof/>
          <w:lang w:val="fr-FR" w:eastAsia="fr-FR"/>
        </w:rPr>
        <w:lastRenderedPageBreak/>
        <w:drawing>
          <wp:inline distT="0" distB="0" distL="0" distR="0" wp14:anchorId="44D208E7" wp14:editId="48AC53B1">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2AB15F4" w14:textId="77777777" w:rsidR="00695D0D" w:rsidRDefault="00695D0D" w:rsidP="00695D0D">
      <w:pPr>
        <w:pStyle w:val="tbnormal"/>
      </w:pPr>
      <w:r>
        <w:t xml:space="preserve">On voit que toutes les informations importantes se situent dans la balise </w:t>
      </w:r>
      <w:proofErr w:type="spellStart"/>
      <w:r w:rsidRPr="00172378">
        <w:rPr>
          <w:b/>
        </w:rPr>
        <w:t>product_sellable</w:t>
      </w:r>
      <w:proofErr w:type="spellEnd"/>
      <w:r>
        <w:t>. Des attributs ainsi que des balises enfants sont disponible pour d’autres besoins du scénario.</w:t>
      </w:r>
    </w:p>
    <w:p w14:paraId="3875FD18" w14:textId="77777777" w:rsidR="00695D0D" w:rsidRDefault="00695D0D" w:rsidP="00695D0D">
      <w:pPr>
        <w:pStyle w:val="tbtitre6"/>
      </w:pPr>
      <w:bookmarkStart w:id="335" w:name="_Toc454297894"/>
      <w:bookmarkStart w:id="336" w:name="_Toc454633097"/>
      <w:proofErr w:type="spellStart"/>
      <w:r>
        <w:t>Objet</w:t>
      </w:r>
      <w:proofErr w:type="spellEnd"/>
      <w:r>
        <w:t xml:space="preserve"> </w:t>
      </w:r>
      <w:proofErr w:type="spellStart"/>
      <w:r>
        <w:t>résultant</w:t>
      </w:r>
      <w:bookmarkEnd w:id="335"/>
      <w:bookmarkEnd w:id="336"/>
      <w:proofErr w:type="spellEnd"/>
    </w:p>
    <w:p w14:paraId="217B5830" w14:textId="77777777" w:rsidR="00695D0D" w:rsidRDefault="00695D0D" w:rsidP="00695D0D">
      <w:pPr>
        <w:pStyle w:val="tbnormal"/>
      </w:pPr>
      <w:r>
        <w:t xml:space="preserve">Les produits finis sont dans l’objet </w:t>
      </w:r>
      <w:proofErr w:type="spellStart"/>
      <w:proofErr w:type="gramStart"/>
      <w:r w:rsidRPr="00BE34ED">
        <w:rPr>
          <w:b/>
        </w:rPr>
        <w:t>product.template</w:t>
      </w:r>
      <w:proofErr w:type="spellEnd"/>
      <w:proofErr w:type="gramEnd"/>
      <w:r>
        <w:t>. Les attributs importants de cet objet sont :</w:t>
      </w:r>
    </w:p>
    <w:p w14:paraId="13F2F472" w14:textId="77777777" w:rsidR="00695D0D" w:rsidRDefault="00695D0D" w:rsidP="00B440F6">
      <w:pPr>
        <w:pStyle w:val="tbnormal"/>
        <w:numPr>
          <w:ilvl w:val="0"/>
          <w:numId w:val="14"/>
        </w:numPr>
      </w:pPr>
      <w:proofErr w:type="spellStart"/>
      <w:proofErr w:type="gramStart"/>
      <w:r w:rsidRPr="00172378">
        <w:rPr>
          <w:b/>
        </w:rPr>
        <w:t>name</w:t>
      </w:r>
      <w:proofErr w:type="spellEnd"/>
      <w:proofErr w:type="gramEnd"/>
      <w:r>
        <w:t xml:space="preserve"> représentant le nom que porte le produit</w:t>
      </w:r>
    </w:p>
    <w:p w14:paraId="6A986612" w14:textId="77777777" w:rsidR="00695D0D" w:rsidRDefault="00695D0D" w:rsidP="00B440F6">
      <w:pPr>
        <w:pStyle w:val="tbnormal"/>
        <w:numPr>
          <w:ilvl w:val="0"/>
          <w:numId w:val="14"/>
        </w:numPr>
      </w:pPr>
      <w:proofErr w:type="gramStart"/>
      <w:r w:rsidRPr="00172378">
        <w:rPr>
          <w:b/>
        </w:rPr>
        <w:t>type</w:t>
      </w:r>
      <w:proofErr w:type="gramEnd"/>
      <w:r>
        <w:t xml:space="preserve"> représente une des trois valeurs : Consommable, service ou produit stockable</w:t>
      </w:r>
    </w:p>
    <w:p w14:paraId="7390A444" w14:textId="77777777" w:rsidR="00695D0D" w:rsidRDefault="00695D0D" w:rsidP="00B440F6">
      <w:pPr>
        <w:pStyle w:val="tbnormal"/>
        <w:numPr>
          <w:ilvl w:val="0"/>
          <w:numId w:val="14"/>
        </w:numPr>
      </w:pPr>
      <w:proofErr w:type="spellStart"/>
      <w:proofErr w:type="gramStart"/>
      <w:r w:rsidRPr="00172378">
        <w:rPr>
          <w:b/>
        </w:rPr>
        <w:t>default</w:t>
      </w:r>
      <w:proofErr w:type="gramEnd"/>
      <w:r w:rsidRPr="00172378">
        <w:rPr>
          <w:b/>
        </w:rPr>
        <w:t>_code</w:t>
      </w:r>
      <w:proofErr w:type="spellEnd"/>
      <w:r>
        <w:t xml:space="preserve"> représente une référence métier que nous pouvons définir mais qui n’est pas obligatoire</w:t>
      </w:r>
    </w:p>
    <w:p w14:paraId="0EFABBD8" w14:textId="77777777" w:rsidR="00695D0D" w:rsidRDefault="00695D0D" w:rsidP="00B440F6">
      <w:pPr>
        <w:pStyle w:val="tbnormal"/>
        <w:numPr>
          <w:ilvl w:val="0"/>
          <w:numId w:val="14"/>
        </w:numPr>
      </w:pPr>
      <w:proofErr w:type="spellStart"/>
      <w:proofErr w:type="gramStart"/>
      <w:r w:rsidRPr="00172378">
        <w:rPr>
          <w:b/>
        </w:rPr>
        <w:t>list</w:t>
      </w:r>
      <w:proofErr w:type="gramEnd"/>
      <w:r w:rsidRPr="00172378">
        <w:rPr>
          <w:b/>
        </w:rPr>
        <w:t>_price</w:t>
      </w:r>
      <w:proofErr w:type="spellEnd"/>
      <w:r>
        <w:t xml:space="preserve"> qui est le prix catalogue par défaut</w:t>
      </w:r>
    </w:p>
    <w:p w14:paraId="4404F9C0" w14:textId="77777777" w:rsidR="00695D0D" w:rsidRDefault="00695D0D" w:rsidP="00B440F6">
      <w:pPr>
        <w:pStyle w:val="tbnormal"/>
        <w:numPr>
          <w:ilvl w:val="0"/>
          <w:numId w:val="14"/>
        </w:numPr>
      </w:pPr>
      <w:proofErr w:type="spellStart"/>
      <w:proofErr w:type="gramStart"/>
      <w:r w:rsidRPr="00172378">
        <w:rPr>
          <w:b/>
        </w:rPr>
        <w:t>standard</w:t>
      </w:r>
      <w:proofErr w:type="gramEnd"/>
      <w:r w:rsidRPr="00172378">
        <w:rPr>
          <w:b/>
        </w:rPr>
        <w:t>_price</w:t>
      </w:r>
      <w:proofErr w:type="spellEnd"/>
      <w:r>
        <w:t xml:space="preserve"> le prix d’achat du produit</w:t>
      </w:r>
    </w:p>
    <w:p w14:paraId="0DEE2201" w14:textId="77777777" w:rsidR="00695D0D" w:rsidRDefault="00695D0D" w:rsidP="00B440F6">
      <w:pPr>
        <w:pStyle w:val="tbnormal"/>
        <w:numPr>
          <w:ilvl w:val="0"/>
          <w:numId w:val="14"/>
        </w:numPr>
      </w:pPr>
      <w:proofErr w:type="spellStart"/>
      <w:proofErr w:type="gramStart"/>
      <w:r w:rsidRPr="00172378">
        <w:rPr>
          <w:b/>
        </w:rPr>
        <w:t>sale</w:t>
      </w:r>
      <w:proofErr w:type="gramEnd"/>
      <w:r w:rsidRPr="00172378">
        <w:rPr>
          <w:b/>
        </w:rPr>
        <w:t>_ok</w:t>
      </w:r>
      <w:proofErr w:type="spellEnd"/>
      <w:r>
        <w:t xml:space="preserve"> si le produit est vendable</w:t>
      </w:r>
    </w:p>
    <w:p w14:paraId="039B3F62" w14:textId="77777777" w:rsidR="00695D0D" w:rsidRDefault="00695D0D" w:rsidP="00B440F6">
      <w:pPr>
        <w:pStyle w:val="tbnormal"/>
        <w:numPr>
          <w:ilvl w:val="0"/>
          <w:numId w:val="14"/>
        </w:numPr>
      </w:pPr>
      <w:proofErr w:type="spellStart"/>
      <w:proofErr w:type="gramStart"/>
      <w:r w:rsidRPr="00172378">
        <w:rPr>
          <w:b/>
        </w:rPr>
        <w:t>purchase</w:t>
      </w:r>
      <w:proofErr w:type="gramEnd"/>
      <w:r w:rsidRPr="00172378">
        <w:rPr>
          <w:b/>
        </w:rPr>
        <w:t>_ok</w:t>
      </w:r>
      <w:proofErr w:type="spellEnd"/>
      <w:r>
        <w:t xml:space="preserve"> si le produit est achetable chez un fournisseur</w:t>
      </w:r>
    </w:p>
    <w:p w14:paraId="75DB3CDC" w14:textId="77777777" w:rsidR="00695D0D" w:rsidRPr="0066465E" w:rsidRDefault="00695D0D" w:rsidP="00695D0D">
      <w:pPr>
        <w:pStyle w:val="tbnormal"/>
      </w:pPr>
      <w:r>
        <w:t>Cette liste n’est pas exhaustive mais présente ce que nous définissons lors de la création d’un produit dans le référentiel de données.</w:t>
      </w:r>
    </w:p>
    <w:p w14:paraId="76BAAED7" w14:textId="77777777" w:rsidR="00695D0D" w:rsidRDefault="00695D0D" w:rsidP="00695D0D">
      <w:pPr>
        <w:pStyle w:val="tbtitre5"/>
      </w:pPr>
      <w:bookmarkStart w:id="337" w:name="_Toc454297895"/>
      <w:bookmarkStart w:id="338" w:name="_Toc454633098"/>
      <w:r>
        <w:t>Matières premières</w:t>
      </w:r>
      <w:bookmarkEnd w:id="337"/>
      <w:bookmarkEnd w:id="338"/>
    </w:p>
    <w:p w14:paraId="72D27619" w14:textId="77777777" w:rsidR="00695D0D" w:rsidRDefault="00695D0D" w:rsidP="00695D0D">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0F099100" w14:textId="77777777" w:rsidR="00695D0D" w:rsidRDefault="00695D0D" w:rsidP="00695D0D">
      <w:pPr>
        <w:pStyle w:val="tbtitre6"/>
      </w:pPr>
      <w:bookmarkStart w:id="339" w:name="_Toc454297896"/>
      <w:bookmarkStart w:id="340" w:name="_Toc454633099"/>
      <w:proofErr w:type="spellStart"/>
      <w:r>
        <w:t>Exemple</w:t>
      </w:r>
      <w:proofErr w:type="spellEnd"/>
      <w:r>
        <w:t xml:space="preserve"> au </w:t>
      </w:r>
      <w:proofErr w:type="spellStart"/>
      <w:r>
        <w:t>format</w:t>
      </w:r>
      <w:proofErr w:type="spellEnd"/>
      <w:r>
        <w:t xml:space="preserve"> XML</w:t>
      </w:r>
      <w:bookmarkEnd w:id="339"/>
      <w:bookmarkEnd w:id="340"/>
    </w:p>
    <w:p w14:paraId="7D0C6079" w14:textId="77777777" w:rsidR="00695D0D" w:rsidRDefault="00695D0D" w:rsidP="00695D0D">
      <w:pPr>
        <w:pStyle w:val="tbnormal"/>
      </w:pPr>
      <w:r>
        <w:t>Une fois de plus, ces données proviennent du fichier de configuration. Voici une bribe de cette partie :</w:t>
      </w:r>
    </w:p>
    <w:p w14:paraId="5EDDF9FE" w14:textId="77777777" w:rsidR="00695D0D" w:rsidRDefault="00695D0D" w:rsidP="00695D0D">
      <w:pPr>
        <w:pStyle w:val="tbnormal"/>
        <w:jc w:val="center"/>
      </w:pPr>
      <w:r>
        <w:rPr>
          <w:noProof/>
          <w:lang w:val="fr-FR" w:eastAsia="fr-FR"/>
        </w:rPr>
        <w:drawing>
          <wp:inline distT="0" distB="0" distL="0" distR="0" wp14:anchorId="16139BF9" wp14:editId="09535DCD">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76"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04CC5ED1" w14:textId="77777777" w:rsidR="00695D0D" w:rsidRDefault="00695D0D" w:rsidP="00695D0D">
      <w:pPr>
        <w:pStyle w:val="tbnormal"/>
      </w:pPr>
      <w:r>
        <w:t>Toutes les informations sont présentes. Le nom, le prix d’achat, la quantité de départ à insérer dans l’inventaire et le nom du fournisseur.</w:t>
      </w:r>
    </w:p>
    <w:p w14:paraId="2F5E2DBA" w14:textId="77777777" w:rsidR="00695D0D" w:rsidRDefault="00695D0D" w:rsidP="00695D0D">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B0CFC15" w14:textId="77777777" w:rsidR="00695D0D" w:rsidRDefault="00695D0D" w:rsidP="00695D0D">
      <w:pPr>
        <w:pStyle w:val="tbtitre6"/>
      </w:pPr>
      <w:bookmarkStart w:id="341" w:name="_Toc454297897"/>
      <w:bookmarkStart w:id="342" w:name="_Toc454633100"/>
      <w:proofErr w:type="spellStart"/>
      <w:r>
        <w:lastRenderedPageBreak/>
        <w:t>Objet</w:t>
      </w:r>
      <w:proofErr w:type="spellEnd"/>
      <w:r>
        <w:t xml:space="preserve"> </w:t>
      </w:r>
      <w:proofErr w:type="spellStart"/>
      <w:r>
        <w:t>résultant</w:t>
      </w:r>
      <w:bookmarkEnd w:id="341"/>
      <w:bookmarkEnd w:id="342"/>
      <w:proofErr w:type="spellEnd"/>
    </w:p>
    <w:p w14:paraId="4C2F7E5B" w14:textId="77777777" w:rsidR="00695D0D" w:rsidRDefault="00695D0D" w:rsidP="00695D0D">
      <w:pPr>
        <w:pStyle w:val="tbnormal"/>
      </w:pPr>
      <w:r>
        <w:t>L’objet qui résulte de l’insertion d’une matière première est le même que pour un produit fini. Cependant, certaines valeurs des attributs présentés dans le chapitre précédent change. Par exemple :</w:t>
      </w:r>
    </w:p>
    <w:p w14:paraId="550F42E6" w14:textId="77777777" w:rsidR="00695D0D" w:rsidRDefault="00695D0D" w:rsidP="00B440F6">
      <w:pPr>
        <w:pStyle w:val="tbnormal"/>
        <w:numPr>
          <w:ilvl w:val="0"/>
          <w:numId w:val="14"/>
        </w:numPr>
      </w:pPr>
      <w:proofErr w:type="spellStart"/>
      <w:proofErr w:type="gramStart"/>
      <w:r w:rsidRPr="00172378">
        <w:rPr>
          <w:b/>
        </w:rPr>
        <w:t>list</w:t>
      </w:r>
      <w:proofErr w:type="gramEnd"/>
      <w:r w:rsidRPr="00172378">
        <w:rPr>
          <w:b/>
        </w:rPr>
        <w:t>_price</w:t>
      </w:r>
      <w:proofErr w:type="spellEnd"/>
      <w:r>
        <w:t xml:space="preserve"> est mis à 00.00 car nous ne vendons pas les matières premières dans le scénario retenu.</w:t>
      </w:r>
    </w:p>
    <w:p w14:paraId="4586433A" w14:textId="77777777" w:rsidR="00695D0D" w:rsidRDefault="00695D0D" w:rsidP="00B440F6">
      <w:pPr>
        <w:pStyle w:val="tbnormal"/>
        <w:numPr>
          <w:ilvl w:val="0"/>
          <w:numId w:val="14"/>
        </w:numPr>
      </w:pPr>
      <w:proofErr w:type="spellStart"/>
      <w:proofErr w:type="gramStart"/>
      <w:r w:rsidRPr="00D63079">
        <w:rPr>
          <w:b/>
        </w:rPr>
        <w:t>sale</w:t>
      </w:r>
      <w:proofErr w:type="gramEnd"/>
      <w:r w:rsidRPr="00D63079">
        <w:rPr>
          <w:b/>
        </w:rPr>
        <w:t>_ok</w:t>
      </w:r>
      <w:proofErr w:type="spellEnd"/>
      <w:r>
        <w:t xml:space="preserve"> et </w:t>
      </w:r>
      <w:proofErr w:type="spellStart"/>
      <w:r w:rsidRPr="00D63079">
        <w:rPr>
          <w:b/>
        </w:rPr>
        <w:t>purchase_ok</w:t>
      </w:r>
      <w:proofErr w:type="spellEnd"/>
      <w:r>
        <w:t xml:space="preserve"> sont permutés.</w:t>
      </w:r>
    </w:p>
    <w:p w14:paraId="4ACDE176" w14:textId="77777777" w:rsidR="00695D0D" w:rsidRPr="00ED1D94" w:rsidRDefault="00695D0D" w:rsidP="00695D0D">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proofErr w:type="spellStart"/>
      <w:proofErr w:type="gramStart"/>
      <w:r w:rsidRPr="00B80BD9">
        <w:rPr>
          <w:b/>
        </w:rPr>
        <w:t>product.supplierinfo</w:t>
      </w:r>
      <w:proofErr w:type="spellEnd"/>
      <w:proofErr w:type="gramEnd"/>
      <w:r>
        <w:t xml:space="preserve"> qui pointe vers l’objet </w:t>
      </w:r>
      <w:proofErr w:type="spellStart"/>
      <w:r w:rsidRPr="00B80BD9">
        <w:rPr>
          <w:b/>
        </w:rPr>
        <w:t>res.partner</w:t>
      </w:r>
      <w:proofErr w:type="spellEnd"/>
      <w:r>
        <w:t>.</w:t>
      </w:r>
    </w:p>
    <w:p w14:paraId="574F3A17" w14:textId="77777777" w:rsidR="00695D0D" w:rsidRDefault="00695D0D" w:rsidP="00695D0D">
      <w:pPr>
        <w:pStyle w:val="tbtitre5"/>
      </w:pPr>
      <w:bookmarkStart w:id="343" w:name="_Toc454297898"/>
      <w:bookmarkStart w:id="344" w:name="_Toc454633101"/>
      <w:r>
        <w:t>Nomenclatures</w:t>
      </w:r>
      <w:bookmarkEnd w:id="343"/>
      <w:bookmarkEnd w:id="344"/>
    </w:p>
    <w:p w14:paraId="15747679" w14:textId="77777777" w:rsidR="00695D0D" w:rsidRDefault="00695D0D" w:rsidP="00695D0D">
      <w:pPr>
        <w:pStyle w:val="tbnormal"/>
      </w:pPr>
      <w:r>
        <w:t>Ci-dessus, nous mentionnons qu’un produit fini est un composé de composants portant le nom de matières premières.</w:t>
      </w:r>
    </w:p>
    <w:p w14:paraId="2FF1CBF0" w14:textId="77777777" w:rsidR="00695D0D" w:rsidRDefault="00695D0D" w:rsidP="00695D0D">
      <w:pPr>
        <w:pStyle w:val="tbnormal"/>
      </w:pPr>
      <w:r>
        <w:t>Pour représenter cette logique dans le PGI, les nomenclatures doivent être renseignées pour chacun des produits.</w:t>
      </w:r>
    </w:p>
    <w:p w14:paraId="6A2970B4" w14:textId="77777777" w:rsidR="00695D0D" w:rsidRDefault="00695D0D" w:rsidP="00695D0D">
      <w:pPr>
        <w:pStyle w:val="tbtitre6"/>
      </w:pPr>
      <w:bookmarkStart w:id="345" w:name="_Toc454297899"/>
      <w:bookmarkStart w:id="346" w:name="_Toc454633102"/>
      <w:proofErr w:type="spellStart"/>
      <w:r>
        <w:t>Exemple</w:t>
      </w:r>
      <w:proofErr w:type="spellEnd"/>
      <w:r>
        <w:t xml:space="preserve"> au </w:t>
      </w:r>
      <w:proofErr w:type="spellStart"/>
      <w:r>
        <w:t>format</w:t>
      </w:r>
      <w:proofErr w:type="spellEnd"/>
      <w:r>
        <w:t xml:space="preserve"> XML</w:t>
      </w:r>
      <w:bookmarkEnd w:id="345"/>
      <w:bookmarkEnd w:id="346"/>
    </w:p>
    <w:p w14:paraId="52D5A446" w14:textId="77777777" w:rsidR="00695D0D" w:rsidRDefault="00695D0D" w:rsidP="00695D0D">
      <w:pPr>
        <w:pStyle w:val="tbnormal"/>
      </w:pPr>
      <w:r>
        <w:t>Pour les besoins du scénario, les nomenclatures sont présentes dans le fichier de configuration XML sous la forme de balise dont le père n’est autre que le produit fini composé :</w:t>
      </w:r>
    </w:p>
    <w:p w14:paraId="690BE712" w14:textId="77777777" w:rsidR="00695D0D" w:rsidRDefault="00695D0D" w:rsidP="00695D0D">
      <w:pPr>
        <w:pStyle w:val="tbnormal"/>
      </w:pPr>
      <w:r>
        <w:rPr>
          <w:noProof/>
          <w:lang w:val="fr-FR" w:eastAsia="fr-FR"/>
        </w:rPr>
        <w:drawing>
          <wp:inline distT="0" distB="0" distL="0" distR="0" wp14:anchorId="5E4239BE" wp14:editId="2DAE17AC">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08AC8EFC" w14:textId="77777777" w:rsidR="00695D0D" w:rsidRDefault="00695D0D" w:rsidP="00695D0D">
      <w:pPr>
        <w:pStyle w:val="tbnormal"/>
      </w:pPr>
      <w:r>
        <w:t xml:space="preserve">Dans cette exemple, nous remarquons que les matières premières entrantes dans la composition du produit </w:t>
      </w:r>
      <w:proofErr w:type="spellStart"/>
      <w:r w:rsidRPr="002F6158">
        <w:rPr>
          <w:b/>
        </w:rPr>
        <w:t>Lager</w:t>
      </w:r>
      <w:proofErr w:type="spellEnd"/>
      <w:r w:rsidRPr="002F6158">
        <w:rPr>
          <w:b/>
        </w:rPr>
        <w:t xml:space="preserve"> </w:t>
      </w:r>
      <w:proofErr w:type="spellStart"/>
      <w:r w:rsidRPr="002F6158">
        <w:rPr>
          <w:b/>
        </w:rPr>
        <w:t>Beer</w:t>
      </w:r>
      <w:proofErr w:type="spellEnd"/>
      <w:r>
        <w:t xml:space="preserve"> sont :</w:t>
      </w:r>
    </w:p>
    <w:p w14:paraId="5EF60D2C" w14:textId="77777777" w:rsidR="00695D0D" w:rsidRDefault="00695D0D" w:rsidP="00B440F6">
      <w:pPr>
        <w:pStyle w:val="tbnormal"/>
        <w:numPr>
          <w:ilvl w:val="0"/>
          <w:numId w:val="15"/>
        </w:numPr>
      </w:pPr>
      <w:r>
        <w:t>Le houblon, l’orge et l’eau</w:t>
      </w:r>
    </w:p>
    <w:p w14:paraId="20643098" w14:textId="77777777" w:rsidR="00695D0D" w:rsidRDefault="00695D0D" w:rsidP="00695D0D">
      <w:pPr>
        <w:pStyle w:val="tbnormal"/>
      </w:pPr>
      <w:r>
        <w:t xml:space="preserve">Grâce à l’attribut </w:t>
      </w:r>
      <w:proofErr w:type="spellStart"/>
      <w:r w:rsidRPr="002F6158">
        <w:rPr>
          <w:b/>
        </w:rPr>
        <w:t>quantity</w:t>
      </w:r>
      <w:proofErr w:type="spellEnd"/>
      <w:r>
        <w:t xml:space="preserve"> on à l’information de combien d’unité de la matière première il faut pour composer une unité du produit fini lié.</w:t>
      </w:r>
    </w:p>
    <w:p w14:paraId="3EA9085E" w14:textId="77777777" w:rsidR="00695D0D" w:rsidRDefault="00695D0D" w:rsidP="00695D0D">
      <w:pPr>
        <w:pStyle w:val="tbtitre6"/>
      </w:pPr>
      <w:bookmarkStart w:id="347" w:name="_Toc454297900"/>
      <w:bookmarkStart w:id="348" w:name="_Toc454633103"/>
      <w:proofErr w:type="spellStart"/>
      <w:r>
        <w:t>Objet</w:t>
      </w:r>
      <w:proofErr w:type="spellEnd"/>
      <w:r>
        <w:t xml:space="preserve"> </w:t>
      </w:r>
      <w:proofErr w:type="spellStart"/>
      <w:r>
        <w:t>résultant</w:t>
      </w:r>
      <w:bookmarkEnd w:id="347"/>
      <w:bookmarkEnd w:id="348"/>
      <w:proofErr w:type="spellEnd"/>
    </w:p>
    <w:p w14:paraId="75B2CD1F" w14:textId="77777777" w:rsidR="00695D0D" w:rsidRDefault="00695D0D" w:rsidP="00695D0D">
      <w:pPr>
        <w:pStyle w:val="tbnormal"/>
      </w:pPr>
      <w:r>
        <w:t xml:space="preserve">Dans Odoo® cela se stock dans un objet nommé </w:t>
      </w:r>
      <w:proofErr w:type="spellStart"/>
      <w:r w:rsidRPr="005C3B23">
        <w:rPr>
          <w:b/>
        </w:rPr>
        <w:t>mrp.bom</w:t>
      </w:r>
      <w:proofErr w:type="spellEnd"/>
      <w:r>
        <w:t>. Les attributs qui nous intéresse sont :</w:t>
      </w:r>
    </w:p>
    <w:p w14:paraId="67740955" w14:textId="77777777" w:rsidR="00695D0D" w:rsidRDefault="00695D0D" w:rsidP="00B440F6">
      <w:pPr>
        <w:pStyle w:val="tbnormal"/>
        <w:numPr>
          <w:ilvl w:val="0"/>
          <w:numId w:val="15"/>
        </w:numPr>
      </w:pPr>
      <w:proofErr w:type="spellStart"/>
      <w:proofErr w:type="gramStart"/>
      <w:r w:rsidRPr="00A4210F">
        <w:rPr>
          <w:b/>
        </w:rPr>
        <w:t>product</w:t>
      </w:r>
      <w:proofErr w:type="gramEnd"/>
      <w:r w:rsidRPr="00A4210F">
        <w:rPr>
          <w:b/>
        </w:rPr>
        <w:t>_tmpl_id</w:t>
      </w:r>
      <w:proofErr w:type="spellEnd"/>
      <w:r>
        <w:t xml:space="preserve"> de type </w:t>
      </w:r>
      <w:r w:rsidRPr="00A4210F">
        <w:rPr>
          <w:b/>
        </w:rPr>
        <w:t>many2one</w:t>
      </w:r>
      <w:r>
        <w:t xml:space="preserve"> qui fait le lien entre la nomenclature et le produit fini qu’elle représente. Ceci grâce à l’objet vu précédemment </w:t>
      </w:r>
      <w:proofErr w:type="spellStart"/>
      <w:proofErr w:type="gramStart"/>
      <w:r w:rsidRPr="00A4210F">
        <w:rPr>
          <w:b/>
        </w:rPr>
        <w:t>product.template</w:t>
      </w:r>
      <w:proofErr w:type="spellEnd"/>
      <w:proofErr w:type="gramEnd"/>
      <w:r>
        <w:t>.</w:t>
      </w:r>
    </w:p>
    <w:p w14:paraId="6996F172" w14:textId="77777777" w:rsidR="00695D0D" w:rsidRPr="00E67EA6" w:rsidRDefault="00695D0D" w:rsidP="00B440F6">
      <w:pPr>
        <w:pStyle w:val="tbnormal"/>
        <w:numPr>
          <w:ilvl w:val="0"/>
          <w:numId w:val="15"/>
        </w:numPr>
      </w:pPr>
      <w:proofErr w:type="spellStart"/>
      <w:proofErr w:type="gramStart"/>
      <w:r w:rsidRPr="00A4210F">
        <w:rPr>
          <w:b/>
        </w:rPr>
        <w:t>bom</w:t>
      </w:r>
      <w:proofErr w:type="gramEnd"/>
      <w:r w:rsidRPr="00A4210F">
        <w:rPr>
          <w:b/>
        </w:rPr>
        <w:t>_line_ids</w:t>
      </w:r>
      <w:proofErr w:type="spellEnd"/>
      <w:r>
        <w:t xml:space="preserve"> de type </w:t>
      </w:r>
      <w:r w:rsidRPr="00A4210F">
        <w:rPr>
          <w:b/>
        </w:rPr>
        <w:t>one2many</w:t>
      </w:r>
      <w:r>
        <w:t xml:space="preserve"> qui fait le lien entre la nomenclature et les matières premières entrantes dans la composition du produit fini. Cet attribut est une liste d’objets </w:t>
      </w:r>
      <w:proofErr w:type="spellStart"/>
      <w:proofErr w:type="gramStart"/>
      <w:r w:rsidRPr="00A4210F">
        <w:rPr>
          <w:b/>
        </w:rPr>
        <w:t>mrp.bom.line</w:t>
      </w:r>
      <w:proofErr w:type="spellEnd"/>
      <w:proofErr w:type="gramEnd"/>
      <w:r>
        <w:t xml:space="preserve"> qui fait figurer un </w:t>
      </w:r>
      <w:r>
        <w:lastRenderedPageBreak/>
        <w:t xml:space="preserve">objet </w:t>
      </w:r>
      <w:proofErr w:type="spellStart"/>
      <w:r w:rsidRPr="00A4210F">
        <w:rPr>
          <w:b/>
        </w:rPr>
        <w:t>product.template</w:t>
      </w:r>
      <w:proofErr w:type="spellEnd"/>
      <w:r>
        <w:t xml:space="preserve"> grâce à la relation </w:t>
      </w:r>
      <w:r w:rsidRPr="00A4210F">
        <w:rPr>
          <w:b/>
        </w:rPr>
        <w:t xml:space="preserve">many2one </w:t>
      </w:r>
      <w:proofErr w:type="spellStart"/>
      <w:r w:rsidRPr="00A4210F">
        <w:rPr>
          <w:b/>
        </w:rPr>
        <w:t>product.product</w:t>
      </w:r>
      <w:proofErr w:type="spellEnd"/>
      <w:r>
        <w:t xml:space="preserve"> et avec comme attribut supplémentaire </w:t>
      </w:r>
      <w:proofErr w:type="spellStart"/>
      <w:r w:rsidRPr="00A4210F">
        <w:rPr>
          <w:b/>
        </w:rPr>
        <w:t>product_qty</w:t>
      </w:r>
      <w:proofErr w:type="spellEnd"/>
      <w:r>
        <w:t xml:space="preserve"> qui représente la quantité de composant dans le composé.</w:t>
      </w:r>
    </w:p>
    <w:p w14:paraId="5EB98E02" w14:textId="77777777" w:rsidR="00695D0D" w:rsidRDefault="00695D0D" w:rsidP="00695D0D">
      <w:pPr>
        <w:pStyle w:val="tbtitre5"/>
      </w:pPr>
      <w:bookmarkStart w:id="349" w:name="_Toc454297901"/>
      <w:bookmarkStart w:id="350" w:name="_Toc454633104"/>
      <w:r>
        <w:t>Comptabilité</w:t>
      </w:r>
      <w:bookmarkEnd w:id="349"/>
      <w:bookmarkEnd w:id="350"/>
    </w:p>
    <w:p w14:paraId="0F89DCA3" w14:textId="77777777" w:rsidR="00695D0D" w:rsidRDefault="00695D0D" w:rsidP="00695D0D">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36E220FF" w14:textId="77777777" w:rsidR="00695D0D" w:rsidRDefault="00695D0D" w:rsidP="00695D0D">
      <w:pPr>
        <w:pStyle w:val="tbtitre6"/>
      </w:pPr>
      <w:bookmarkStart w:id="351" w:name="_Toc454297902"/>
      <w:bookmarkStart w:id="352" w:name="_Toc454633105"/>
      <w:proofErr w:type="spellStart"/>
      <w:r>
        <w:t>Exemple</w:t>
      </w:r>
      <w:proofErr w:type="spellEnd"/>
      <w:r>
        <w:t xml:space="preserve"> au </w:t>
      </w:r>
      <w:proofErr w:type="spellStart"/>
      <w:r>
        <w:t>format</w:t>
      </w:r>
      <w:proofErr w:type="spellEnd"/>
      <w:r>
        <w:t xml:space="preserve"> XML</w:t>
      </w:r>
      <w:bookmarkEnd w:id="351"/>
      <w:bookmarkEnd w:id="352"/>
    </w:p>
    <w:p w14:paraId="1C18B0EE" w14:textId="77777777" w:rsidR="00695D0D" w:rsidRDefault="00695D0D" w:rsidP="00695D0D">
      <w:pPr>
        <w:pStyle w:val="tbnormal"/>
      </w:pPr>
      <w:r>
        <w:t>Toutes ces écritures sont présentes dans le fichier de configuration du simulateur. Attention à prendre en considération que les écritures doivent respecter le principe de balance comptable. En voici une des parties :</w:t>
      </w:r>
    </w:p>
    <w:p w14:paraId="7A484937" w14:textId="77777777" w:rsidR="00695D0D" w:rsidRDefault="00695D0D" w:rsidP="00695D0D">
      <w:pPr>
        <w:pStyle w:val="tbnormal"/>
      </w:pPr>
      <w:r>
        <w:rPr>
          <w:noProof/>
          <w:lang w:val="fr-FR" w:eastAsia="fr-FR"/>
        </w:rPr>
        <w:drawing>
          <wp:inline distT="0" distB="0" distL="0" distR="0" wp14:anchorId="0ACEFFAC" wp14:editId="42332953">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77"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422DAA02" w14:textId="77777777" w:rsidR="00695D0D" w:rsidRDefault="00695D0D" w:rsidP="00695D0D">
      <w:pPr>
        <w:pStyle w:val="tbnormal"/>
      </w:pPr>
      <w:r>
        <w:t xml:space="preserve">Dans cet exemple, le principe de balance est respecté. Montant au débit 400'000.- CHF et au crédit 400'000.- CHF aussi. Ces deux entrées représentent l’apport en capital de </w:t>
      </w:r>
      <w:proofErr w:type="spellStart"/>
      <w:r w:rsidRPr="00B30C9E">
        <w:rPr>
          <w:b/>
        </w:rPr>
        <w:t>Breweries</w:t>
      </w:r>
      <w:proofErr w:type="spellEnd"/>
      <w:r w:rsidRPr="00B30C9E">
        <w:rPr>
          <w:b/>
        </w:rPr>
        <w:t xml:space="preserve"> Holding Corp.</w:t>
      </w:r>
      <w:r>
        <w:t xml:space="preserve"> pour l’achat d’une partie des installations de production.</w:t>
      </w:r>
    </w:p>
    <w:p w14:paraId="6CDFDF46" w14:textId="77777777" w:rsidR="00695D0D" w:rsidRDefault="00695D0D" w:rsidP="00695D0D">
      <w:pPr>
        <w:pStyle w:val="tbtitre6"/>
      </w:pPr>
      <w:bookmarkStart w:id="353" w:name="_Toc454297903"/>
      <w:bookmarkStart w:id="354" w:name="_Toc454633106"/>
      <w:proofErr w:type="spellStart"/>
      <w:r>
        <w:t>Objet</w:t>
      </w:r>
      <w:proofErr w:type="spellEnd"/>
      <w:r>
        <w:t xml:space="preserve"> </w:t>
      </w:r>
      <w:proofErr w:type="spellStart"/>
      <w:r>
        <w:t>résultant</w:t>
      </w:r>
      <w:bookmarkEnd w:id="353"/>
      <w:bookmarkEnd w:id="354"/>
      <w:proofErr w:type="spellEnd"/>
    </w:p>
    <w:p w14:paraId="63856462" w14:textId="77777777" w:rsidR="00695D0D" w:rsidRDefault="00695D0D" w:rsidP="00695D0D">
      <w:pPr>
        <w:pStyle w:val="tbnormal"/>
      </w:pPr>
      <w:r>
        <w:t xml:space="preserve">Dans le PGI, cela se concrétise par l’instanciation d’un objet de type </w:t>
      </w:r>
      <w:proofErr w:type="spellStart"/>
      <w:proofErr w:type="gramStart"/>
      <w:r w:rsidRPr="00FC654C">
        <w:rPr>
          <w:b/>
        </w:rPr>
        <w:t>account.move</w:t>
      </w:r>
      <w:proofErr w:type="spellEnd"/>
      <w:proofErr w:type="gramEnd"/>
      <w:r>
        <w:t>. C’est aussi un objet avec des relations :</w:t>
      </w:r>
    </w:p>
    <w:p w14:paraId="0F68E96F" w14:textId="77777777" w:rsidR="00695D0D" w:rsidRDefault="00695D0D" w:rsidP="00B440F6">
      <w:pPr>
        <w:pStyle w:val="tbnormal"/>
        <w:numPr>
          <w:ilvl w:val="0"/>
          <w:numId w:val="16"/>
        </w:numPr>
      </w:pPr>
      <w:proofErr w:type="spellStart"/>
      <w:proofErr w:type="gramStart"/>
      <w:r w:rsidRPr="00FC654C">
        <w:rPr>
          <w:b/>
        </w:rPr>
        <w:t>journal</w:t>
      </w:r>
      <w:proofErr w:type="gramEnd"/>
      <w:r w:rsidRPr="00FC654C">
        <w:rPr>
          <w:b/>
        </w:rPr>
        <w:t>_id</w:t>
      </w:r>
      <w:proofErr w:type="spellEnd"/>
      <w:r>
        <w:t xml:space="preserve"> de type </w:t>
      </w:r>
      <w:r w:rsidRPr="00FC654C">
        <w:rPr>
          <w:b/>
        </w:rPr>
        <w:t>many2one</w:t>
      </w:r>
      <w:r>
        <w:t xml:space="preserve"> vers l’objet </w:t>
      </w:r>
      <w:proofErr w:type="spellStart"/>
      <w:r w:rsidRPr="00FC654C">
        <w:rPr>
          <w:b/>
        </w:rPr>
        <w:t>account.journal</w:t>
      </w:r>
      <w:proofErr w:type="spellEnd"/>
      <w:r>
        <w:t>. C’est le journal conteneur des opérations financière de même type. De base, le PGI est configuré avec les journaux suivants :</w:t>
      </w:r>
    </w:p>
    <w:p w14:paraId="46CFF508" w14:textId="77777777" w:rsidR="00695D0D" w:rsidRDefault="00695D0D" w:rsidP="00B440F6">
      <w:pPr>
        <w:pStyle w:val="tbnormal"/>
        <w:numPr>
          <w:ilvl w:val="1"/>
          <w:numId w:val="16"/>
        </w:numPr>
      </w:pPr>
      <w:r>
        <w:t xml:space="preserve">Customer </w:t>
      </w:r>
      <w:proofErr w:type="spellStart"/>
      <w:r>
        <w:t>Invoices</w:t>
      </w:r>
      <w:proofErr w:type="spellEnd"/>
    </w:p>
    <w:p w14:paraId="32F8061B" w14:textId="77777777" w:rsidR="00695D0D" w:rsidRDefault="00695D0D" w:rsidP="00B440F6">
      <w:pPr>
        <w:pStyle w:val="tbnormal"/>
        <w:numPr>
          <w:ilvl w:val="1"/>
          <w:numId w:val="16"/>
        </w:numPr>
      </w:pPr>
      <w:proofErr w:type="spellStart"/>
      <w:r>
        <w:t>Vendor</w:t>
      </w:r>
      <w:proofErr w:type="spellEnd"/>
      <w:r>
        <w:t xml:space="preserve"> Bills</w:t>
      </w:r>
    </w:p>
    <w:p w14:paraId="700EF73F" w14:textId="77777777" w:rsidR="00695D0D" w:rsidRDefault="00695D0D" w:rsidP="00B440F6">
      <w:pPr>
        <w:pStyle w:val="tbnormal"/>
        <w:numPr>
          <w:ilvl w:val="1"/>
          <w:numId w:val="16"/>
        </w:numPr>
      </w:pPr>
      <w:proofErr w:type="spellStart"/>
      <w:r>
        <w:t>Miscellaneous</w:t>
      </w:r>
      <w:proofErr w:type="spellEnd"/>
      <w:r>
        <w:t xml:space="preserve"> Operations</w:t>
      </w:r>
    </w:p>
    <w:p w14:paraId="093029FF" w14:textId="77777777" w:rsidR="00695D0D" w:rsidRDefault="00695D0D" w:rsidP="00B440F6">
      <w:pPr>
        <w:pStyle w:val="tbnormal"/>
        <w:numPr>
          <w:ilvl w:val="1"/>
          <w:numId w:val="16"/>
        </w:numPr>
      </w:pPr>
      <w:r>
        <w:t xml:space="preserve">Exchange </w:t>
      </w:r>
      <w:proofErr w:type="spellStart"/>
      <w:r>
        <w:t>Difference</w:t>
      </w:r>
      <w:proofErr w:type="spellEnd"/>
    </w:p>
    <w:p w14:paraId="17C7C3BA" w14:textId="77777777" w:rsidR="00695D0D" w:rsidRDefault="00695D0D" w:rsidP="00B440F6">
      <w:pPr>
        <w:pStyle w:val="tbnormal"/>
        <w:numPr>
          <w:ilvl w:val="1"/>
          <w:numId w:val="16"/>
        </w:numPr>
      </w:pPr>
      <w:r>
        <w:t>Bank</w:t>
      </w:r>
    </w:p>
    <w:p w14:paraId="65AC70DD" w14:textId="77777777" w:rsidR="00695D0D" w:rsidRDefault="00695D0D" w:rsidP="00B440F6">
      <w:pPr>
        <w:pStyle w:val="tbnormal"/>
        <w:numPr>
          <w:ilvl w:val="1"/>
          <w:numId w:val="16"/>
        </w:numPr>
      </w:pPr>
      <w:r>
        <w:t>Cash</w:t>
      </w:r>
    </w:p>
    <w:p w14:paraId="2372B444" w14:textId="77777777" w:rsidR="00695D0D" w:rsidRDefault="00695D0D" w:rsidP="00B440F6">
      <w:pPr>
        <w:pStyle w:val="tbnormal"/>
        <w:numPr>
          <w:ilvl w:val="1"/>
          <w:numId w:val="16"/>
        </w:numPr>
      </w:pPr>
      <w:r>
        <w:lastRenderedPageBreak/>
        <w:t>Stock Journal</w:t>
      </w:r>
    </w:p>
    <w:p w14:paraId="027A505A" w14:textId="77777777" w:rsidR="00695D0D" w:rsidRPr="00B30C9E" w:rsidRDefault="00695D0D" w:rsidP="00B440F6">
      <w:pPr>
        <w:pStyle w:val="tbnormal"/>
        <w:numPr>
          <w:ilvl w:val="0"/>
          <w:numId w:val="16"/>
        </w:numPr>
      </w:pPr>
      <w:proofErr w:type="spellStart"/>
      <w:proofErr w:type="gramStart"/>
      <w:r w:rsidRPr="00C27129">
        <w:rPr>
          <w:b/>
        </w:rPr>
        <w:t>line</w:t>
      </w:r>
      <w:proofErr w:type="gramEnd"/>
      <w:r w:rsidRPr="00C27129">
        <w:rPr>
          <w:b/>
        </w:rPr>
        <w:t>_ids</w:t>
      </w:r>
      <w:proofErr w:type="spellEnd"/>
      <w:r>
        <w:t xml:space="preserve"> de type </w:t>
      </w:r>
      <w:r w:rsidRPr="00C27129">
        <w:rPr>
          <w:b/>
        </w:rPr>
        <w:t>one2many</w:t>
      </w:r>
      <w:r>
        <w:t xml:space="preserve">. Cet attribut est une liste d’objets </w:t>
      </w:r>
      <w:proofErr w:type="spellStart"/>
      <w:proofErr w:type="gramStart"/>
      <w:r w:rsidRPr="008265CF">
        <w:rPr>
          <w:b/>
        </w:rPr>
        <w:t>account.move</w:t>
      </w:r>
      <w:proofErr w:type="gramEnd"/>
      <w:r w:rsidRPr="008265CF">
        <w:rPr>
          <w:b/>
        </w:rPr>
        <w:t>.line</w:t>
      </w:r>
      <w:proofErr w:type="spellEnd"/>
      <w:r>
        <w:t xml:space="preserve"> qui se compose d’attributs </w:t>
      </w:r>
      <w:proofErr w:type="spellStart"/>
      <w:r w:rsidRPr="00384E92">
        <w:rPr>
          <w:b/>
        </w:rPr>
        <w:t>account.account</w:t>
      </w:r>
      <w:proofErr w:type="spellEnd"/>
      <w:r>
        <w:t xml:space="preserve"> de type </w:t>
      </w:r>
      <w:r w:rsidRPr="00AD66BC">
        <w:rPr>
          <w:b/>
        </w:rPr>
        <w:t>many2one</w:t>
      </w:r>
      <w:r>
        <w:t xml:space="preserve"> pour les comptes utilisés. </w:t>
      </w:r>
      <w:proofErr w:type="spellStart"/>
      <w:proofErr w:type="gramStart"/>
      <w:r w:rsidRPr="00384E92">
        <w:rPr>
          <w:b/>
        </w:rPr>
        <w:t>res.partner</w:t>
      </w:r>
      <w:proofErr w:type="spellEnd"/>
      <w:proofErr w:type="gramEnd"/>
      <w:r>
        <w:t xml:space="preserve"> de type </w:t>
      </w:r>
      <w:r w:rsidRPr="00AD66BC">
        <w:rPr>
          <w:b/>
        </w:rPr>
        <w:t>many2one</w:t>
      </w:r>
      <w:r>
        <w:t xml:space="preserve"> pour le partenaire et les attributs </w:t>
      </w:r>
      <w:proofErr w:type="spellStart"/>
      <w:r w:rsidRPr="00AD66BC">
        <w:rPr>
          <w:b/>
        </w:rPr>
        <w:t>name</w:t>
      </w:r>
      <w:proofErr w:type="spellEnd"/>
      <w:r>
        <w:t xml:space="preserve"> en tant que libellé, </w:t>
      </w:r>
      <w:proofErr w:type="spellStart"/>
      <w:r w:rsidRPr="00AD66BC">
        <w:rPr>
          <w:b/>
        </w:rPr>
        <w:t>debit</w:t>
      </w:r>
      <w:proofErr w:type="spellEnd"/>
      <w:r>
        <w:t xml:space="preserve"> et </w:t>
      </w:r>
      <w:proofErr w:type="spellStart"/>
      <w:r w:rsidRPr="00AD66BC">
        <w:rPr>
          <w:b/>
        </w:rPr>
        <w:t>credit</w:t>
      </w:r>
      <w:proofErr w:type="spellEnd"/>
      <w:r>
        <w:t xml:space="preserve"> pour les montants.</w:t>
      </w:r>
    </w:p>
    <w:p w14:paraId="69D80965" w14:textId="77777777" w:rsidR="00695D0D" w:rsidRPr="00695D0D" w:rsidRDefault="00695D0D" w:rsidP="00695D0D">
      <w:pPr>
        <w:pStyle w:val="tbnormal"/>
      </w:pPr>
    </w:p>
    <w:p w14:paraId="3E15A2A9" w14:textId="77777777" w:rsidR="003C7B45" w:rsidRDefault="003C7B45" w:rsidP="003C7B45">
      <w:pPr>
        <w:pStyle w:val="tbtitre3"/>
      </w:pPr>
      <w:bookmarkStart w:id="355" w:name="_Toc454297904"/>
      <w:bookmarkStart w:id="356" w:name="_Toc454633107"/>
      <w:r>
        <w:t>Phase de simulation</w:t>
      </w:r>
      <w:bookmarkEnd w:id="355"/>
      <w:bookmarkEnd w:id="356"/>
    </w:p>
    <w:p w14:paraId="5F0E0A9B" w14:textId="77777777" w:rsidR="003C7B45" w:rsidRPr="001C1CC3" w:rsidRDefault="003C7B45" w:rsidP="003C7B45">
      <w:pPr>
        <w:pStyle w:val="tbtitre4"/>
      </w:pPr>
      <w:bookmarkStart w:id="357" w:name="_Toc454297905"/>
      <w:bookmarkStart w:id="358" w:name="_Toc454633108"/>
      <w:r>
        <w:t xml:space="preserve">Simulation des </w:t>
      </w:r>
      <w:proofErr w:type="spellStart"/>
      <w:r>
        <w:t>jours</w:t>
      </w:r>
      <w:bookmarkEnd w:id="357"/>
      <w:bookmarkEnd w:id="358"/>
      <w:proofErr w:type="spellEnd"/>
    </w:p>
    <w:p w14:paraId="38B9B4A6" w14:textId="77777777" w:rsidR="003C7B45" w:rsidRDefault="003C7B45" w:rsidP="003C7B45">
      <w:pPr>
        <w:pStyle w:val="tbtitre4"/>
      </w:pPr>
      <w:bookmarkStart w:id="359" w:name="_Toc454297906"/>
      <w:bookmarkStart w:id="360" w:name="_Toc454633109"/>
      <w:r>
        <w:t xml:space="preserve">Auto </w:t>
      </w:r>
      <w:proofErr w:type="spellStart"/>
      <w:r>
        <w:t>alimentation</w:t>
      </w:r>
      <w:proofErr w:type="spellEnd"/>
      <w:r>
        <w:t xml:space="preserve"> des </w:t>
      </w:r>
      <w:proofErr w:type="spellStart"/>
      <w:r>
        <w:t>stocks</w:t>
      </w:r>
      <w:bookmarkEnd w:id="359"/>
      <w:bookmarkEnd w:id="360"/>
      <w:proofErr w:type="spellEnd"/>
    </w:p>
    <w:p w14:paraId="47542410" w14:textId="77777777" w:rsidR="003C7B45" w:rsidRDefault="003C7B45" w:rsidP="003C7B45">
      <w:pPr>
        <w:pStyle w:val="tbtitre4"/>
      </w:pPr>
      <w:bookmarkStart w:id="361" w:name="_Toc454297907"/>
      <w:bookmarkStart w:id="362" w:name="_Toc454633110"/>
      <w:proofErr w:type="spellStart"/>
      <w:r>
        <w:t>Génération</w:t>
      </w:r>
      <w:proofErr w:type="spellEnd"/>
      <w:r>
        <w:t xml:space="preserve"> de la </w:t>
      </w:r>
      <w:proofErr w:type="spellStart"/>
      <w:r>
        <w:t>demande</w:t>
      </w:r>
      <w:bookmarkEnd w:id="361"/>
      <w:bookmarkEnd w:id="362"/>
      <w:proofErr w:type="spellEnd"/>
    </w:p>
    <w:p w14:paraId="01F858E7" w14:textId="77777777" w:rsidR="003C7B45" w:rsidRDefault="003C7B45" w:rsidP="003C7B45">
      <w:pPr>
        <w:pStyle w:val="tbtitre4"/>
      </w:pPr>
      <w:bookmarkStart w:id="363" w:name="_Toc454297908"/>
      <w:bookmarkStart w:id="364" w:name="_Toc454633111"/>
      <w:proofErr w:type="spellStart"/>
      <w:r>
        <w:t>Génération</w:t>
      </w:r>
      <w:proofErr w:type="spellEnd"/>
      <w:r>
        <w:t xml:space="preserve"> de </w:t>
      </w:r>
      <w:proofErr w:type="spellStart"/>
      <w:r>
        <w:t>l’offre</w:t>
      </w:r>
      <w:bookmarkEnd w:id="363"/>
      <w:bookmarkEnd w:id="364"/>
      <w:proofErr w:type="spellEnd"/>
    </w:p>
    <w:p w14:paraId="2F77364A" w14:textId="77777777" w:rsidR="003C7B45" w:rsidRPr="00415772" w:rsidRDefault="003C7B45" w:rsidP="003C7B45">
      <w:pPr>
        <w:pStyle w:val="tbtitre4"/>
      </w:pPr>
      <w:bookmarkStart w:id="365" w:name="_Toc454297909"/>
      <w:bookmarkStart w:id="366" w:name="_Toc454633112"/>
      <w:proofErr w:type="spellStart"/>
      <w:r>
        <w:t>Algorithme</w:t>
      </w:r>
      <w:proofErr w:type="spellEnd"/>
      <w:r>
        <w:t xml:space="preserve"> du </w:t>
      </w:r>
      <w:proofErr w:type="spellStart"/>
      <w:r>
        <w:t>consommateur</w:t>
      </w:r>
      <w:bookmarkEnd w:id="365"/>
      <w:bookmarkEnd w:id="366"/>
      <w:proofErr w:type="spellEnd"/>
    </w:p>
    <w:p w14:paraId="0B6A7A59" w14:textId="77777777" w:rsidR="003C7B45" w:rsidRDefault="003C7B45" w:rsidP="003C7B45">
      <w:pPr>
        <w:pStyle w:val="tbtitre3"/>
      </w:pPr>
      <w:bookmarkStart w:id="367" w:name="_Toc454297910"/>
      <w:bookmarkStart w:id="368" w:name="_Toc454633113"/>
      <w:r>
        <w:t>Phase de restitution</w:t>
      </w:r>
      <w:bookmarkEnd w:id="367"/>
      <w:bookmarkEnd w:id="368"/>
    </w:p>
    <w:p w14:paraId="0EE45B10" w14:textId="77777777" w:rsidR="003C7B45" w:rsidRDefault="003C7B45" w:rsidP="003C7B45">
      <w:pPr>
        <w:pStyle w:val="tbtitre3"/>
      </w:pPr>
      <w:bookmarkStart w:id="369" w:name="_Toc454297911"/>
      <w:bookmarkStart w:id="370" w:name="_Toc454633114"/>
      <w:r>
        <w:t>Performances</w:t>
      </w:r>
      <w:bookmarkEnd w:id="369"/>
      <w:bookmarkEnd w:id="370"/>
    </w:p>
    <w:p w14:paraId="69862729" w14:textId="77777777" w:rsidR="003C7B45" w:rsidRDefault="003C7B45" w:rsidP="003C7B45">
      <w:pPr>
        <w:pStyle w:val="tbtitre4"/>
      </w:pPr>
      <w:bookmarkStart w:id="371" w:name="_Toc454297912"/>
      <w:bookmarkStart w:id="372" w:name="_Toc454633115"/>
      <w:r>
        <w:t xml:space="preserve">Notion de </w:t>
      </w:r>
      <w:proofErr w:type="spellStart"/>
      <w:r>
        <w:t>mesure</w:t>
      </w:r>
      <w:bookmarkEnd w:id="371"/>
      <w:bookmarkEnd w:id="372"/>
      <w:proofErr w:type="spellEnd"/>
    </w:p>
    <w:p w14:paraId="5A99527E" w14:textId="77777777" w:rsidR="003C7B45" w:rsidRDefault="003C7B45" w:rsidP="003C7B45">
      <w:pPr>
        <w:pStyle w:val="tbnormal"/>
      </w:pPr>
      <w:r>
        <w:t>Donner quelques mesures en temps pour quelques requêtes :</w:t>
      </w:r>
    </w:p>
    <w:p w14:paraId="46FE9C9E" w14:textId="77777777" w:rsidR="003C7B45" w:rsidRDefault="003C7B45" w:rsidP="003C7B45">
      <w:pPr>
        <w:pStyle w:val="tbnormal"/>
      </w:pPr>
      <w:r>
        <w:t>Ajout</w:t>
      </w:r>
    </w:p>
    <w:p w14:paraId="30CB2201" w14:textId="77777777" w:rsidR="003C7B45" w:rsidRDefault="003C7B45" w:rsidP="003C7B45">
      <w:pPr>
        <w:pStyle w:val="tbnormal"/>
      </w:pPr>
      <w:r>
        <w:t>Modification</w:t>
      </w:r>
    </w:p>
    <w:p w14:paraId="7BE45A93" w14:textId="77777777" w:rsidR="003C7B45" w:rsidRDefault="003C7B45" w:rsidP="003C7B45">
      <w:pPr>
        <w:pStyle w:val="tbnormal"/>
      </w:pPr>
      <w:r>
        <w:t>Recherche</w:t>
      </w:r>
    </w:p>
    <w:p w14:paraId="0273ADEC" w14:textId="77777777" w:rsidR="003C7B45" w:rsidRDefault="003C7B45" w:rsidP="003C7B45">
      <w:pPr>
        <w:pStyle w:val="tbtitre4"/>
      </w:pPr>
      <w:bookmarkStart w:id="373" w:name="_Toc454297913"/>
      <w:bookmarkStart w:id="374" w:name="_Toc454633116"/>
      <w:proofErr w:type="spellStart"/>
      <w:r>
        <w:t>Calcul</w:t>
      </w:r>
      <w:proofErr w:type="spellEnd"/>
      <w:r>
        <w:t xml:space="preserve"> des </w:t>
      </w:r>
      <w:proofErr w:type="spellStart"/>
      <w:r>
        <w:t>appels</w:t>
      </w:r>
      <w:bookmarkEnd w:id="373"/>
      <w:bookmarkEnd w:id="374"/>
      <w:proofErr w:type="spellEnd"/>
    </w:p>
    <w:p w14:paraId="4AE8658F" w14:textId="01780F82" w:rsidR="003C7B45" w:rsidRDefault="003C7B45" w:rsidP="003C7B45">
      <w:pPr>
        <w:pStyle w:val="tbnormal"/>
      </w:pPr>
      <w:r>
        <w:t>Montrer le diagramme et montrer grâce à des flèches les principales interactions avec l’API puis effectuer le calcul en temps ! Montrer qu’il faut trouver des moyens de diminuer ces échanges !</w:t>
      </w:r>
    </w:p>
    <w:p w14:paraId="5F1521C2" w14:textId="77777777" w:rsidR="005A07F1" w:rsidRDefault="005A07F1" w:rsidP="005A07F1">
      <w:pPr>
        <w:pStyle w:val="tbtitre3"/>
      </w:pPr>
      <w:bookmarkStart w:id="375" w:name="_Toc454297914"/>
      <w:bookmarkStart w:id="376" w:name="_Toc454633117"/>
      <w:r>
        <w:t>Limites et améliorations</w:t>
      </w:r>
      <w:bookmarkEnd w:id="375"/>
      <w:bookmarkEnd w:id="376"/>
    </w:p>
    <w:p w14:paraId="48BD0723" w14:textId="77777777" w:rsidR="005A07F1" w:rsidRDefault="005A07F1" w:rsidP="005A07F1">
      <w:pPr>
        <w:pStyle w:val="tbnormal"/>
      </w:pPr>
      <w:r>
        <w:t>Nous mettons en lumière les limites de cet artéfact estampillé « Proof of concept ».</w:t>
      </w:r>
    </w:p>
    <w:p w14:paraId="16C7A6A1" w14:textId="77777777" w:rsidR="005A07F1" w:rsidRDefault="005A07F1" w:rsidP="005A07F1">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A07F1">
      <w:pPr>
        <w:pStyle w:val="tbtitre4"/>
      </w:pPr>
      <w:bookmarkStart w:id="377" w:name="_Toc454297915"/>
      <w:bookmarkStart w:id="378" w:name="_Toc454633118"/>
      <w:proofErr w:type="spellStart"/>
      <w:r>
        <w:t>Création</w:t>
      </w:r>
      <w:proofErr w:type="spellEnd"/>
      <w:r>
        <w:t xml:space="preserve"> des </w:t>
      </w:r>
      <w:proofErr w:type="spellStart"/>
      <w:r>
        <w:t>bases</w:t>
      </w:r>
      <w:proofErr w:type="spellEnd"/>
      <w:r>
        <w:t xml:space="preserve"> de </w:t>
      </w:r>
      <w:proofErr w:type="spellStart"/>
      <w:r>
        <w:t>données</w:t>
      </w:r>
      <w:bookmarkEnd w:id="377"/>
      <w:bookmarkEnd w:id="378"/>
      <w:proofErr w:type="spellEnd"/>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A07F1">
      <w:pPr>
        <w:pStyle w:val="tbtitre4"/>
      </w:pPr>
      <w:bookmarkStart w:id="379" w:name="_Toc454297916"/>
      <w:bookmarkStart w:id="380" w:name="_Toc454633119"/>
      <w:proofErr w:type="spellStart"/>
      <w:r>
        <w:lastRenderedPageBreak/>
        <w:t>Gestion</w:t>
      </w:r>
      <w:proofErr w:type="spellEnd"/>
      <w:r>
        <w:t xml:space="preserve"> des </w:t>
      </w:r>
      <w:proofErr w:type="spellStart"/>
      <w:r>
        <w:t>droits</w:t>
      </w:r>
      <w:proofErr w:type="spellEnd"/>
      <w:r>
        <w:t xml:space="preserve"> </w:t>
      </w:r>
      <w:proofErr w:type="spellStart"/>
      <w:r>
        <w:t>d’accès</w:t>
      </w:r>
      <w:proofErr w:type="spellEnd"/>
      <w:r>
        <w:t xml:space="preserve"> </w:t>
      </w:r>
      <w:proofErr w:type="spellStart"/>
      <w:r>
        <w:t>utilisateurs</w:t>
      </w:r>
      <w:bookmarkEnd w:id="379"/>
      <w:bookmarkEnd w:id="380"/>
      <w:proofErr w:type="spellEnd"/>
    </w:p>
    <w:p w14:paraId="24A175C2" w14:textId="77777777" w:rsidR="005A07F1" w:rsidRDefault="005A07F1" w:rsidP="005A07F1">
      <w:pPr>
        <w:pStyle w:val="tbnormal"/>
      </w:pPr>
      <w:r>
        <w:t xml:space="preserve">Expliquer que des tests </w:t>
      </w:r>
      <w:proofErr w:type="spellStart"/>
      <w:proofErr w:type="gramStart"/>
      <w:r>
        <w:t>on</w:t>
      </w:r>
      <w:proofErr w:type="spellEnd"/>
      <w:proofErr w:type="gramEnd"/>
      <w:r>
        <w:t xml:space="preserve"> été mené et qu’il n’est pas facile de gérer les droits de manière simple et rapide c’est pourquoi nous n’avons pas </w:t>
      </w:r>
      <w:proofErr w:type="spellStart"/>
      <w:r>
        <w:t>perud</w:t>
      </w:r>
      <w:proofErr w:type="spellEnd"/>
      <w:r>
        <w:t xml:space="preserve"> plus de temps que cela dans cette partie du </w:t>
      </w:r>
      <w:proofErr w:type="spellStart"/>
      <w:r>
        <w:t>poc</w:t>
      </w:r>
      <w:proofErr w:type="spellEnd"/>
      <w:r>
        <w:t>.</w:t>
      </w:r>
    </w:p>
    <w:p w14:paraId="612F5EA1" w14:textId="77777777" w:rsidR="005A07F1" w:rsidRPr="00BF12B2" w:rsidRDefault="005A07F1" w:rsidP="005A07F1">
      <w:pPr>
        <w:pStyle w:val="tbnormal"/>
      </w:pPr>
      <w:r>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A07F1">
      <w:pPr>
        <w:pStyle w:val="tbtitre4"/>
      </w:pPr>
      <w:bookmarkStart w:id="381" w:name="_Toc454297917"/>
      <w:bookmarkStart w:id="382" w:name="_Toc454633120"/>
      <w:proofErr w:type="spellStart"/>
      <w:r>
        <w:t>Fichier</w:t>
      </w:r>
      <w:proofErr w:type="spellEnd"/>
      <w:r>
        <w:t xml:space="preserve"> de </w:t>
      </w:r>
      <w:proofErr w:type="spellStart"/>
      <w:r>
        <w:t>configuration</w:t>
      </w:r>
      <w:bookmarkEnd w:id="381"/>
      <w:bookmarkEnd w:id="382"/>
      <w:proofErr w:type="spellEnd"/>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 xml:space="preserve">Un autre problème a été soulevé lors des tests réalisés. Les requêtes </w:t>
      </w:r>
      <w:proofErr w:type="spellStart"/>
      <w:r w:rsidRPr="00BA391A">
        <w:rPr>
          <w:color w:val="FF0000"/>
        </w:rPr>
        <w:t>xpath</w:t>
      </w:r>
      <w:proofErr w:type="spellEnd"/>
      <w:r w:rsidRPr="00BA391A">
        <w:rPr>
          <w:color w:val="FF0000"/>
        </w:rPr>
        <w:t xml:space="preserve">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A07F1">
      <w:pPr>
        <w:pStyle w:val="tbtitre4"/>
      </w:pPr>
      <w:bookmarkStart w:id="383" w:name="_Toc454297918"/>
      <w:bookmarkStart w:id="384" w:name="_Toc454633121"/>
      <w:r>
        <w:t xml:space="preserve">Messages </w:t>
      </w:r>
      <w:proofErr w:type="spellStart"/>
      <w:r>
        <w:t>d’erreurs</w:t>
      </w:r>
      <w:bookmarkEnd w:id="383"/>
      <w:bookmarkEnd w:id="384"/>
      <w:proofErr w:type="spellEnd"/>
    </w:p>
    <w:p w14:paraId="54B28BC8" w14:textId="69D86655" w:rsidR="005A07F1" w:rsidRDefault="005A07F1" w:rsidP="005A07F1">
      <w:pPr>
        <w:pStyle w:val="tbtitre4"/>
      </w:pPr>
      <w:bookmarkStart w:id="385" w:name="_Toc454297919"/>
      <w:bookmarkStart w:id="386" w:name="_Toc454633122"/>
      <w:proofErr w:type="spellStart"/>
      <w:r>
        <w:t>Algorithme</w:t>
      </w:r>
      <w:proofErr w:type="spellEnd"/>
      <w:r>
        <w:t xml:space="preserve"> </w:t>
      </w:r>
      <w:proofErr w:type="spellStart"/>
      <w:r>
        <w:t>sélection</w:t>
      </w:r>
      <w:proofErr w:type="spellEnd"/>
      <w:r>
        <w:t xml:space="preserve"> de </w:t>
      </w:r>
      <w:proofErr w:type="spellStart"/>
      <w:r>
        <w:t>l’offre</w:t>
      </w:r>
      <w:bookmarkEnd w:id="385"/>
      <w:bookmarkEnd w:id="386"/>
      <w:proofErr w:type="spellEnd"/>
    </w:p>
    <w:p w14:paraId="5A155164" w14:textId="3DEA1396" w:rsidR="005A07F1" w:rsidRDefault="005A07F1" w:rsidP="005A07F1">
      <w:pPr>
        <w:pStyle w:val="tbtitre4"/>
      </w:pPr>
      <w:bookmarkStart w:id="387" w:name="_Toc454297920"/>
      <w:bookmarkStart w:id="388" w:name="_Toc454633123"/>
      <w:proofErr w:type="spellStart"/>
      <w:r>
        <w:t>Droit</w:t>
      </w:r>
      <w:proofErr w:type="spellEnd"/>
      <w:r>
        <w:t xml:space="preserve"> </w:t>
      </w:r>
      <w:proofErr w:type="spellStart"/>
      <w:r>
        <w:t>d’accès</w:t>
      </w:r>
      <w:proofErr w:type="spellEnd"/>
      <w:r>
        <w:t xml:space="preserve"> des </w:t>
      </w:r>
      <w:proofErr w:type="spellStart"/>
      <w:r>
        <w:t>participants</w:t>
      </w:r>
      <w:bookmarkEnd w:id="387"/>
      <w:bookmarkEnd w:id="388"/>
      <w:proofErr w:type="spellEnd"/>
    </w:p>
    <w:p w14:paraId="7EE052F9" w14:textId="77777777" w:rsidR="005A07F1" w:rsidRDefault="005A07F1" w:rsidP="005A07F1">
      <w:pPr>
        <w:pStyle w:val="tbtitre4"/>
      </w:pPr>
      <w:bookmarkStart w:id="389" w:name="_Toc454297921"/>
      <w:bookmarkStart w:id="390" w:name="_Toc454633124"/>
      <w:r>
        <w:t>Game Loop</w:t>
      </w:r>
      <w:bookmarkEnd w:id="389"/>
      <w:bookmarkEnd w:id="390"/>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 xml:space="preserve">Mentionner aussi que dans l’état actuel, le </w:t>
      </w:r>
      <w:proofErr w:type="spellStart"/>
      <w:r>
        <w:t>process</w:t>
      </w:r>
      <w:proofErr w:type="spellEnd"/>
      <w:r>
        <w:t xml:space="preserve"> n’est pas </w:t>
      </w:r>
      <w:proofErr w:type="spellStart"/>
      <w:r>
        <w:t>trps</w:t>
      </w:r>
      <w:proofErr w:type="spellEnd"/>
      <w:r>
        <w:t xml:space="preserve"> long mais comment gérerions nous le fait si des </w:t>
      </w:r>
      <w:proofErr w:type="spellStart"/>
      <w:r>
        <w:t>éléemnts</w:t>
      </w:r>
      <w:proofErr w:type="spellEnd"/>
      <w:r>
        <w:t xml:space="preserve"> bloquant venaient à dépasser les 60 secondes ?</w:t>
      </w:r>
    </w:p>
    <w:p w14:paraId="1D621E2C" w14:textId="77777777" w:rsidR="005A07F1" w:rsidRDefault="005A07F1" w:rsidP="005A07F1">
      <w:pPr>
        <w:pStyle w:val="tbtitre4"/>
      </w:pPr>
      <w:bookmarkStart w:id="391" w:name="_Toc454297922"/>
      <w:bookmarkStart w:id="392" w:name="_Toc454633125"/>
      <w:r>
        <w:t xml:space="preserve">Interaction </w:t>
      </w:r>
      <w:proofErr w:type="spellStart"/>
      <w:r>
        <w:t>avec</w:t>
      </w:r>
      <w:proofErr w:type="spellEnd"/>
      <w:r>
        <w:t xml:space="preserve"> </w:t>
      </w:r>
      <w:proofErr w:type="spellStart"/>
      <w:r>
        <w:t>un</w:t>
      </w:r>
      <w:proofErr w:type="spellEnd"/>
      <w:r>
        <w:t xml:space="preserve"> </w:t>
      </w:r>
      <w:proofErr w:type="spellStart"/>
      <w:r>
        <w:t>second</w:t>
      </w:r>
      <w:proofErr w:type="spellEnd"/>
      <w:r>
        <w:t xml:space="preserve"> </w:t>
      </w:r>
      <w:proofErr w:type="spellStart"/>
      <w:r>
        <w:t>thread</w:t>
      </w:r>
      <w:bookmarkEnd w:id="391"/>
      <w:bookmarkEnd w:id="392"/>
      <w:proofErr w:type="spellEnd"/>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70A33355" w14:textId="77777777" w:rsidR="00A011D8" w:rsidRDefault="00A011D8" w:rsidP="00A011D8">
      <w:pPr>
        <w:pStyle w:val="tbtitre1"/>
      </w:pPr>
      <w:bookmarkStart w:id="393" w:name="_Toc454297923"/>
      <w:bookmarkStart w:id="394" w:name="_Toc454633126"/>
      <w:r>
        <w:lastRenderedPageBreak/>
        <w:t>Analyse des processus</w:t>
      </w:r>
      <w:bookmarkEnd w:id="393"/>
      <w:bookmarkEnd w:id="394"/>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3FEB43D2" w14:textId="77777777" w:rsidR="00A011D8" w:rsidRDefault="00A011D8" w:rsidP="00A011D8">
      <w:pPr>
        <w:pStyle w:val="tbtitre2"/>
      </w:pPr>
      <w:bookmarkStart w:id="395" w:name="_Toc454297924"/>
      <w:bookmarkStart w:id="396" w:name="_Toc454633127"/>
      <w:r>
        <w:t>Chaîne de valeur globale</w:t>
      </w:r>
      <w:bookmarkEnd w:id="395"/>
      <w:bookmarkEnd w:id="396"/>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97" w:name="_Toc454297925"/>
      <w:bookmarkStart w:id="398" w:name="_Toc454633128"/>
      <w:r>
        <w:t>Partie logistique</w:t>
      </w:r>
      <w:bookmarkEnd w:id="397"/>
      <w:bookmarkEnd w:id="398"/>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99" w:name="_Toc454297926"/>
      <w:bookmarkStart w:id="400" w:name="_Toc454633129"/>
      <w:r>
        <w:t xml:space="preserve">La </w:t>
      </w:r>
      <w:proofErr w:type="spellStart"/>
      <w:r>
        <w:t>planification</w:t>
      </w:r>
      <w:bookmarkEnd w:id="399"/>
      <w:bookmarkEnd w:id="400"/>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401" w:name="_Toc454297927"/>
      <w:bookmarkStart w:id="402" w:name="_Toc454633130"/>
      <w:proofErr w:type="spellStart"/>
      <w:r>
        <w:t>L’approvisionnement</w:t>
      </w:r>
      <w:bookmarkEnd w:id="401"/>
      <w:bookmarkEnd w:id="402"/>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w:t>
      </w:r>
      <w:proofErr w:type="gramStart"/>
      <w:r>
        <w:t>disponible</w:t>
      </w:r>
      <w:proofErr w:type="gramEnd"/>
      <w:r>
        <w:t xml:space="preserve"> l’ordre d’achat résultant est de 200 roues, 100 cadres, 200 pédales, 100 dérailleurs et 100 chaînes.</w:t>
      </w:r>
    </w:p>
    <w:p w14:paraId="4C46E55F" w14:textId="77777777" w:rsidR="00A011D8" w:rsidRDefault="00A011D8" w:rsidP="00A011D8">
      <w:pPr>
        <w:pStyle w:val="tbtitre4"/>
      </w:pPr>
      <w:bookmarkStart w:id="403" w:name="_Toc454297928"/>
      <w:bookmarkStart w:id="404" w:name="_Toc454633131"/>
      <w:r>
        <w:t xml:space="preserve">La </w:t>
      </w:r>
      <w:proofErr w:type="spellStart"/>
      <w:r>
        <w:t>production</w:t>
      </w:r>
      <w:bookmarkEnd w:id="403"/>
      <w:bookmarkEnd w:id="404"/>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405" w:name="_Toc454297929"/>
      <w:bookmarkStart w:id="406" w:name="_Toc454633132"/>
      <w:r>
        <w:t>Partie des ventes</w:t>
      </w:r>
      <w:bookmarkEnd w:id="405"/>
      <w:bookmarkEnd w:id="406"/>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13CD9865" w14:textId="3E2466AC" w:rsidR="004E0DBB" w:rsidRDefault="00EA297C" w:rsidP="004E0DBB">
      <w:pPr>
        <w:pStyle w:val="tbtitre1"/>
      </w:pPr>
      <w:bookmarkStart w:id="407" w:name="_Toc454297930"/>
      <w:bookmarkStart w:id="408" w:name="_Toc454633133"/>
      <w:proofErr w:type="gramStart"/>
      <w:r>
        <w:t>Mise en</w:t>
      </w:r>
      <w:proofErr w:type="gramEnd"/>
      <w:r>
        <w:t xml:space="preserve"> place d’</w:t>
      </w:r>
      <w:r w:rsidR="004E0DBB">
        <w:t>Odoo®</w:t>
      </w:r>
      <w:bookmarkEnd w:id="407"/>
      <w:bookmarkEnd w:id="408"/>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sidR="00102D9E">
              <w:rPr>
                <w:sz w:val="21"/>
              </w:rPr>
              <w:t xml:space="preserve">és du </w:t>
            </w:r>
            <w:proofErr w:type="spellStart"/>
            <w:r w:rsidR="00102D9E">
              <w:rPr>
                <w:sz w:val="21"/>
              </w:rPr>
              <w:t>SaaS</w:t>
            </w:r>
            <w:proofErr w:type="spellEnd"/>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245A573A" w14:textId="4940DD7B" w:rsidR="009566CA" w:rsidRDefault="009566CA" w:rsidP="009566CA">
      <w:pPr>
        <w:pStyle w:val="tbtitre2"/>
      </w:pPr>
      <w:bookmarkStart w:id="409" w:name="_Toc454297931"/>
      <w:bookmarkStart w:id="410" w:name="_Toc454633134"/>
      <w:r>
        <w:t>Configuration globale</w:t>
      </w:r>
      <w:bookmarkEnd w:id="409"/>
      <w:bookmarkEnd w:id="410"/>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411" w:name="_Toc454297932"/>
      <w:bookmarkStart w:id="412" w:name="_Toc454633135"/>
      <w:r>
        <w:t>Création de l’instance</w:t>
      </w:r>
      <w:bookmarkEnd w:id="411"/>
      <w:bookmarkEnd w:id="412"/>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413" w:name="_Toc454297933"/>
      <w:r>
        <w:br w:type="page"/>
      </w:r>
    </w:p>
    <w:p w14:paraId="5AB46198" w14:textId="030138AD" w:rsidR="001A6A3A" w:rsidRDefault="001A6A3A" w:rsidP="001A6A3A">
      <w:pPr>
        <w:pStyle w:val="tbtitre3"/>
      </w:pPr>
      <w:bookmarkStart w:id="414" w:name="_Toc454633136"/>
      <w:r>
        <w:lastRenderedPageBreak/>
        <w:t>Installation des applications</w:t>
      </w:r>
      <w:bookmarkEnd w:id="413"/>
      <w:bookmarkEnd w:id="414"/>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B440F6">
      <w:pPr>
        <w:pStyle w:val="tbnormal"/>
        <w:numPr>
          <w:ilvl w:val="0"/>
          <w:numId w:val="26"/>
        </w:numPr>
      </w:pPr>
      <w:r>
        <w:t>Inventory Management (nom technique : stock)</w:t>
      </w:r>
    </w:p>
    <w:p w14:paraId="76F21EFB" w14:textId="75E65CAA" w:rsidR="00F95758" w:rsidRDefault="00F95758" w:rsidP="00B440F6">
      <w:pPr>
        <w:pStyle w:val="tbnormal"/>
        <w:numPr>
          <w:ilvl w:val="0"/>
          <w:numId w:val="26"/>
        </w:numPr>
      </w:pPr>
      <w:r>
        <w:t>MRP (</w:t>
      </w:r>
      <w:proofErr w:type="spellStart"/>
      <w:r>
        <w:t>mrp</w:t>
      </w:r>
      <w:proofErr w:type="spellEnd"/>
      <w:r>
        <w:t>)</w:t>
      </w:r>
    </w:p>
    <w:p w14:paraId="6382E4DC" w14:textId="752868E8" w:rsidR="00F95758" w:rsidRDefault="00F95758" w:rsidP="00B440F6">
      <w:pPr>
        <w:pStyle w:val="tbnormal"/>
        <w:numPr>
          <w:ilvl w:val="0"/>
          <w:numId w:val="26"/>
        </w:numPr>
      </w:pPr>
      <w:r>
        <w:t>Sales Management (sale)</w:t>
      </w:r>
    </w:p>
    <w:p w14:paraId="217DE0DE" w14:textId="29FBE163" w:rsidR="00F95758" w:rsidRDefault="00F95758" w:rsidP="00B440F6">
      <w:pPr>
        <w:pStyle w:val="tbnormal"/>
        <w:numPr>
          <w:ilvl w:val="0"/>
          <w:numId w:val="26"/>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415" w:name="_Toc454297934"/>
      <w:bookmarkStart w:id="416" w:name="_Toc454633137"/>
      <w:r>
        <w:t>Master Data</w:t>
      </w:r>
      <w:bookmarkEnd w:id="415"/>
      <w:bookmarkEnd w:id="416"/>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B440F6">
      <w:pPr>
        <w:pStyle w:val="tbnormal"/>
        <w:numPr>
          <w:ilvl w:val="0"/>
          <w:numId w:val="27"/>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B440F6">
      <w:pPr>
        <w:pStyle w:val="tbnormal"/>
        <w:numPr>
          <w:ilvl w:val="0"/>
          <w:numId w:val="27"/>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B440F6">
      <w:pPr>
        <w:pStyle w:val="tbnormal"/>
        <w:numPr>
          <w:ilvl w:val="0"/>
          <w:numId w:val="27"/>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B440F6">
      <w:pPr>
        <w:pStyle w:val="tbnormal"/>
        <w:numPr>
          <w:ilvl w:val="0"/>
          <w:numId w:val="27"/>
        </w:numPr>
      </w:pPr>
      <w:r>
        <w:t xml:space="preserve">Définition des différentes taxes. </w:t>
      </w:r>
      <w:r w:rsidR="00DD7031">
        <w:t>R</w:t>
      </w:r>
      <w:r>
        <w:t>ien à modifier.</w:t>
      </w:r>
    </w:p>
    <w:p w14:paraId="348C56C1" w14:textId="37A565E7" w:rsidR="00987538" w:rsidRDefault="00987538" w:rsidP="00B440F6">
      <w:pPr>
        <w:pStyle w:val="tbnormal"/>
        <w:numPr>
          <w:ilvl w:val="0"/>
          <w:numId w:val="27"/>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B440F6">
      <w:pPr>
        <w:pStyle w:val="tbnormal"/>
        <w:numPr>
          <w:ilvl w:val="0"/>
          <w:numId w:val="28"/>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B440F6">
      <w:pPr>
        <w:pStyle w:val="tbnormal"/>
        <w:numPr>
          <w:ilvl w:val="0"/>
          <w:numId w:val="28"/>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B440F6">
      <w:pPr>
        <w:pStyle w:val="tbnormal"/>
        <w:numPr>
          <w:ilvl w:val="0"/>
          <w:numId w:val="28"/>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B440F6">
      <w:pPr>
        <w:pStyle w:val="tbnormal"/>
        <w:numPr>
          <w:ilvl w:val="0"/>
          <w:numId w:val="29"/>
        </w:numPr>
      </w:pPr>
      <w:r>
        <w:t>Les clients : Les 220 revendeurs.</w:t>
      </w:r>
    </w:p>
    <w:p w14:paraId="1B3AB0B8" w14:textId="740331A6" w:rsidR="00BF10C2" w:rsidRDefault="00BF10C2" w:rsidP="00B440F6">
      <w:pPr>
        <w:pStyle w:val="tbnormal"/>
        <w:numPr>
          <w:ilvl w:val="0"/>
          <w:numId w:val="29"/>
        </w:numPr>
      </w:pPr>
      <w:r>
        <w:t>Les produits : Les matières premières, les produits commercialisés – c’est-à-dire les quatre sortes de bières – et finalement le lien qui lie le tout, la nomenclature.</w:t>
      </w:r>
    </w:p>
    <w:p w14:paraId="4C5F0302" w14:textId="07BF8F4D" w:rsidR="00BF10C2" w:rsidRDefault="00BF10C2" w:rsidP="00B440F6">
      <w:pPr>
        <w:pStyle w:val="tbnormal"/>
        <w:numPr>
          <w:ilvl w:val="0"/>
          <w:numId w:val="29"/>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85"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417" w:name="_Toc454297935"/>
      <w:bookmarkStart w:id="418" w:name="_Toc454633138"/>
      <w:r>
        <w:t>Inventory Management</w:t>
      </w:r>
      <w:bookmarkEnd w:id="417"/>
      <w:bookmarkEnd w:id="418"/>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419" w:name="_Toc454297936"/>
      <w:bookmarkStart w:id="420" w:name="_Toc454633139"/>
      <w:r>
        <w:t>Configuration</w:t>
      </w:r>
      <w:bookmarkEnd w:id="419"/>
      <w:bookmarkEnd w:id="420"/>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421" w:name="_Toc454297937"/>
      <w:bookmarkStart w:id="422" w:name="_Toc454633140"/>
      <w:r>
        <w:t xml:space="preserve">Valorisation des </w:t>
      </w:r>
      <w:proofErr w:type="spellStart"/>
      <w:r>
        <w:t>stocks</w:t>
      </w:r>
      <w:bookmarkEnd w:id="421"/>
      <w:bookmarkEnd w:id="422"/>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423" w:name="_Toc454297938"/>
      <w:bookmarkStart w:id="424" w:name="_Toc454633141"/>
      <w:proofErr w:type="spellStart"/>
      <w:r>
        <w:t>Calcul</w:t>
      </w:r>
      <w:proofErr w:type="spellEnd"/>
      <w:r>
        <w:t xml:space="preserve"> des </w:t>
      </w:r>
      <w:proofErr w:type="spellStart"/>
      <w:r>
        <w:t>besoins</w:t>
      </w:r>
      <w:bookmarkEnd w:id="423"/>
      <w:bookmarkEnd w:id="424"/>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B440F6">
      <w:pPr>
        <w:pStyle w:val="tbnormal"/>
        <w:numPr>
          <w:ilvl w:val="0"/>
          <w:numId w:val="30"/>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B440F6">
      <w:pPr>
        <w:pStyle w:val="tbnormal"/>
        <w:numPr>
          <w:ilvl w:val="0"/>
          <w:numId w:val="30"/>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B440F6">
      <w:pPr>
        <w:pStyle w:val="tbnormal"/>
        <w:numPr>
          <w:ilvl w:val="0"/>
          <w:numId w:val="31"/>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425" w:name="_Toc454297939"/>
      <w:bookmarkStart w:id="426" w:name="_Toc454633142"/>
      <w:proofErr w:type="spellStart"/>
      <w:r>
        <w:t>Purchase</w:t>
      </w:r>
      <w:proofErr w:type="spellEnd"/>
      <w:r>
        <w:t xml:space="preserve"> Management</w:t>
      </w:r>
      <w:bookmarkEnd w:id="425"/>
      <w:bookmarkEnd w:id="426"/>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427" w:name="_Toc454297940"/>
      <w:bookmarkStart w:id="428" w:name="_Toc454633143"/>
      <w:r>
        <w:t>Configuration</w:t>
      </w:r>
      <w:bookmarkEnd w:id="427"/>
      <w:bookmarkEnd w:id="428"/>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B440F6">
      <w:pPr>
        <w:pStyle w:val="tbnormal"/>
        <w:numPr>
          <w:ilvl w:val="0"/>
          <w:numId w:val="31"/>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B440F6">
      <w:pPr>
        <w:pStyle w:val="tbnormal"/>
        <w:numPr>
          <w:ilvl w:val="0"/>
          <w:numId w:val="31"/>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429" w:name="_Toc454297941"/>
      <w:bookmarkStart w:id="430" w:name="_Toc454633144"/>
      <w:proofErr w:type="spellStart"/>
      <w:r>
        <w:t>Manufacturing</w:t>
      </w:r>
      <w:bookmarkEnd w:id="429"/>
      <w:bookmarkEnd w:id="430"/>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431" w:name="_Toc454297942"/>
      <w:bookmarkStart w:id="432" w:name="_Toc454633145"/>
      <w:r>
        <w:t>Sales Management</w:t>
      </w:r>
      <w:bookmarkEnd w:id="431"/>
      <w:bookmarkEnd w:id="432"/>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433" w:name="_Toc454297943"/>
      <w:bookmarkStart w:id="434" w:name="_Toc454633146"/>
      <w:r>
        <w:t>Configuration</w:t>
      </w:r>
      <w:bookmarkEnd w:id="433"/>
      <w:bookmarkEnd w:id="434"/>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B440F6">
      <w:pPr>
        <w:pStyle w:val="tbnormal"/>
        <w:numPr>
          <w:ilvl w:val="0"/>
          <w:numId w:val="32"/>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435" w:name="_Toc454297944"/>
      <w:bookmarkStart w:id="436" w:name="_Toc454633147"/>
      <w:r>
        <w:lastRenderedPageBreak/>
        <w:t>Guide des opérations</w:t>
      </w:r>
      <w:bookmarkEnd w:id="435"/>
      <w:bookmarkEnd w:id="436"/>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93"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437" w:name="_Toc454297945"/>
      <w:bookmarkStart w:id="438" w:name="_Toc454633148"/>
      <w:r>
        <w:t>Planification</w:t>
      </w:r>
      <w:bookmarkEnd w:id="437"/>
      <w:bookmarkEnd w:id="438"/>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B440F6">
            <w:pPr>
              <w:pStyle w:val="tbnormal"/>
              <w:numPr>
                <w:ilvl w:val="0"/>
                <w:numId w:val="32"/>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439" w:name="_Toc454297946"/>
      <w:bookmarkStart w:id="440" w:name="_Toc454633149"/>
      <w:proofErr w:type="spellStart"/>
      <w:r>
        <w:t>Effectuer</w:t>
      </w:r>
      <w:proofErr w:type="spellEnd"/>
      <w:r>
        <w:t xml:space="preserve"> les </w:t>
      </w:r>
      <w:proofErr w:type="spellStart"/>
      <w:r>
        <w:t>prévisions</w:t>
      </w:r>
      <w:proofErr w:type="spellEnd"/>
      <w:r w:rsidR="005E4253">
        <w:t xml:space="preserve"> PL01</w:t>
      </w:r>
      <w:bookmarkEnd w:id="439"/>
      <w:bookmarkEnd w:id="440"/>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441" w:name="_Toc454297947"/>
      <w:bookmarkStart w:id="442" w:name="_Toc45463315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441"/>
      <w:bookmarkEnd w:id="442"/>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95"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443" w:name="_Toc454297948"/>
      <w:bookmarkStart w:id="444" w:name="_Toc454633151"/>
      <w:r>
        <w:t>Autres indications</w:t>
      </w:r>
      <w:bookmarkEnd w:id="443"/>
      <w:bookmarkEnd w:id="444"/>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96"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445" w:name="_Toc454297949"/>
      <w:bookmarkStart w:id="446" w:name="_Toc454633152"/>
      <w:r>
        <w:t>Approvisionnement</w:t>
      </w:r>
      <w:bookmarkEnd w:id="445"/>
      <w:bookmarkEnd w:id="446"/>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447" w:name="_Toc454297950"/>
      <w:bookmarkStart w:id="448" w:name="_Toc45463315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447"/>
      <w:bookmarkEnd w:id="448"/>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proofErr w:type="gramStart"/>
            <w:r>
              <w:rPr>
                <w:b/>
                <w:sz w:val="21"/>
              </w:rPr>
              <w:t>Mise en</w:t>
            </w:r>
            <w:proofErr w:type="gramEnd"/>
            <w:r>
              <w:rPr>
                <w:b/>
                <w:sz w:val="21"/>
              </w:rPr>
              <w:t xml:space="preserve">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449" w:name="_Toc454297951"/>
      <w:bookmarkStart w:id="450" w:name="_Toc45463315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449"/>
      <w:bookmarkEnd w:id="450"/>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451" w:name="_Toc454297952"/>
      <w:bookmarkStart w:id="452" w:name="_Toc454633155"/>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451"/>
      <w:bookmarkEnd w:id="452"/>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453" w:name="_Toc454297953"/>
      <w:bookmarkStart w:id="454" w:name="_Toc45463315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453"/>
      <w:bookmarkEnd w:id="454"/>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455" w:name="_Toc454297954"/>
      <w:bookmarkStart w:id="456" w:name="_Toc454633157"/>
      <w:r>
        <w:t>Production</w:t>
      </w:r>
      <w:bookmarkEnd w:id="455"/>
      <w:bookmarkEnd w:id="456"/>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457" w:name="_Toc454297955"/>
      <w:bookmarkStart w:id="458" w:name="_Toc45463315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457"/>
      <w:bookmarkEnd w:id="458"/>
    </w:p>
    <w:p w14:paraId="50858A43" w14:textId="219554FA" w:rsidR="00A105FD" w:rsidRDefault="009E2E02" w:rsidP="009E2E02">
      <w:pPr>
        <w:pStyle w:val="tbnormal"/>
      </w:pPr>
      <w:r>
        <w:t xml:space="preserve">C’est seulement lorsque toutes </w:t>
      </w:r>
      <w:r w:rsidR="00A105FD">
        <w:t>les matières premières</w:t>
      </w:r>
      <w:r>
        <w:t xml:space="preserve"> sont </w:t>
      </w:r>
      <w:proofErr w:type="gramStart"/>
      <w:r>
        <w:t>disponible</w:t>
      </w:r>
      <w:proofErr w:type="gramEnd"/>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 ce formulaire, plusieurs choses sont très intéressantes :</w:t>
      </w:r>
    </w:p>
    <w:p w14:paraId="5DBB2266" w14:textId="0A29D167" w:rsidR="00A105FD" w:rsidRDefault="00A105FD" w:rsidP="00B440F6">
      <w:pPr>
        <w:pStyle w:val="tbnormal"/>
        <w:numPr>
          <w:ilvl w:val="0"/>
          <w:numId w:val="32"/>
        </w:numPr>
      </w:pPr>
      <w:r>
        <w:t>Les produits consommés, c’est-à-dire la liste des matières premières et la quantité associée.</w:t>
      </w:r>
    </w:p>
    <w:p w14:paraId="133F9AFF" w14:textId="58A685CE" w:rsidR="00A105FD" w:rsidRDefault="00A105FD" w:rsidP="00B440F6">
      <w:pPr>
        <w:pStyle w:val="tbnormal"/>
        <w:numPr>
          <w:ilvl w:val="0"/>
          <w:numId w:val="32"/>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459" w:name="_Toc454297956"/>
      <w:bookmarkStart w:id="460" w:name="_Toc454633159"/>
      <w:proofErr w:type="spellStart"/>
      <w:r>
        <w:t>Confirmer</w:t>
      </w:r>
      <w:proofErr w:type="spellEnd"/>
      <w:r>
        <w:t xml:space="preserve"> la </w:t>
      </w:r>
      <w:proofErr w:type="spellStart"/>
      <w:r>
        <w:t>production</w:t>
      </w:r>
      <w:proofErr w:type="spellEnd"/>
      <w:r w:rsidR="009E2E02">
        <w:t xml:space="preserve"> MA02</w:t>
      </w:r>
      <w:bookmarkEnd w:id="459"/>
      <w:bookmarkEnd w:id="460"/>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461" w:name="_Toc454297957"/>
      <w:bookmarkStart w:id="462" w:name="_Toc454633160"/>
      <w:r>
        <w:t>Vente</w:t>
      </w:r>
      <w:bookmarkEnd w:id="461"/>
      <w:bookmarkEnd w:id="462"/>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463" w:name="_Toc454297958"/>
      <w:bookmarkStart w:id="464" w:name="_Toc45463316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463"/>
      <w:bookmarkEnd w:id="464"/>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B440F6">
      <w:pPr>
        <w:pStyle w:val="tbnormal"/>
        <w:numPr>
          <w:ilvl w:val="0"/>
          <w:numId w:val="33"/>
        </w:numPr>
      </w:pPr>
      <w:r>
        <w:t>Les objectifs de vente ne sont pas réalisés.</w:t>
      </w:r>
    </w:p>
    <w:p w14:paraId="067CEC13" w14:textId="0A30F9A5" w:rsidR="00906257" w:rsidRDefault="00906257" w:rsidP="00B440F6">
      <w:pPr>
        <w:pStyle w:val="tbnormal"/>
        <w:numPr>
          <w:ilvl w:val="0"/>
          <w:numId w:val="33"/>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65" w:name="_Toc454297959"/>
      <w:bookmarkStart w:id="466" w:name="_Toc45463316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465"/>
      <w:bookmarkEnd w:id="46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467" w:name="_Toc454297960"/>
      <w:bookmarkStart w:id="468" w:name="_Toc454633163"/>
      <w:proofErr w:type="spellStart"/>
      <w:r>
        <w:t>Expédier</w:t>
      </w:r>
      <w:proofErr w:type="spellEnd"/>
      <w:r>
        <w:t xml:space="preserve"> la </w:t>
      </w:r>
      <w:proofErr w:type="spellStart"/>
      <w:r>
        <w:t>marchandise</w:t>
      </w:r>
      <w:proofErr w:type="spellEnd"/>
      <w:r w:rsidR="00906257">
        <w:t xml:space="preserve"> SA02</w:t>
      </w:r>
      <w:bookmarkEnd w:id="467"/>
      <w:bookmarkEnd w:id="468"/>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469" w:name="_Toc454297961"/>
      <w:bookmarkStart w:id="470" w:name="_Toc454633164"/>
      <w:proofErr w:type="spellStart"/>
      <w:r>
        <w:t>Facturer</w:t>
      </w:r>
      <w:proofErr w:type="spellEnd"/>
      <w:r>
        <w:t xml:space="preserve"> le </w:t>
      </w:r>
      <w:proofErr w:type="spellStart"/>
      <w:r>
        <w:t>client</w:t>
      </w:r>
      <w:proofErr w:type="spellEnd"/>
      <w:r w:rsidR="00906257">
        <w:t xml:space="preserve"> SA03</w:t>
      </w:r>
      <w:bookmarkEnd w:id="469"/>
      <w:bookmarkEnd w:id="470"/>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l appuyer sur le bouton qui cré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71" w:name="_Toc454297962"/>
      <w:bookmarkStart w:id="472" w:name="_Toc45463316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71"/>
      <w:bookmarkEnd w:id="47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1DE4A2BA" w14:textId="2EE966CB" w:rsidR="000E6392" w:rsidRDefault="000E6392" w:rsidP="004E267D">
      <w:pPr>
        <w:pStyle w:val="tbtitre1"/>
      </w:pPr>
      <w:bookmarkStart w:id="473" w:name="_Toc454297963"/>
      <w:bookmarkStart w:id="474" w:name="_Toc454633166"/>
      <w:r>
        <w:lastRenderedPageBreak/>
        <w:t xml:space="preserve">Référentiel des objets </w:t>
      </w:r>
      <w:bookmarkEnd w:id="473"/>
      <w:r w:rsidR="00470672">
        <w:t>et recommandations</w:t>
      </w:r>
      <w:bookmarkEnd w:id="474"/>
    </w:p>
    <w:p w14:paraId="73FC8BF6" w14:textId="1AB68F4F" w:rsidR="00470672" w:rsidRDefault="00AC02FC" w:rsidP="000E6392">
      <w:pPr>
        <w:pStyle w:val="tbnormal"/>
      </w:pPr>
      <w:r>
        <w:t>Toutes</w:t>
      </w:r>
      <w:r w:rsidR="00C72EA5">
        <w:t xml:space="preserve"> l</w:t>
      </w:r>
      <w:r>
        <w:t xml:space="preserve">es opérations effectuées </w:t>
      </w:r>
      <w:r w:rsidR="00C216D6">
        <w:t xml:space="preserve">au chapitre #REF </w:t>
      </w:r>
      <w:r>
        <w:t>donne</w:t>
      </w:r>
      <w:r w:rsidR="00C216D6">
        <w:t>nt</w:t>
      </w:r>
      <w:r>
        <w:t xml:space="preserve"> lieues à </w:t>
      </w:r>
      <w:r w:rsidR="00E2102B">
        <w:t>la constitution d’un</w:t>
      </w:r>
      <w:r w:rsidR="00521612">
        <w:t xml:space="preserve"> référentiel d’éléments Odoo manipulés au travers des différentes activités</w:t>
      </w:r>
      <w:r>
        <w:t>.</w:t>
      </w:r>
      <w:r w:rsidR="00521612">
        <w:t xml:space="preserve"> Ce référentiel constitue une base solide sur laquelle s’appuyer pour développer le simulateur.</w:t>
      </w:r>
    </w:p>
    <w:p w14:paraId="491DA370" w14:textId="61AA5210" w:rsidR="00AC02FC" w:rsidRDefault="002A4440" w:rsidP="000E6392">
      <w:pPr>
        <w:pStyle w:val="tbnormal"/>
      </w:pPr>
      <w:r>
        <w:t>La matrice ci-dessous présente pour chaque activité de la chaîne de valeur Brewery &amp; Co</w:t>
      </w:r>
      <w:r w:rsidR="00C72EA5">
        <w:t>.</w:t>
      </w:r>
      <w:r>
        <w:t>, le</w:t>
      </w:r>
      <w:r w:rsidR="00954F52">
        <w:t xml:space="preserve"> ou le</w:t>
      </w:r>
      <w:r>
        <w:t xml:space="preserve">s </w:t>
      </w:r>
      <w:r w:rsidR="00653C3F">
        <w:t>modèles créés</w:t>
      </w:r>
      <w:r w:rsidR="00470672">
        <w:t xml:space="preserve"> et les actions qu’il est recommandées </w:t>
      </w:r>
      <w:r w:rsidR="00267010">
        <w:t>(</w:t>
      </w:r>
      <w:r w:rsidR="00267010" w:rsidRPr="00395B12">
        <w:rPr>
          <w:b/>
        </w:rPr>
        <w:t>hypothèses</w:t>
      </w:r>
      <w:r w:rsidR="00267010">
        <w:t xml:space="preserve">) d’effectuer </w:t>
      </w:r>
      <w:r w:rsidR="00470672">
        <w:t xml:space="preserve">pour garder </w:t>
      </w:r>
      <w:r w:rsidR="00267010">
        <w:t>le scénario cohérent</w:t>
      </w:r>
      <w:r w:rsidR="00470672">
        <w:t> :</w:t>
      </w:r>
    </w:p>
    <w:tbl>
      <w:tblPr>
        <w:tblStyle w:val="Grilledetableauclaire"/>
        <w:tblW w:w="5000" w:type="pct"/>
        <w:tblLook w:val="04A0" w:firstRow="1" w:lastRow="0" w:firstColumn="1" w:lastColumn="0" w:noHBand="0" w:noVBand="1"/>
      </w:tblPr>
      <w:tblGrid>
        <w:gridCol w:w="2852"/>
        <w:gridCol w:w="4508"/>
      </w:tblGrid>
      <w:tr w:rsidR="00497055" w:rsidRPr="003A4596" w14:paraId="36FAE925" w14:textId="3D7FCFA9" w:rsidTr="00265AFD">
        <w:trPr>
          <w:trHeight w:val="454"/>
        </w:trPr>
        <w:tc>
          <w:tcPr>
            <w:tcW w:w="2852" w:type="dxa"/>
            <w:shd w:val="clear" w:color="auto" w:fill="E7E6E6" w:themeFill="background2"/>
          </w:tcPr>
          <w:p w14:paraId="71B3605A" w14:textId="75DB7EF2" w:rsidR="005B7702" w:rsidRPr="004576DB" w:rsidRDefault="005B7702" w:rsidP="00BC1CEE">
            <w:pPr>
              <w:pStyle w:val="tbnormal"/>
              <w:jc w:val="left"/>
              <w:rPr>
                <w:b/>
              </w:rPr>
            </w:pPr>
            <w:r>
              <w:rPr>
                <w:b/>
              </w:rPr>
              <w:t>Activité</w:t>
            </w:r>
          </w:p>
        </w:tc>
        <w:tc>
          <w:tcPr>
            <w:tcW w:w="4508" w:type="dxa"/>
            <w:shd w:val="clear" w:color="auto" w:fill="E7E6E6" w:themeFill="background2"/>
          </w:tcPr>
          <w:p w14:paraId="098463F2" w14:textId="46FF3799" w:rsidR="005B7702" w:rsidRPr="00741F67" w:rsidRDefault="005B7702" w:rsidP="005B7702">
            <w:pPr>
              <w:pStyle w:val="tbnormal"/>
              <w:jc w:val="left"/>
              <w:rPr>
                <w:b/>
              </w:rPr>
            </w:pPr>
            <w:r>
              <w:rPr>
                <w:b/>
              </w:rPr>
              <w:t>Modèles crées Odoo</w:t>
            </w:r>
          </w:p>
        </w:tc>
      </w:tr>
      <w:tr w:rsidR="00497055" w:rsidRPr="003A4596" w14:paraId="38E0155C" w14:textId="3875937B" w:rsidTr="00265AFD">
        <w:trPr>
          <w:trHeight w:val="454"/>
        </w:trPr>
        <w:tc>
          <w:tcPr>
            <w:tcW w:w="2852" w:type="dxa"/>
          </w:tcPr>
          <w:p w14:paraId="64C02E24" w14:textId="77777777" w:rsidR="005B7702" w:rsidRDefault="005B7702" w:rsidP="00A11605">
            <w:pPr>
              <w:pStyle w:val="tbnormal"/>
              <w:jc w:val="left"/>
            </w:pPr>
            <w:r w:rsidRPr="00A11605">
              <w:t>PL01</w:t>
            </w:r>
            <w:r w:rsidR="009F7894">
              <w:t> :</w:t>
            </w:r>
          </w:p>
          <w:p w14:paraId="52CF0D0D" w14:textId="193DE82D" w:rsidR="009F7894" w:rsidRPr="00A11605" w:rsidRDefault="009F7894" w:rsidP="00A11605">
            <w:pPr>
              <w:pStyle w:val="tbnormal"/>
              <w:jc w:val="left"/>
            </w:pPr>
            <w:r>
              <w:t>Effectuer prévisions</w:t>
            </w:r>
          </w:p>
        </w:tc>
        <w:tc>
          <w:tcPr>
            <w:tcW w:w="4508" w:type="dxa"/>
          </w:tcPr>
          <w:p w14:paraId="6C34990A" w14:textId="67BFCA85" w:rsidR="005B7702" w:rsidRPr="00A11605" w:rsidRDefault="005B7702" w:rsidP="00B440F6">
            <w:pPr>
              <w:pStyle w:val="tbnormal"/>
              <w:numPr>
                <w:ilvl w:val="0"/>
                <w:numId w:val="35"/>
              </w:numPr>
              <w:jc w:val="left"/>
            </w:pPr>
            <w:proofErr w:type="spellStart"/>
            <w:r>
              <w:t>stock.warehouse.orderpoint</w:t>
            </w:r>
            <w:proofErr w:type="spellEnd"/>
          </w:p>
        </w:tc>
      </w:tr>
      <w:tr w:rsidR="003C5DD0" w:rsidRPr="003A4596" w14:paraId="5519B4CD" w14:textId="77777777" w:rsidTr="00265AFD">
        <w:trPr>
          <w:trHeight w:val="454"/>
        </w:trPr>
        <w:tc>
          <w:tcPr>
            <w:tcW w:w="7360" w:type="dxa"/>
            <w:gridSpan w:val="2"/>
          </w:tcPr>
          <w:p w14:paraId="2E6E35FB" w14:textId="6019A9E2" w:rsidR="00197306" w:rsidRPr="00197306" w:rsidRDefault="00470672" w:rsidP="00470672">
            <w:pPr>
              <w:pStyle w:val="tbnormal"/>
              <w:jc w:val="left"/>
              <w:rPr>
                <w:noProof/>
                <w:lang w:eastAsia="fr-FR"/>
              </w:rPr>
            </w:pPr>
            <w:r>
              <w:rPr>
                <w:b/>
                <w:noProof/>
                <w:lang w:eastAsia="fr-FR"/>
              </w:rPr>
              <w:t>Recommandations :</w:t>
            </w:r>
            <w:r w:rsidRPr="00470672">
              <w:rPr>
                <w:noProof/>
                <w:lang w:eastAsia="fr-FR"/>
              </w:rPr>
              <w:t xml:space="preserve"> Aucunes.</w:t>
            </w:r>
          </w:p>
        </w:tc>
      </w:tr>
      <w:tr w:rsidR="00497055" w:rsidRPr="003A4596" w14:paraId="0F6589FA" w14:textId="77777777" w:rsidTr="00265AFD">
        <w:trPr>
          <w:trHeight w:val="454"/>
        </w:trPr>
        <w:tc>
          <w:tcPr>
            <w:tcW w:w="2852" w:type="dxa"/>
          </w:tcPr>
          <w:p w14:paraId="79E0B35C" w14:textId="77777777" w:rsidR="005B7702" w:rsidRDefault="005B7702" w:rsidP="00A11605">
            <w:pPr>
              <w:pStyle w:val="tbnormal"/>
              <w:jc w:val="left"/>
            </w:pPr>
            <w:r w:rsidRPr="00A11605">
              <w:t>PL02</w:t>
            </w:r>
          </w:p>
          <w:p w14:paraId="35C0394F" w14:textId="15910B9E" w:rsidR="009F7894" w:rsidRPr="00A11605" w:rsidRDefault="009F7894" w:rsidP="009F7894">
            <w:pPr>
              <w:pStyle w:val="tbnormal"/>
              <w:jc w:val="left"/>
            </w:pPr>
            <w:r>
              <w:t>Calculer besoins</w:t>
            </w:r>
          </w:p>
        </w:tc>
        <w:tc>
          <w:tcPr>
            <w:tcW w:w="4508" w:type="dxa"/>
          </w:tcPr>
          <w:p w14:paraId="677A65A4" w14:textId="4FCBCD22" w:rsidR="00C42A24" w:rsidRDefault="00C42A24" w:rsidP="00C42A24">
            <w:pPr>
              <w:pStyle w:val="tbnormal"/>
              <w:numPr>
                <w:ilvl w:val="0"/>
                <w:numId w:val="35"/>
              </w:numPr>
              <w:jc w:val="left"/>
            </w:pPr>
            <w:proofErr w:type="spellStart"/>
            <w:proofErr w:type="gramStart"/>
            <w:r>
              <w:t>procurement.orderpoint</w:t>
            </w:r>
            <w:proofErr w:type="gramEnd"/>
            <w:r>
              <w:t>.compute</w:t>
            </w:r>
            <w:proofErr w:type="spellEnd"/>
          </w:p>
          <w:p w14:paraId="5B9ECF18" w14:textId="77777777" w:rsidR="005B7702" w:rsidRDefault="005B7702" w:rsidP="00C42A24">
            <w:pPr>
              <w:pStyle w:val="tbnormal"/>
              <w:numPr>
                <w:ilvl w:val="0"/>
                <w:numId w:val="35"/>
              </w:numPr>
              <w:jc w:val="left"/>
            </w:pPr>
            <w:proofErr w:type="spellStart"/>
            <w:proofErr w:type="gramStart"/>
            <w:r w:rsidRPr="00A51B77">
              <w:t>procurement.order</w:t>
            </w:r>
            <w:proofErr w:type="spellEnd"/>
            <w:proofErr w:type="gramEnd"/>
          </w:p>
          <w:p w14:paraId="767BC0AE" w14:textId="77777777" w:rsidR="005B7702" w:rsidRDefault="005B7702" w:rsidP="00C42A24">
            <w:pPr>
              <w:pStyle w:val="tbnormal"/>
              <w:numPr>
                <w:ilvl w:val="0"/>
                <w:numId w:val="35"/>
              </w:numPr>
              <w:jc w:val="left"/>
            </w:pPr>
            <w:proofErr w:type="spellStart"/>
            <w:proofErr w:type="gramStart"/>
            <w:r>
              <w:t>purchase.order</w:t>
            </w:r>
            <w:proofErr w:type="spellEnd"/>
            <w:proofErr w:type="gramEnd"/>
          </w:p>
          <w:p w14:paraId="12B598CC" w14:textId="77777777" w:rsidR="005B7702" w:rsidRDefault="005B7702" w:rsidP="00C42A24">
            <w:pPr>
              <w:pStyle w:val="tbnormal"/>
              <w:numPr>
                <w:ilvl w:val="0"/>
                <w:numId w:val="35"/>
              </w:numPr>
              <w:jc w:val="left"/>
            </w:pPr>
            <w:proofErr w:type="spellStart"/>
            <w:proofErr w:type="gramStart"/>
            <w:r>
              <w:t>purchase.order</w:t>
            </w:r>
            <w:proofErr w:type="gramEnd"/>
            <w:r>
              <w:t>.line</w:t>
            </w:r>
            <w:proofErr w:type="spellEnd"/>
          </w:p>
          <w:p w14:paraId="588969EA" w14:textId="77777777" w:rsidR="005B7702" w:rsidRDefault="005B7702" w:rsidP="00C42A24">
            <w:pPr>
              <w:pStyle w:val="tbnormal"/>
              <w:numPr>
                <w:ilvl w:val="0"/>
                <w:numId w:val="35"/>
              </w:numPr>
              <w:jc w:val="left"/>
            </w:pPr>
            <w:proofErr w:type="spellStart"/>
            <w:proofErr w:type="gramStart"/>
            <w:r>
              <w:t>mrp.production</w:t>
            </w:r>
            <w:proofErr w:type="spellEnd"/>
            <w:proofErr w:type="gramEnd"/>
          </w:p>
          <w:p w14:paraId="2A636457" w14:textId="6E8449B3" w:rsidR="00C42A24" w:rsidRPr="00A11605" w:rsidRDefault="00C42A24" w:rsidP="00C42A24">
            <w:pPr>
              <w:pStyle w:val="tbnormal"/>
              <w:numPr>
                <w:ilvl w:val="0"/>
                <w:numId w:val="35"/>
              </w:numPr>
              <w:jc w:val="left"/>
            </w:pPr>
            <w:proofErr w:type="spellStart"/>
            <w:r>
              <w:t>stock.move</w:t>
            </w:r>
            <w:proofErr w:type="spellEnd"/>
          </w:p>
        </w:tc>
      </w:tr>
      <w:tr w:rsidR="00D23F75" w:rsidRPr="003A4596" w14:paraId="4452EF36" w14:textId="77777777" w:rsidTr="00265AFD">
        <w:trPr>
          <w:trHeight w:val="454"/>
        </w:trPr>
        <w:tc>
          <w:tcPr>
            <w:tcW w:w="7360" w:type="dxa"/>
            <w:gridSpan w:val="2"/>
            <w:vAlign w:val="center"/>
          </w:tcPr>
          <w:p w14:paraId="6EAF1C83" w14:textId="5C6EAC08" w:rsidR="00607085" w:rsidRDefault="00607085" w:rsidP="0035433B">
            <w:pPr>
              <w:pStyle w:val="tbnormal"/>
              <w:jc w:val="center"/>
            </w:pPr>
            <w:r>
              <w:t>Figure 1 :</w:t>
            </w:r>
          </w:p>
          <w:p w14:paraId="249E8E83" w14:textId="77777777" w:rsidR="00D23F75" w:rsidRDefault="00607085" w:rsidP="0035433B">
            <w:pPr>
              <w:pStyle w:val="tbnormal"/>
              <w:jc w:val="center"/>
            </w:pPr>
            <w:r>
              <w:rPr>
                <w:noProof/>
                <w:lang w:eastAsia="fr-FR"/>
              </w:rPr>
              <w:drawing>
                <wp:inline distT="0" distB="0" distL="0" distR="0" wp14:anchorId="24BA4C1F" wp14:editId="2016BD8E">
                  <wp:extent cx="4317943" cy="718653"/>
                  <wp:effectExtent l="0" t="0" r="63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3 à 16.50.50.png"/>
                          <pic:cNvPicPr/>
                        </pic:nvPicPr>
                        <pic:blipFill rotWithShape="1">
                          <a:blip r:embed="rId128" cstate="print">
                            <a:extLst>
                              <a:ext uri="{28A0092B-C50C-407E-A947-70E740481C1C}">
                                <a14:useLocalDpi xmlns:a14="http://schemas.microsoft.com/office/drawing/2010/main" val="0"/>
                              </a:ext>
                            </a:extLst>
                          </a:blip>
                          <a:srcRect t="2183"/>
                          <a:stretch/>
                        </pic:blipFill>
                        <pic:spPr bwMode="auto">
                          <a:xfrm>
                            <a:off x="0" y="0"/>
                            <a:ext cx="4320000" cy="718995"/>
                          </a:xfrm>
                          <a:prstGeom prst="rect">
                            <a:avLst/>
                          </a:prstGeom>
                          <a:ln>
                            <a:noFill/>
                          </a:ln>
                          <a:extLst>
                            <a:ext uri="{53640926-AAD7-44D8-BBD7-CCE9431645EC}">
                              <a14:shadowObscured xmlns:a14="http://schemas.microsoft.com/office/drawing/2010/main"/>
                            </a:ext>
                          </a:extLst>
                        </pic:spPr>
                      </pic:pic>
                    </a:graphicData>
                  </a:graphic>
                </wp:inline>
              </w:drawing>
            </w:r>
          </w:p>
          <w:p w14:paraId="70836939" w14:textId="77777777" w:rsidR="00607085" w:rsidRDefault="00607085" w:rsidP="00F5717A">
            <w:pPr>
              <w:pStyle w:val="tbnormal"/>
              <w:jc w:val="center"/>
            </w:pPr>
            <w:r>
              <w:t>Figure 2 :</w:t>
            </w:r>
          </w:p>
          <w:p w14:paraId="7A10BE36" w14:textId="77777777" w:rsidR="00F5717A" w:rsidRDefault="00F5717A" w:rsidP="00F5717A">
            <w:pPr>
              <w:pStyle w:val="tbnormal"/>
              <w:jc w:val="center"/>
            </w:pPr>
            <w:r>
              <w:rPr>
                <w:noProof/>
                <w:lang w:eastAsia="fr-FR"/>
              </w:rPr>
              <w:drawing>
                <wp:inline distT="0" distB="0" distL="0" distR="0" wp14:anchorId="5AB301CB" wp14:editId="20339E81">
                  <wp:extent cx="4320000" cy="83821"/>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4 à 11.33.3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320000" cy="83821"/>
                          </a:xfrm>
                          <a:prstGeom prst="rect">
                            <a:avLst/>
                          </a:prstGeom>
                        </pic:spPr>
                      </pic:pic>
                    </a:graphicData>
                  </a:graphic>
                </wp:inline>
              </w:drawing>
            </w:r>
          </w:p>
          <w:p w14:paraId="08AF496D" w14:textId="77777777" w:rsidR="00470672" w:rsidRDefault="00470672" w:rsidP="00F5717A">
            <w:pPr>
              <w:pStyle w:val="tbnormal"/>
              <w:jc w:val="center"/>
            </w:pPr>
            <w:r>
              <w:t>Figure 3 :</w:t>
            </w:r>
          </w:p>
          <w:p w14:paraId="1BB68682" w14:textId="09010F29" w:rsidR="00470672" w:rsidRPr="00A51B77" w:rsidRDefault="00470672" w:rsidP="00F5717A">
            <w:pPr>
              <w:pStyle w:val="tbnormal"/>
              <w:jc w:val="center"/>
            </w:pPr>
          </w:p>
        </w:tc>
      </w:tr>
      <w:tr w:rsidR="00D23F75" w:rsidRPr="003A4596" w14:paraId="092905B1" w14:textId="77777777" w:rsidTr="00265AFD">
        <w:trPr>
          <w:trHeight w:val="454"/>
        </w:trPr>
        <w:tc>
          <w:tcPr>
            <w:tcW w:w="7360" w:type="dxa"/>
            <w:gridSpan w:val="2"/>
          </w:tcPr>
          <w:p w14:paraId="22408BDA" w14:textId="14BAAB2B" w:rsidR="00D23F75" w:rsidRPr="00CC368F" w:rsidRDefault="00470672" w:rsidP="00607085">
            <w:pPr>
              <w:pStyle w:val="tbnormal"/>
              <w:jc w:val="left"/>
              <w:rPr>
                <w:b/>
              </w:rPr>
            </w:pPr>
            <w:r>
              <w:rPr>
                <w:b/>
              </w:rPr>
              <w:t>Recommandations</w:t>
            </w:r>
            <w:r w:rsidR="00834DC8">
              <w:rPr>
                <w:b/>
              </w:rPr>
              <w:t> :</w:t>
            </w:r>
          </w:p>
          <w:p w14:paraId="7614BD9A" w14:textId="77777777" w:rsidR="00470672" w:rsidRDefault="00470672" w:rsidP="00F5717A">
            <w:pPr>
              <w:pStyle w:val="tbnormal"/>
              <w:jc w:val="left"/>
            </w:pPr>
            <w:r>
              <w:t>Suite à l’exécution du MRP, il est nécessaire de modifier certains attributs des différents objets générés.</w:t>
            </w:r>
          </w:p>
          <w:p w14:paraId="3B0641A2" w14:textId="17A6F565" w:rsidR="00F5717A" w:rsidRPr="00470672" w:rsidRDefault="00470672" w:rsidP="00470672">
            <w:pPr>
              <w:pStyle w:val="tbnormal"/>
              <w:numPr>
                <w:ilvl w:val="0"/>
                <w:numId w:val="51"/>
              </w:numPr>
              <w:jc w:val="left"/>
              <w:rPr>
                <w:b/>
              </w:rPr>
            </w:pPr>
            <w:proofErr w:type="spellStart"/>
            <w:proofErr w:type="gramStart"/>
            <w:r w:rsidRPr="00470672">
              <w:rPr>
                <w:b/>
              </w:rPr>
              <w:t>procurement.order</w:t>
            </w:r>
            <w:proofErr w:type="gramEnd"/>
            <w:r w:rsidRPr="00470672">
              <w:rPr>
                <w:b/>
              </w:rPr>
              <w:t>.date_planned</w:t>
            </w:r>
            <w:proofErr w:type="spellEnd"/>
            <w:r>
              <w:t xml:space="preserve"> : Doit être modifié avec la date résultante du calcul suivant : </w:t>
            </w:r>
            <w:r w:rsidR="00F5717A" w:rsidRPr="00470672">
              <w:rPr>
                <w:b/>
              </w:rPr>
              <w:t>Jour simulé + plus long délai d’acquisition des matières premières</w:t>
            </w:r>
            <w:r w:rsidR="007A76D6">
              <w:rPr>
                <w:b/>
              </w:rPr>
              <w:t>.</w:t>
            </w:r>
          </w:p>
          <w:p w14:paraId="5B6B5BDE" w14:textId="77777777" w:rsidR="00470672" w:rsidRDefault="00470672" w:rsidP="00F5717A">
            <w:pPr>
              <w:pStyle w:val="tbnormal"/>
              <w:numPr>
                <w:ilvl w:val="0"/>
                <w:numId w:val="51"/>
              </w:numPr>
              <w:jc w:val="left"/>
            </w:pPr>
            <w:proofErr w:type="spellStart"/>
            <w:proofErr w:type="gramStart"/>
            <w:r w:rsidRPr="00470672">
              <w:rPr>
                <w:b/>
              </w:rPr>
              <w:t>mrp.production</w:t>
            </w:r>
            <w:proofErr w:type="gramEnd"/>
            <w:r w:rsidRPr="00470672">
              <w:rPr>
                <w:b/>
              </w:rPr>
              <w:t>.date_planned</w:t>
            </w:r>
            <w:proofErr w:type="spellEnd"/>
            <w:r>
              <w:t> : Doit être modifié avec la même date.</w:t>
            </w:r>
          </w:p>
          <w:p w14:paraId="7E863B2D" w14:textId="0B6A4CDE" w:rsidR="00470672" w:rsidRDefault="00470672" w:rsidP="000863D6">
            <w:pPr>
              <w:pStyle w:val="tbnormal"/>
              <w:numPr>
                <w:ilvl w:val="0"/>
                <w:numId w:val="51"/>
              </w:numPr>
              <w:jc w:val="left"/>
            </w:pPr>
            <w:r>
              <w:t xml:space="preserve">Chaque </w:t>
            </w:r>
            <w:proofErr w:type="spellStart"/>
            <w:proofErr w:type="gramStart"/>
            <w:r w:rsidRPr="000863D6">
              <w:rPr>
                <w:b/>
              </w:rPr>
              <w:t>purchase.order</w:t>
            </w:r>
            <w:proofErr w:type="gramEnd"/>
            <w:r w:rsidRPr="000863D6">
              <w:rPr>
                <w:b/>
              </w:rPr>
              <w:t>.date_order</w:t>
            </w:r>
            <w:proofErr w:type="spellEnd"/>
            <w:r>
              <w:t xml:space="preserve"> : </w:t>
            </w:r>
            <w:r w:rsidR="00BE11E1">
              <w:t>Doivent</w:t>
            </w:r>
            <w:r w:rsidR="000863D6">
              <w:t xml:space="preserve"> être modifié</w:t>
            </w:r>
            <w:r w:rsidR="00BE11E1">
              <w:t>es</w:t>
            </w:r>
            <w:r w:rsidR="000863D6">
              <w:t xml:space="preserve"> avec la date courante de simulation</w:t>
            </w:r>
            <w:r w:rsidR="007A76D6">
              <w:t xml:space="preserve"> et la date courante de simulation.</w:t>
            </w:r>
          </w:p>
          <w:p w14:paraId="027F06FB" w14:textId="543914C4" w:rsidR="000863D6" w:rsidRDefault="000863D6" w:rsidP="000863D6">
            <w:pPr>
              <w:pStyle w:val="tbnormal"/>
              <w:numPr>
                <w:ilvl w:val="0"/>
                <w:numId w:val="51"/>
              </w:numPr>
              <w:jc w:val="left"/>
            </w:pPr>
            <w:r>
              <w:lastRenderedPageBreak/>
              <w:t xml:space="preserve">Chaque </w:t>
            </w:r>
            <w:proofErr w:type="spellStart"/>
            <w:proofErr w:type="gramStart"/>
            <w:r w:rsidRPr="000863D6">
              <w:rPr>
                <w:b/>
              </w:rPr>
              <w:t>purchase.order</w:t>
            </w:r>
            <w:proofErr w:type="gramEnd"/>
            <w:r w:rsidRPr="000863D6">
              <w:rPr>
                <w:b/>
              </w:rPr>
              <w:t>.date_planned</w:t>
            </w:r>
            <w:proofErr w:type="spellEnd"/>
            <w:r>
              <w:t> : Doivent être modifiée</w:t>
            </w:r>
            <w:r w:rsidR="002F4D92">
              <w:t>s</w:t>
            </w:r>
            <w:r>
              <w:t xml:space="preserve"> avec la même date que </w:t>
            </w:r>
            <w:proofErr w:type="spellStart"/>
            <w:r w:rsidRPr="000863D6">
              <w:rPr>
                <w:b/>
              </w:rPr>
              <w:t>mrp.production.date_planned</w:t>
            </w:r>
            <w:proofErr w:type="spellEnd"/>
            <w:r w:rsidR="007A76D6">
              <w:t xml:space="preserve"> + délai fournisseur.</w:t>
            </w:r>
          </w:p>
          <w:p w14:paraId="3B5D1954" w14:textId="4D083AC1" w:rsidR="00BD66D5" w:rsidRDefault="00BD66D5" w:rsidP="000E0EDA">
            <w:pPr>
              <w:pStyle w:val="tbnormal"/>
              <w:numPr>
                <w:ilvl w:val="0"/>
                <w:numId w:val="51"/>
              </w:numPr>
              <w:jc w:val="left"/>
            </w:pPr>
            <w:r>
              <w:t xml:space="preserve">Tous les </w:t>
            </w:r>
            <w:proofErr w:type="spellStart"/>
            <w:proofErr w:type="gramStart"/>
            <w:r w:rsidRPr="00BD66D5">
              <w:rPr>
                <w:b/>
              </w:rPr>
              <w:t>stock.move</w:t>
            </w:r>
            <w:proofErr w:type="gramEnd"/>
            <w:r w:rsidRPr="00BD66D5">
              <w:rPr>
                <w:b/>
              </w:rPr>
              <w:t>.created_date</w:t>
            </w:r>
            <w:proofErr w:type="spellEnd"/>
            <w:r>
              <w:t> : Doivent être modifiés avec la valeur de</w:t>
            </w:r>
            <w:r w:rsidR="002D18D7">
              <w:t xml:space="preserve"> la date courante de simulation (voir limites chapitre #REF).</w:t>
            </w:r>
          </w:p>
          <w:p w14:paraId="62FABD7B" w14:textId="0CC8A2AE" w:rsidR="00267010" w:rsidRDefault="00267010" w:rsidP="000E0EDA">
            <w:pPr>
              <w:pStyle w:val="tbnormal"/>
              <w:numPr>
                <w:ilvl w:val="0"/>
                <w:numId w:val="51"/>
              </w:numPr>
              <w:jc w:val="left"/>
            </w:pPr>
            <w:r>
              <w:t xml:space="preserve">Tous les mouvements de stock </w:t>
            </w:r>
            <w:proofErr w:type="spellStart"/>
            <w:proofErr w:type="gramStart"/>
            <w:r w:rsidRPr="00267010">
              <w:rPr>
                <w:b/>
              </w:rPr>
              <w:t>stock.move</w:t>
            </w:r>
            <w:proofErr w:type="gramEnd"/>
            <w:r w:rsidRPr="00267010">
              <w:rPr>
                <w:b/>
              </w:rPr>
              <w:t>.date_expected</w:t>
            </w:r>
            <w:proofErr w:type="spellEnd"/>
            <w:r>
              <w:t xml:space="preserve"> concernant les entrées de matièr</w:t>
            </w:r>
            <w:r w:rsidR="00E608C8">
              <w:t xml:space="preserve">es premières suite aux achats : Doivent être modifiés </w:t>
            </w:r>
            <w:r w:rsidR="007A76D6">
              <w:t xml:space="preserve">avec la même date que </w:t>
            </w:r>
            <w:proofErr w:type="spellStart"/>
            <w:r w:rsidR="007A76D6" w:rsidRPr="007A76D6">
              <w:rPr>
                <w:b/>
              </w:rPr>
              <w:t>purchase.order.date_planned</w:t>
            </w:r>
            <w:proofErr w:type="spellEnd"/>
            <w:r w:rsidR="007A76D6">
              <w:t>.</w:t>
            </w:r>
          </w:p>
          <w:p w14:paraId="7476B5CA" w14:textId="39F600B1" w:rsidR="000E0EDA" w:rsidRPr="00470672" w:rsidRDefault="000E0EDA" w:rsidP="000E0EDA">
            <w:pPr>
              <w:pStyle w:val="tbnormal"/>
              <w:numPr>
                <w:ilvl w:val="0"/>
                <w:numId w:val="51"/>
              </w:numPr>
              <w:jc w:val="left"/>
            </w:pPr>
            <w:r>
              <w:t xml:space="preserve">L’attribut </w:t>
            </w:r>
            <w:proofErr w:type="spellStart"/>
            <w:r w:rsidRPr="000E0EDA">
              <w:rPr>
                <w:b/>
              </w:rPr>
              <w:t>stock.move.date_expected</w:t>
            </w:r>
            <w:proofErr w:type="spellEnd"/>
            <w:r>
              <w:t xml:space="preserve"> du mouvement correspondant à l’entrée en stock des produits finis fabriqué : Doit être modifié avec la date : </w:t>
            </w:r>
            <w:proofErr w:type="spellStart"/>
            <w:r w:rsidRPr="000E0EDA">
              <w:rPr>
                <w:b/>
              </w:rPr>
              <w:t>mrp.production.date_planned</w:t>
            </w:r>
            <w:proofErr w:type="spellEnd"/>
            <w:r w:rsidRPr="000E0EDA">
              <w:rPr>
                <w:b/>
              </w:rPr>
              <w:t xml:space="preserve"> + délai de fabrication</w:t>
            </w:r>
            <w:r>
              <w:t>.</w:t>
            </w:r>
          </w:p>
        </w:tc>
      </w:tr>
      <w:tr w:rsidR="00497055" w:rsidRPr="003A4596" w14:paraId="15845E7E" w14:textId="77777777" w:rsidTr="00265AFD">
        <w:trPr>
          <w:trHeight w:val="454"/>
        </w:trPr>
        <w:tc>
          <w:tcPr>
            <w:tcW w:w="2852" w:type="dxa"/>
          </w:tcPr>
          <w:p w14:paraId="10BC56B4" w14:textId="77777777" w:rsidR="005B7702" w:rsidRDefault="005B7702" w:rsidP="00A11605">
            <w:pPr>
              <w:pStyle w:val="tbnormal"/>
              <w:jc w:val="left"/>
            </w:pPr>
            <w:r w:rsidRPr="00A11605">
              <w:lastRenderedPageBreak/>
              <w:t>PR01</w:t>
            </w:r>
          </w:p>
          <w:p w14:paraId="2E7248F5" w14:textId="2456E5FF" w:rsidR="009F7894" w:rsidRPr="00A11605" w:rsidRDefault="009F7894" w:rsidP="00A11605">
            <w:pPr>
              <w:pStyle w:val="tbnormal"/>
              <w:jc w:val="left"/>
            </w:pPr>
            <w:r>
              <w:t>Confirmer OA</w:t>
            </w:r>
          </w:p>
        </w:tc>
        <w:tc>
          <w:tcPr>
            <w:tcW w:w="4508" w:type="dxa"/>
          </w:tcPr>
          <w:p w14:paraId="068E9849" w14:textId="77777777" w:rsidR="000139C7" w:rsidRDefault="000139C7" w:rsidP="000139C7">
            <w:pPr>
              <w:pStyle w:val="tbnormal"/>
              <w:numPr>
                <w:ilvl w:val="0"/>
                <w:numId w:val="36"/>
              </w:numPr>
              <w:jc w:val="left"/>
            </w:pPr>
            <w:proofErr w:type="spellStart"/>
            <w:proofErr w:type="gramStart"/>
            <w:r>
              <w:t>stock.picking</w:t>
            </w:r>
            <w:proofErr w:type="spellEnd"/>
            <w:proofErr w:type="gramEnd"/>
          </w:p>
          <w:p w14:paraId="7165B372" w14:textId="416351C7" w:rsidR="005B7702" w:rsidRPr="000139C7" w:rsidRDefault="000139C7" w:rsidP="000139C7">
            <w:pPr>
              <w:pStyle w:val="tbnormal"/>
              <w:numPr>
                <w:ilvl w:val="0"/>
                <w:numId w:val="36"/>
              </w:numPr>
              <w:jc w:val="left"/>
            </w:pPr>
            <w:proofErr w:type="spellStart"/>
            <w:r>
              <w:t>stock.pack.operation</w:t>
            </w:r>
            <w:proofErr w:type="spellEnd"/>
          </w:p>
        </w:tc>
      </w:tr>
      <w:tr w:rsidR="005F6155" w:rsidRPr="003A4596" w14:paraId="705DCF35" w14:textId="77777777" w:rsidTr="0021746C">
        <w:trPr>
          <w:trHeight w:val="454"/>
        </w:trPr>
        <w:tc>
          <w:tcPr>
            <w:tcW w:w="7360" w:type="dxa"/>
            <w:gridSpan w:val="2"/>
          </w:tcPr>
          <w:p w14:paraId="1917A501" w14:textId="77777777" w:rsidR="005F6155" w:rsidRDefault="005F6155" w:rsidP="005F6155">
            <w:pPr>
              <w:pStyle w:val="tbnormal"/>
              <w:jc w:val="left"/>
              <w:rPr>
                <w:b/>
              </w:rPr>
            </w:pPr>
            <w:r w:rsidRPr="005F6155">
              <w:rPr>
                <w:b/>
              </w:rPr>
              <w:t>Recommandations :</w:t>
            </w:r>
          </w:p>
          <w:p w14:paraId="3DD14FB5" w14:textId="5A991D6D" w:rsidR="005F6155" w:rsidRDefault="005F6155" w:rsidP="005F6155">
            <w:pPr>
              <w:pStyle w:val="tbnormal"/>
              <w:jc w:val="left"/>
            </w:pPr>
            <w:r>
              <w:t xml:space="preserve">Le simulateur doit modifier les attributs </w:t>
            </w:r>
            <w:proofErr w:type="spellStart"/>
            <w:proofErr w:type="gramStart"/>
            <w:r w:rsidRPr="005F6155">
              <w:rPr>
                <w:b/>
              </w:rPr>
              <w:t>stock.picking</w:t>
            </w:r>
            <w:proofErr w:type="gramEnd"/>
            <w:r w:rsidRPr="005F6155">
              <w:rPr>
                <w:b/>
              </w:rPr>
              <w:t>.date</w:t>
            </w:r>
            <w:proofErr w:type="spellEnd"/>
            <w:r>
              <w:t xml:space="preserve"> et </w:t>
            </w:r>
            <w:proofErr w:type="spellStart"/>
            <w:r w:rsidRPr="005F6155">
              <w:rPr>
                <w:b/>
              </w:rPr>
              <w:t>stock.pack.operations.date</w:t>
            </w:r>
            <w:proofErr w:type="spellEnd"/>
            <w:r>
              <w:t xml:space="preserve"> avec la valeur de la date courante de simulation -1 jour. La soustraction d’un jour est nécessaire car le simulateur peut récupérer l’action de confirmation</w:t>
            </w:r>
            <w:r w:rsidR="0025252A">
              <w:t xml:space="preserve"> des participants qu’à la lecture suivante, c’est-à-dire le j</w:t>
            </w:r>
            <w:r>
              <w:t xml:space="preserve">our d’après. Il doit aussi modifier l’attribut </w:t>
            </w:r>
            <w:proofErr w:type="spellStart"/>
            <w:r w:rsidRPr="001F1BB1">
              <w:rPr>
                <w:b/>
              </w:rPr>
              <w:t>stock.picking.min_date</w:t>
            </w:r>
            <w:proofErr w:type="spellEnd"/>
            <w:r>
              <w:t xml:space="preserve"> avec la même date que l’attribut </w:t>
            </w:r>
            <w:r w:rsidRPr="001F1BB1">
              <w:rPr>
                <w:b/>
              </w:rPr>
              <w:t>date</w:t>
            </w:r>
            <w:r>
              <w:t xml:space="preserve"> en ajoutant le délai du fournisseur.</w:t>
            </w:r>
          </w:p>
          <w:p w14:paraId="20296D96" w14:textId="27FAA06E" w:rsidR="007B60B5" w:rsidRPr="005F6155" w:rsidRDefault="007B60B5" w:rsidP="005F6155">
            <w:pPr>
              <w:pStyle w:val="tbnormal"/>
              <w:jc w:val="left"/>
            </w:pPr>
            <w:r>
              <w:t>Il doit le faire autant de fois qu’il y a de commande d’achat validée.</w:t>
            </w:r>
          </w:p>
        </w:tc>
      </w:tr>
      <w:tr w:rsidR="00497055" w:rsidRPr="003A4596" w14:paraId="1CE6BA5E" w14:textId="77777777" w:rsidTr="00265AFD">
        <w:trPr>
          <w:trHeight w:val="454"/>
        </w:trPr>
        <w:tc>
          <w:tcPr>
            <w:tcW w:w="2852" w:type="dxa"/>
          </w:tcPr>
          <w:p w14:paraId="34C240BA" w14:textId="77777777" w:rsidR="005B7702" w:rsidRDefault="005B7702" w:rsidP="00A11605">
            <w:pPr>
              <w:pStyle w:val="tbnormal"/>
              <w:jc w:val="left"/>
            </w:pPr>
            <w:r w:rsidRPr="00A11605">
              <w:t>PR02</w:t>
            </w:r>
          </w:p>
          <w:p w14:paraId="03B6E27A" w14:textId="1B39F84A" w:rsidR="009F7894" w:rsidRPr="00A11605" w:rsidRDefault="009F7894" w:rsidP="00A11605">
            <w:pPr>
              <w:pStyle w:val="tbnormal"/>
              <w:jc w:val="left"/>
            </w:pPr>
            <w:r>
              <w:t>Réceptionner marchandise</w:t>
            </w:r>
          </w:p>
        </w:tc>
        <w:tc>
          <w:tcPr>
            <w:tcW w:w="4508" w:type="dxa"/>
          </w:tcPr>
          <w:p w14:paraId="34F15539" w14:textId="295F35E4" w:rsidR="005B7702" w:rsidRDefault="005B7702" w:rsidP="00B440F6">
            <w:pPr>
              <w:pStyle w:val="tbnormal"/>
              <w:numPr>
                <w:ilvl w:val="0"/>
                <w:numId w:val="37"/>
              </w:numPr>
              <w:jc w:val="left"/>
            </w:pPr>
            <w:proofErr w:type="spellStart"/>
            <w:proofErr w:type="gramStart"/>
            <w:r>
              <w:t>stock.immediate</w:t>
            </w:r>
            <w:proofErr w:type="gramEnd"/>
            <w:r>
              <w:t>.transfer</w:t>
            </w:r>
            <w:proofErr w:type="spellEnd"/>
          </w:p>
          <w:p w14:paraId="383083A5" w14:textId="77777777" w:rsidR="005B7702" w:rsidRDefault="005B7702" w:rsidP="00B440F6">
            <w:pPr>
              <w:pStyle w:val="tbnormal"/>
              <w:numPr>
                <w:ilvl w:val="0"/>
                <w:numId w:val="37"/>
              </w:numPr>
              <w:jc w:val="left"/>
            </w:pPr>
            <w:proofErr w:type="spellStart"/>
            <w:proofErr w:type="gramStart"/>
            <w:r>
              <w:t>stock.quant</w:t>
            </w:r>
            <w:proofErr w:type="spellEnd"/>
            <w:proofErr w:type="gramEnd"/>
          </w:p>
          <w:p w14:paraId="38372BD5" w14:textId="77777777" w:rsidR="005B7702" w:rsidRDefault="005B7702" w:rsidP="00B440F6">
            <w:pPr>
              <w:pStyle w:val="tbnormal"/>
              <w:numPr>
                <w:ilvl w:val="0"/>
                <w:numId w:val="37"/>
              </w:numPr>
              <w:jc w:val="left"/>
            </w:pPr>
            <w:proofErr w:type="spellStart"/>
            <w:proofErr w:type="gramStart"/>
            <w:r>
              <w:t>account.move</w:t>
            </w:r>
            <w:proofErr w:type="spellEnd"/>
            <w:proofErr w:type="gramEnd"/>
          </w:p>
          <w:p w14:paraId="1A1B2349" w14:textId="0ECC9661" w:rsidR="005B7702" w:rsidRPr="00A11605" w:rsidRDefault="005B7702" w:rsidP="00B440F6">
            <w:pPr>
              <w:pStyle w:val="tbnormal"/>
              <w:numPr>
                <w:ilvl w:val="0"/>
                <w:numId w:val="37"/>
              </w:numPr>
              <w:jc w:val="left"/>
            </w:pPr>
            <w:proofErr w:type="spellStart"/>
            <w:r>
              <w:t>account.move.line</w:t>
            </w:r>
            <w:proofErr w:type="spellEnd"/>
          </w:p>
        </w:tc>
      </w:tr>
      <w:tr w:rsidR="0025252A" w:rsidRPr="003A4596" w14:paraId="16039D54" w14:textId="77777777" w:rsidTr="0021746C">
        <w:trPr>
          <w:trHeight w:val="454"/>
        </w:trPr>
        <w:tc>
          <w:tcPr>
            <w:tcW w:w="7360" w:type="dxa"/>
            <w:gridSpan w:val="2"/>
          </w:tcPr>
          <w:p w14:paraId="2D83027F" w14:textId="77777777" w:rsidR="0025252A" w:rsidRDefault="0025252A" w:rsidP="0025252A">
            <w:pPr>
              <w:pStyle w:val="tbnormal"/>
              <w:jc w:val="left"/>
            </w:pPr>
          </w:p>
        </w:tc>
      </w:tr>
      <w:tr w:rsidR="00497055" w:rsidRPr="003A4596" w14:paraId="1FF6C4D2" w14:textId="77777777" w:rsidTr="00265AFD">
        <w:trPr>
          <w:trHeight w:val="454"/>
        </w:trPr>
        <w:tc>
          <w:tcPr>
            <w:tcW w:w="2852" w:type="dxa"/>
          </w:tcPr>
          <w:p w14:paraId="7700C090" w14:textId="77777777" w:rsidR="005B7702" w:rsidRDefault="005B7702" w:rsidP="00A11605">
            <w:pPr>
              <w:pStyle w:val="tbnormal"/>
              <w:jc w:val="left"/>
            </w:pPr>
            <w:r w:rsidRPr="00A11605">
              <w:t>PR03</w:t>
            </w:r>
          </w:p>
          <w:p w14:paraId="32E88160" w14:textId="72E859AF" w:rsidR="009F7894" w:rsidRPr="00A11605" w:rsidRDefault="009F7894" w:rsidP="00A11605">
            <w:pPr>
              <w:pStyle w:val="tbnormal"/>
              <w:jc w:val="left"/>
            </w:pPr>
            <w:r>
              <w:t>Créer facture fournisseur</w:t>
            </w:r>
          </w:p>
        </w:tc>
        <w:tc>
          <w:tcPr>
            <w:tcW w:w="4508" w:type="dxa"/>
          </w:tcPr>
          <w:p w14:paraId="577C8DC0" w14:textId="77777777" w:rsidR="005B7702" w:rsidRDefault="005B7702" w:rsidP="00B440F6">
            <w:pPr>
              <w:pStyle w:val="tbnormal"/>
              <w:numPr>
                <w:ilvl w:val="0"/>
                <w:numId w:val="38"/>
              </w:numPr>
              <w:jc w:val="left"/>
            </w:pPr>
            <w:proofErr w:type="spellStart"/>
            <w:proofErr w:type="gramStart"/>
            <w:r>
              <w:t>account.invoice</w:t>
            </w:r>
            <w:proofErr w:type="spellEnd"/>
            <w:proofErr w:type="gramEnd"/>
          </w:p>
          <w:p w14:paraId="7A593A15" w14:textId="77777777" w:rsidR="005B7702" w:rsidRDefault="005B7702" w:rsidP="00B440F6">
            <w:pPr>
              <w:pStyle w:val="tbnormal"/>
              <w:numPr>
                <w:ilvl w:val="0"/>
                <w:numId w:val="38"/>
              </w:numPr>
              <w:jc w:val="left"/>
            </w:pPr>
            <w:proofErr w:type="spellStart"/>
            <w:proofErr w:type="gramStart"/>
            <w:r>
              <w:t>account.invoice</w:t>
            </w:r>
            <w:proofErr w:type="gramEnd"/>
            <w:r>
              <w:t>.line</w:t>
            </w:r>
            <w:proofErr w:type="spellEnd"/>
          </w:p>
          <w:p w14:paraId="4C163B81"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1CB80D34" w14:textId="66E3E8C1" w:rsidR="002A4440" w:rsidRPr="00A11605" w:rsidRDefault="002A4440" w:rsidP="00B440F6">
            <w:pPr>
              <w:pStyle w:val="tbnormal"/>
              <w:numPr>
                <w:ilvl w:val="0"/>
                <w:numId w:val="38"/>
              </w:numPr>
              <w:jc w:val="left"/>
            </w:pPr>
            <w:proofErr w:type="spellStart"/>
            <w:r>
              <w:t>account.move.line</w:t>
            </w:r>
            <w:proofErr w:type="spellEnd"/>
          </w:p>
        </w:tc>
      </w:tr>
      <w:tr w:rsidR="00497055" w:rsidRPr="003A4596" w14:paraId="55FDE5C2" w14:textId="77777777" w:rsidTr="00265AFD">
        <w:trPr>
          <w:trHeight w:val="454"/>
        </w:trPr>
        <w:tc>
          <w:tcPr>
            <w:tcW w:w="2852" w:type="dxa"/>
          </w:tcPr>
          <w:p w14:paraId="56C574B3" w14:textId="77777777" w:rsidR="005B7702" w:rsidRDefault="005B7702" w:rsidP="00A11605">
            <w:pPr>
              <w:pStyle w:val="tbnormal"/>
              <w:jc w:val="left"/>
            </w:pPr>
            <w:r w:rsidRPr="00A11605">
              <w:t>PR04</w:t>
            </w:r>
          </w:p>
          <w:p w14:paraId="383FF443" w14:textId="701AE70B" w:rsidR="009F7894" w:rsidRPr="00A11605" w:rsidRDefault="009F7894" w:rsidP="00A11605">
            <w:pPr>
              <w:pStyle w:val="tbnormal"/>
              <w:jc w:val="left"/>
            </w:pPr>
            <w:r>
              <w:t>Comptabiliser paiement fournisseur</w:t>
            </w:r>
          </w:p>
        </w:tc>
        <w:tc>
          <w:tcPr>
            <w:tcW w:w="4508" w:type="dxa"/>
          </w:tcPr>
          <w:p w14:paraId="67CAB265" w14:textId="77777777" w:rsidR="002A4440" w:rsidRDefault="002A4440" w:rsidP="00B440F6">
            <w:pPr>
              <w:pStyle w:val="tbnormal"/>
              <w:numPr>
                <w:ilvl w:val="0"/>
                <w:numId w:val="38"/>
              </w:numPr>
              <w:spacing w:line="259" w:lineRule="auto"/>
              <w:jc w:val="left"/>
            </w:pPr>
            <w:proofErr w:type="spellStart"/>
            <w:proofErr w:type="gramStart"/>
            <w:r>
              <w:t>account.move</w:t>
            </w:r>
            <w:proofErr w:type="spellEnd"/>
            <w:proofErr w:type="gramEnd"/>
          </w:p>
          <w:p w14:paraId="70C2CCCC" w14:textId="7DDC739A" w:rsidR="002A4440" w:rsidRDefault="002A4440" w:rsidP="00B440F6">
            <w:pPr>
              <w:pStyle w:val="tbnormal"/>
              <w:numPr>
                <w:ilvl w:val="0"/>
                <w:numId w:val="38"/>
              </w:numPr>
              <w:jc w:val="left"/>
            </w:pPr>
            <w:proofErr w:type="spellStart"/>
            <w:proofErr w:type="gramStart"/>
            <w:r>
              <w:t>account.move</w:t>
            </w:r>
            <w:proofErr w:type="gramEnd"/>
            <w:r>
              <w:t>.line</w:t>
            </w:r>
            <w:proofErr w:type="spellEnd"/>
          </w:p>
          <w:p w14:paraId="088A705B" w14:textId="7C37A5B1" w:rsidR="005B7702" w:rsidRPr="00A11605" w:rsidRDefault="005B7702" w:rsidP="00B440F6">
            <w:pPr>
              <w:pStyle w:val="tbnormal"/>
              <w:numPr>
                <w:ilvl w:val="0"/>
                <w:numId w:val="38"/>
              </w:numPr>
              <w:jc w:val="left"/>
            </w:pPr>
            <w:proofErr w:type="spellStart"/>
            <w:r>
              <w:t>account.payment</w:t>
            </w:r>
            <w:proofErr w:type="spellEnd"/>
          </w:p>
        </w:tc>
      </w:tr>
      <w:tr w:rsidR="00497055" w:rsidRPr="003A4596" w14:paraId="68403FC0" w14:textId="77777777" w:rsidTr="00265AFD">
        <w:trPr>
          <w:trHeight w:val="454"/>
        </w:trPr>
        <w:tc>
          <w:tcPr>
            <w:tcW w:w="2852" w:type="dxa"/>
          </w:tcPr>
          <w:p w14:paraId="531E800A" w14:textId="77777777" w:rsidR="005B7702" w:rsidRDefault="005B7702" w:rsidP="00A11605">
            <w:pPr>
              <w:pStyle w:val="tbnormal"/>
              <w:jc w:val="left"/>
            </w:pPr>
            <w:r w:rsidRPr="00A11605">
              <w:t>MA01</w:t>
            </w:r>
          </w:p>
          <w:p w14:paraId="04DABDA3" w14:textId="5422E0F7" w:rsidR="009F7894" w:rsidRPr="00A11605" w:rsidRDefault="009F7894" w:rsidP="00A11605">
            <w:pPr>
              <w:pStyle w:val="tbnormal"/>
              <w:jc w:val="left"/>
            </w:pPr>
            <w:r>
              <w:t>Lancer OF</w:t>
            </w:r>
          </w:p>
        </w:tc>
        <w:tc>
          <w:tcPr>
            <w:tcW w:w="4508" w:type="dxa"/>
          </w:tcPr>
          <w:p w14:paraId="56A9C5A5" w14:textId="63ADFB22" w:rsidR="005B7702" w:rsidRPr="00A11605" w:rsidRDefault="005B7702" w:rsidP="00B440F6">
            <w:pPr>
              <w:pStyle w:val="tbnormal"/>
              <w:numPr>
                <w:ilvl w:val="0"/>
                <w:numId w:val="38"/>
              </w:numPr>
              <w:jc w:val="left"/>
            </w:pPr>
            <w:r>
              <w:t>Aucun</w:t>
            </w:r>
          </w:p>
        </w:tc>
      </w:tr>
      <w:tr w:rsidR="00497055" w:rsidRPr="003A4596" w14:paraId="728A14E2" w14:textId="77777777" w:rsidTr="00265AFD">
        <w:trPr>
          <w:trHeight w:val="454"/>
        </w:trPr>
        <w:tc>
          <w:tcPr>
            <w:tcW w:w="2852" w:type="dxa"/>
          </w:tcPr>
          <w:p w14:paraId="591D3BB2" w14:textId="77777777" w:rsidR="005B7702" w:rsidRDefault="005B7702" w:rsidP="00A11605">
            <w:pPr>
              <w:pStyle w:val="tbnormal"/>
              <w:jc w:val="left"/>
            </w:pPr>
            <w:r w:rsidRPr="00A11605">
              <w:t>MA02</w:t>
            </w:r>
          </w:p>
          <w:p w14:paraId="374CDE14" w14:textId="5187FEF1" w:rsidR="009F7894" w:rsidRPr="00A11605" w:rsidRDefault="009F7894" w:rsidP="00A11605">
            <w:pPr>
              <w:pStyle w:val="tbnormal"/>
              <w:jc w:val="left"/>
            </w:pPr>
            <w:r>
              <w:t>Confirmer OF</w:t>
            </w:r>
          </w:p>
        </w:tc>
        <w:tc>
          <w:tcPr>
            <w:tcW w:w="4508" w:type="dxa"/>
          </w:tcPr>
          <w:p w14:paraId="35ABC98C" w14:textId="77777777" w:rsidR="005B7702" w:rsidRDefault="005B7702" w:rsidP="00B440F6">
            <w:pPr>
              <w:pStyle w:val="tbnormal"/>
              <w:numPr>
                <w:ilvl w:val="0"/>
                <w:numId w:val="38"/>
              </w:numPr>
              <w:jc w:val="left"/>
            </w:pPr>
            <w:proofErr w:type="spellStart"/>
            <w:proofErr w:type="gramStart"/>
            <w:r>
              <w:t>mrp.product</w:t>
            </w:r>
            <w:proofErr w:type="gramEnd"/>
            <w:r>
              <w:t>.produce</w:t>
            </w:r>
            <w:proofErr w:type="spellEnd"/>
          </w:p>
          <w:p w14:paraId="1AF07BCF" w14:textId="6B20EED5" w:rsidR="005B7702" w:rsidRPr="00A11605" w:rsidRDefault="005B7702" w:rsidP="00B440F6">
            <w:pPr>
              <w:pStyle w:val="tbnormal"/>
              <w:numPr>
                <w:ilvl w:val="0"/>
                <w:numId w:val="38"/>
              </w:numPr>
              <w:jc w:val="left"/>
            </w:pPr>
            <w:proofErr w:type="spellStart"/>
            <w:r>
              <w:t>mrp.product.produce.line</w:t>
            </w:r>
            <w:proofErr w:type="spellEnd"/>
          </w:p>
        </w:tc>
      </w:tr>
      <w:tr w:rsidR="00497055" w:rsidRPr="003A4596" w14:paraId="3A22C1A4" w14:textId="77777777" w:rsidTr="00265AFD">
        <w:trPr>
          <w:trHeight w:val="454"/>
        </w:trPr>
        <w:tc>
          <w:tcPr>
            <w:tcW w:w="2852" w:type="dxa"/>
          </w:tcPr>
          <w:p w14:paraId="694C573D" w14:textId="77777777" w:rsidR="005B7702" w:rsidRDefault="005B7702" w:rsidP="00A11605">
            <w:pPr>
              <w:pStyle w:val="tbnormal"/>
              <w:jc w:val="left"/>
            </w:pPr>
            <w:r w:rsidRPr="00A11605">
              <w:lastRenderedPageBreak/>
              <w:t>SA01</w:t>
            </w:r>
          </w:p>
          <w:p w14:paraId="40B23701" w14:textId="30BBAA62" w:rsidR="009F7894" w:rsidRPr="00A11605" w:rsidRDefault="009F7894" w:rsidP="00A11605">
            <w:pPr>
              <w:pStyle w:val="tbnormal"/>
              <w:jc w:val="left"/>
            </w:pPr>
            <w:r>
              <w:t>Créer vente</w:t>
            </w:r>
          </w:p>
        </w:tc>
        <w:tc>
          <w:tcPr>
            <w:tcW w:w="4508" w:type="dxa"/>
          </w:tcPr>
          <w:p w14:paraId="39360971" w14:textId="77777777" w:rsidR="005B7702" w:rsidRDefault="002A4440" w:rsidP="00B440F6">
            <w:pPr>
              <w:pStyle w:val="tbnormal"/>
              <w:numPr>
                <w:ilvl w:val="0"/>
                <w:numId w:val="39"/>
              </w:numPr>
              <w:jc w:val="left"/>
            </w:pPr>
            <w:proofErr w:type="spellStart"/>
            <w:proofErr w:type="gramStart"/>
            <w:r>
              <w:t>sale.order</w:t>
            </w:r>
            <w:proofErr w:type="spellEnd"/>
            <w:proofErr w:type="gramEnd"/>
          </w:p>
          <w:p w14:paraId="6402A0B1" w14:textId="77777777" w:rsidR="002A4440" w:rsidRDefault="002A4440" w:rsidP="00B440F6">
            <w:pPr>
              <w:pStyle w:val="tbnormal"/>
              <w:numPr>
                <w:ilvl w:val="0"/>
                <w:numId w:val="39"/>
              </w:numPr>
              <w:jc w:val="left"/>
            </w:pPr>
            <w:proofErr w:type="spellStart"/>
            <w:proofErr w:type="gramStart"/>
            <w:r>
              <w:t>sale.order</w:t>
            </w:r>
            <w:proofErr w:type="gramEnd"/>
            <w:r>
              <w:t>.line</w:t>
            </w:r>
            <w:proofErr w:type="spellEnd"/>
          </w:p>
          <w:p w14:paraId="2BCBFD55" w14:textId="77777777" w:rsidR="002A4440" w:rsidRDefault="002A4440" w:rsidP="00B440F6">
            <w:pPr>
              <w:pStyle w:val="tbnormal"/>
              <w:numPr>
                <w:ilvl w:val="0"/>
                <w:numId w:val="39"/>
              </w:numPr>
              <w:jc w:val="left"/>
            </w:pPr>
            <w:proofErr w:type="spellStart"/>
            <w:proofErr w:type="gramStart"/>
            <w:r>
              <w:t>stock.picking</w:t>
            </w:r>
            <w:proofErr w:type="spellEnd"/>
            <w:proofErr w:type="gramEnd"/>
          </w:p>
          <w:p w14:paraId="7B99F654" w14:textId="77777777" w:rsidR="002A4440" w:rsidRDefault="002A4440" w:rsidP="00B440F6">
            <w:pPr>
              <w:pStyle w:val="tbnormal"/>
              <w:numPr>
                <w:ilvl w:val="0"/>
                <w:numId w:val="39"/>
              </w:numPr>
              <w:jc w:val="left"/>
            </w:pPr>
            <w:proofErr w:type="spellStart"/>
            <w:proofErr w:type="gramStart"/>
            <w:r>
              <w:t>stock.pack</w:t>
            </w:r>
            <w:proofErr w:type="gramEnd"/>
            <w:r>
              <w:t>.operation</w:t>
            </w:r>
            <w:proofErr w:type="spellEnd"/>
          </w:p>
          <w:p w14:paraId="0FF4FD4E" w14:textId="7F8010DD" w:rsidR="002A4440" w:rsidRPr="00A11605" w:rsidRDefault="002A4440" w:rsidP="00B440F6">
            <w:pPr>
              <w:pStyle w:val="tbnormal"/>
              <w:numPr>
                <w:ilvl w:val="0"/>
                <w:numId w:val="39"/>
              </w:numPr>
              <w:jc w:val="left"/>
            </w:pPr>
            <w:proofErr w:type="spellStart"/>
            <w:r>
              <w:t>stock.move</w:t>
            </w:r>
            <w:proofErr w:type="spellEnd"/>
          </w:p>
        </w:tc>
      </w:tr>
      <w:tr w:rsidR="00497055" w:rsidRPr="003A4596" w14:paraId="0F0E6B7D" w14:textId="77777777" w:rsidTr="00265AFD">
        <w:trPr>
          <w:trHeight w:val="454"/>
        </w:trPr>
        <w:tc>
          <w:tcPr>
            <w:tcW w:w="2852" w:type="dxa"/>
          </w:tcPr>
          <w:p w14:paraId="2A8448AB" w14:textId="77777777" w:rsidR="005B7702" w:rsidRDefault="005B7702" w:rsidP="00A11605">
            <w:pPr>
              <w:pStyle w:val="tbnormal"/>
              <w:jc w:val="left"/>
            </w:pPr>
            <w:r w:rsidRPr="00A11605">
              <w:t>SA02</w:t>
            </w:r>
          </w:p>
          <w:p w14:paraId="6644BE84" w14:textId="2FE4A482" w:rsidR="009F7894" w:rsidRPr="00A11605" w:rsidRDefault="009F7894" w:rsidP="00A11605">
            <w:pPr>
              <w:pStyle w:val="tbnormal"/>
              <w:jc w:val="left"/>
            </w:pPr>
            <w:r>
              <w:t>Expédier marchandise</w:t>
            </w:r>
          </w:p>
        </w:tc>
        <w:tc>
          <w:tcPr>
            <w:tcW w:w="4508" w:type="dxa"/>
          </w:tcPr>
          <w:p w14:paraId="2228FF67" w14:textId="77777777" w:rsidR="002A4440" w:rsidRDefault="002A4440" w:rsidP="00B440F6">
            <w:pPr>
              <w:pStyle w:val="tbnormal"/>
              <w:numPr>
                <w:ilvl w:val="0"/>
                <w:numId w:val="37"/>
              </w:numPr>
              <w:jc w:val="left"/>
            </w:pPr>
            <w:proofErr w:type="spellStart"/>
            <w:proofErr w:type="gramStart"/>
            <w:r>
              <w:t>stock.immediate</w:t>
            </w:r>
            <w:proofErr w:type="gramEnd"/>
            <w:r>
              <w:t>.transfer</w:t>
            </w:r>
            <w:proofErr w:type="spellEnd"/>
          </w:p>
          <w:p w14:paraId="19DAC5BF" w14:textId="77777777" w:rsidR="002A4440" w:rsidRDefault="002A4440" w:rsidP="00B440F6">
            <w:pPr>
              <w:pStyle w:val="tbnormal"/>
              <w:numPr>
                <w:ilvl w:val="0"/>
                <w:numId w:val="37"/>
              </w:numPr>
              <w:jc w:val="left"/>
            </w:pPr>
            <w:proofErr w:type="spellStart"/>
            <w:proofErr w:type="gramStart"/>
            <w:r>
              <w:t>stock.quant</w:t>
            </w:r>
            <w:proofErr w:type="spellEnd"/>
            <w:proofErr w:type="gramEnd"/>
          </w:p>
          <w:p w14:paraId="78E0F41E" w14:textId="77777777" w:rsidR="002A4440" w:rsidRDefault="002A4440" w:rsidP="00B440F6">
            <w:pPr>
              <w:pStyle w:val="tbnormal"/>
              <w:numPr>
                <w:ilvl w:val="0"/>
                <w:numId w:val="37"/>
              </w:numPr>
              <w:jc w:val="left"/>
            </w:pPr>
            <w:proofErr w:type="spellStart"/>
            <w:proofErr w:type="gramStart"/>
            <w:r>
              <w:t>account.move</w:t>
            </w:r>
            <w:proofErr w:type="spellEnd"/>
            <w:proofErr w:type="gramEnd"/>
          </w:p>
          <w:p w14:paraId="764DC277" w14:textId="69022AE4" w:rsidR="005B7702" w:rsidRPr="00A11605" w:rsidRDefault="002A4440" w:rsidP="00B440F6">
            <w:pPr>
              <w:pStyle w:val="tbnormal"/>
              <w:numPr>
                <w:ilvl w:val="0"/>
                <w:numId w:val="37"/>
              </w:numPr>
              <w:jc w:val="left"/>
            </w:pPr>
            <w:proofErr w:type="spellStart"/>
            <w:r>
              <w:t>account.move.line</w:t>
            </w:r>
            <w:proofErr w:type="spellEnd"/>
          </w:p>
        </w:tc>
      </w:tr>
      <w:tr w:rsidR="00497055" w:rsidRPr="003A4596" w14:paraId="66F933A9" w14:textId="77777777" w:rsidTr="00265AFD">
        <w:trPr>
          <w:trHeight w:val="454"/>
        </w:trPr>
        <w:tc>
          <w:tcPr>
            <w:tcW w:w="2852" w:type="dxa"/>
          </w:tcPr>
          <w:p w14:paraId="7187E7A4" w14:textId="77777777" w:rsidR="005B7702" w:rsidRDefault="005B7702" w:rsidP="00A11605">
            <w:pPr>
              <w:pStyle w:val="tbnormal"/>
              <w:jc w:val="left"/>
            </w:pPr>
            <w:r w:rsidRPr="00A11605">
              <w:t>SA03</w:t>
            </w:r>
          </w:p>
          <w:p w14:paraId="602F947F" w14:textId="05CE654F" w:rsidR="009F7894" w:rsidRPr="00A11605" w:rsidRDefault="009F7894" w:rsidP="00A11605">
            <w:pPr>
              <w:pStyle w:val="tbnormal"/>
              <w:jc w:val="left"/>
            </w:pPr>
            <w:r>
              <w:t>Facturer client</w:t>
            </w:r>
          </w:p>
        </w:tc>
        <w:tc>
          <w:tcPr>
            <w:tcW w:w="4508" w:type="dxa"/>
          </w:tcPr>
          <w:p w14:paraId="64F4AC7A" w14:textId="77777777" w:rsidR="002A4440" w:rsidRDefault="002A4440" w:rsidP="00B440F6">
            <w:pPr>
              <w:pStyle w:val="tbnormal"/>
              <w:numPr>
                <w:ilvl w:val="0"/>
                <w:numId w:val="38"/>
              </w:numPr>
              <w:jc w:val="left"/>
            </w:pPr>
            <w:proofErr w:type="spellStart"/>
            <w:proofErr w:type="gramStart"/>
            <w:r>
              <w:t>account.invoice</w:t>
            </w:r>
            <w:proofErr w:type="spellEnd"/>
            <w:proofErr w:type="gramEnd"/>
          </w:p>
          <w:p w14:paraId="1989AB46" w14:textId="77777777" w:rsidR="002A4440" w:rsidRDefault="002A4440" w:rsidP="00B440F6">
            <w:pPr>
              <w:pStyle w:val="tbnormal"/>
              <w:numPr>
                <w:ilvl w:val="0"/>
                <w:numId w:val="38"/>
              </w:numPr>
              <w:jc w:val="left"/>
            </w:pPr>
            <w:proofErr w:type="spellStart"/>
            <w:proofErr w:type="gramStart"/>
            <w:r>
              <w:t>account.invoice</w:t>
            </w:r>
            <w:proofErr w:type="gramEnd"/>
            <w:r>
              <w:t>.line</w:t>
            </w:r>
            <w:proofErr w:type="spellEnd"/>
          </w:p>
          <w:p w14:paraId="517C65EF"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1C60A395" w14:textId="2C5F62EF" w:rsidR="005B7702" w:rsidRPr="00A11605" w:rsidRDefault="002A4440" w:rsidP="00B440F6">
            <w:pPr>
              <w:pStyle w:val="tbnormal"/>
              <w:numPr>
                <w:ilvl w:val="0"/>
                <w:numId w:val="38"/>
              </w:numPr>
              <w:jc w:val="left"/>
            </w:pPr>
            <w:proofErr w:type="spellStart"/>
            <w:r>
              <w:t>account.move.line</w:t>
            </w:r>
            <w:proofErr w:type="spellEnd"/>
          </w:p>
        </w:tc>
      </w:tr>
      <w:tr w:rsidR="00497055" w:rsidRPr="003A4596" w14:paraId="6BE77AEC" w14:textId="77777777" w:rsidTr="00265AFD">
        <w:trPr>
          <w:trHeight w:val="454"/>
        </w:trPr>
        <w:tc>
          <w:tcPr>
            <w:tcW w:w="2852" w:type="dxa"/>
          </w:tcPr>
          <w:p w14:paraId="5A113C5F" w14:textId="77777777" w:rsidR="005B7702" w:rsidRDefault="005B7702" w:rsidP="00A11605">
            <w:pPr>
              <w:pStyle w:val="tbnormal"/>
              <w:jc w:val="left"/>
            </w:pPr>
            <w:r w:rsidRPr="00A11605">
              <w:t>SA04</w:t>
            </w:r>
          </w:p>
          <w:p w14:paraId="27D9618E" w14:textId="6245FCF3" w:rsidR="009F7894" w:rsidRPr="00A11605" w:rsidRDefault="009F7894" w:rsidP="00A11605">
            <w:pPr>
              <w:pStyle w:val="tbnormal"/>
              <w:jc w:val="left"/>
            </w:pPr>
            <w:r>
              <w:t>Comptabiliser paiement</w:t>
            </w:r>
          </w:p>
        </w:tc>
        <w:tc>
          <w:tcPr>
            <w:tcW w:w="4508" w:type="dxa"/>
          </w:tcPr>
          <w:p w14:paraId="35CBEAE8"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56F45856" w14:textId="77777777" w:rsidR="005B7702" w:rsidRDefault="002A4440" w:rsidP="00B440F6">
            <w:pPr>
              <w:pStyle w:val="tbnormal"/>
              <w:numPr>
                <w:ilvl w:val="0"/>
                <w:numId w:val="38"/>
              </w:numPr>
              <w:jc w:val="left"/>
            </w:pPr>
            <w:proofErr w:type="spellStart"/>
            <w:proofErr w:type="gramStart"/>
            <w:r>
              <w:t>account.move</w:t>
            </w:r>
            <w:proofErr w:type="gramEnd"/>
            <w:r>
              <w:t>.line</w:t>
            </w:r>
            <w:proofErr w:type="spellEnd"/>
          </w:p>
          <w:p w14:paraId="59805AAD" w14:textId="23B2AD0D" w:rsidR="002A4440" w:rsidRPr="00A11605" w:rsidRDefault="002A4440" w:rsidP="00B440F6">
            <w:pPr>
              <w:pStyle w:val="tbnormal"/>
              <w:numPr>
                <w:ilvl w:val="0"/>
                <w:numId w:val="38"/>
              </w:numPr>
              <w:jc w:val="left"/>
            </w:pPr>
            <w:proofErr w:type="spellStart"/>
            <w:r>
              <w:t>account.payment</w:t>
            </w:r>
            <w:proofErr w:type="spellEnd"/>
          </w:p>
        </w:tc>
      </w:tr>
      <w:tr w:rsidR="00497055" w:rsidRPr="003A4596" w14:paraId="35C59A8C" w14:textId="77777777" w:rsidTr="00265AFD">
        <w:trPr>
          <w:trHeight w:val="454"/>
        </w:trPr>
        <w:tc>
          <w:tcPr>
            <w:tcW w:w="2852" w:type="dxa"/>
          </w:tcPr>
          <w:p w14:paraId="3205DA75" w14:textId="77777777" w:rsidR="005B7702" w:rsidRDefault="005B7702" w:rsidP="00A11605">
            <w:pPr>
              <w:pStyle w:val="tbnormal"/>
              <w:jc w:val="left"/>
            </w:pPr>
            <w:r w:rsidRPr="00A11605">
              <w:t>SA05</w:t>
            </w:r>
          </w:p>
          <w:p w14:paraId="57A46999" w14:textId="259A8EBA" w:rsidR="009F7894" w:rsidRPr="00A11605" w:rsidRDefault="009F7894" w:rsidP="00A11605">
            <w:pPr>
              <w:pStyle w:val="tbnormal"/>
              <w:jc w:val="left"/>
            </w:pPr>
            <w:r>
              <w:t>Changer prix de vente</w:t>
            </w:r>
          </w:p>
        </w:tc>
        <w:tc>
          <w:tcPr>
            <w:tcW w:w="4508" w:type="dxa"/>
          </w:tcPr>
          <w:p w14:paraId="5973EBD2" w14:textId="18A58425" w:rsidR="005B7702" w:rsidRPr="00A11605" w:rsidRDefault="002A4440" w:rsidP="00B440F6">
            <w:pPr>
              <w:pStyle w:val="tbnormal"/>
              <w:numPr>
                <w:ilvl w:val="0"/>
                <w:numId w:val="40"/>
              </w:numPr>
              <w:jc w:val="left"/>
            </w:pPr>
            <w:r>
              <w:t>aucun</w:t>
            </w:r>
          </w:p>
        </w:tc>
      </w:tr>
    </w:tbl>
    <w:p w14:paraId="6DB04CC2" w14:textId="77777777" w:rsidR="00C72EA5" w:rsidRDefault="00C72EA5" w:rsidP="000E6392">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21FE4" w14:paraId="2AFB3C8C" w14:textId="77777777" w:rsidTr="00497055">
        <w:trPr>
          <w:trHeight w:hRule="exact" w:val="113"/>
        </w:trPr>
        <w:tc>
          <w:tcPr>
            <w:tcW w:w="597" w:type="dxa"/>
            <w:tcBorders>
              <w:bottom w:val="single" w:sz="2" w:space="0" w:color="D0CECE" w:themeColor="background2" w:themeShade="E6"/>
            </w:tcBorders>
            <w:shd w:val="clear" w:color="auto" w:fill="auto"/>
            <w:vAlign w:val="center"/>
          </w:tcPr>
          <w:p w14:paraId="67424952" w14:textId="77777777" w:rsidR="00F21FE4" w:rsidRPr="00025F11" w:rsidRDefault="00F21FE4" w:rsidP="0049705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503B9C9" w14:textId="77777777" w:rsidR="00F21FE4" w:rsidRPr="00025F11" w:rsidRDefault="00F21FE4" w:rsidP="00497055">
            <w:pPr>
              <w:pStyle w:val="tbnormal"/>
              <w:jc w:val="left"/>
              <w:rPr>
                <w:b/>
                <w:sz w:val="2"/>
                <w:szCs w:val="2"/>
              </w:rPr>
            </w:pPr>
          </w:p>
        </w:tc>
      </w:tr>
      <w:tr w:rsidR="00F21FE4" w14:paraId="26C98ED7" w14:textId="77777777" w:rsidTr="0049705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4E8953" w14:textId="42BBA0FE" w:rsidR="00F21FE4" w:rsidRPr="000353ED" w:rsidRDefault="00C41285" w:rsidP="00497055">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F6ED0C" w14:textId="7201C2E2" w:rsidR="00F21FE4" w:rsidRPr="00C676D4" w:rsidRDefault="00F21FE4" w:rsidP="00497055">
            <w:pPr>
              <w:pStyle w:val="tbnormal"/>
              <w:rPr>
                <w:sz w:val="21"/>
              </w:rPr>
            </w:pPr>
            <w:r>
              <w:rPr>
                <w:b/>
                <w:sz w:val="21"/>
              </w:rPr>
              <w:t>Considération :</w:t>
            </w:r>
          </w:p>
          <w:p w14:paraId="2571D158" w14:textId="4596D79C" w:rsidR="00F21FE4" w:rsidRDefault="00F21FE4" w:rsidP="00497055">
            <w:pPr>
              <w:pStyle w:val="tbnormal"/>
              <w:rPr>
                <w:sz w:val="21"/>
              </w:rPr>
            </w:pPr>
            <w:r>
              <w:rPr>
                <w:sz w:val="21"/>
              </w:rPr>
              <w:t xml:space="preserve">Cette matrice a été générée du mieux possible. </w:t>
            </w:r>
            <w:r w:rsidR="00C41285">
              <w:rPr>
                <w:sz w:val="21"/>
              </w:rPr>
              <w:t>Cependant</w:t>
            </w:r>
            <w:r>
              <w:rPr>
                <w:sz w:val="21"/>
              </w:rPr>
              <w:t xml:space="preserve">, il serait </w:t>
            </w:r>
            <w:r w:rsidR="00C41285">
              <w:rPr>
                <w:sz w:val="21"/>
              </w:rPr>
              <w:t>prétentieux</w:t>
            </w:r>
            <w:r>
              <w:rPr>
                <w:sz w:val="21"/>
              </w:rPr>
              <w:t xml:space="preserve"> d’affirmer qu’elle soit exhaustive. D’autres éléments peuvent être créés dans les méandres d’Odoo.</w:t>
            </w:r>
          </w:p>
          <w:p w14:paraId="42721790" w14:textId="77777777" w:rsidR="00F21FE4" w:rsidRDefault="00F21FE4" w:rsidP="00497055">
            <w:pPr>
              <w:pStyle w:val="tbnormal"/>
              <w:rPr>
                <w:sz w:val="21"/>
              </w:rPr>
            </w:pPr>
            <w:r>
              <w:rPr>
                <w:sz w:val="21"/>
              </w:rPr>
              <w:t xml:space="preserve">Pour d’avantage de détail, les paramètres techniques accessible via l’application </w:t>
            </w:r>
            <w:r w:rsidR="00C41285" w:rsidRPr="00C41285">
              <w:rPr>
                <w:b/>
                <w:sz w:val="21"/>
              </w:rPr>
              <w:t xml:space="preserve">Settings / </w:t>
            </w:r>
            <w:proofErr w:type="spellStart"/>
            <w:r w:rsidR="00C41285" w:rsidRPr="00C41285">
              <w:rPr>
                <w:b/>
                <w:sz w:val="21"/>
              </w:rPr>
              <w:t>Technical</w:t>
            </w:r>
            <w:proofErr w:type="spellEnd"/>
            <w:r w:rsidR="00C41285" w:rsidRPr="00C41285">
              <w:rPr>
                <w:b/>
                <w:sz w:val="21"/>
              </w:rPr>
              <w:t xml:space="preserve"> / </w:t>
            </w:r>
            <w:proofErr w:type="spellStart"/>
            <w:r w:rsidR="00C41285" w:rsidRPr="00C41285">
              <w:rPr>
                <w:b/>
                <w:sz w:val="21"/>
              </w:rPr>
              <w:t>Database</w:t>
            </w:r>
            <w:proofErr w:type="spellEnd"/>
            <w:r w:rsidR="00C41285" w:rsidRPr="00C41285">
              <w:rPr>
                <w:b/>
                <w:sz w:val="21"/>
              </w:rPr>
              <w:t xml:space="preserve"> Structure / </w:t>
            </w:r>
            <w:proofErr w:type="spellStart"/>
            <w:r w:rsidR="00C41285" w:rsidRPr="00C41285">
              <w:rPr>
                <w:b/>
                <w:sz w:val="21"/>
              </w:rPr>
              <w:t>Models</w:t>
            </w:r>
            <w:proofErr w:type="spellEnd"/>
            <w:r w:rsidR="00C41285">
              <w:rPr>
                <w:sz w:val="21"/>
              </w:rPr>
              <w:t xml:space="preserve"> peuvent être d’une enrichissante aide. Par exemple, pour obtenir des informations en détail sur le modèle </w:t>
            </w:r>
            <w:proofErr w:type="spellStart"/>
            <w:proofErr w:type="gramStart"/>
            <w:r w:rsidR="00C41285" w:rsidRPr="00C41285">
              <w:rPr>
                <w:b/>
                <w:sz w:val="21"/>
              </w:rPr>
              <w:t>stock.immediate</w:t>
            </w:r>
            <w:proofErr w:type="gramEnd"/>
            <w:r w:rsidR="00C41285" w:rsidRPr="00C41285">
              <w:rPr>
                <w:b/>
                <w:sz w:val="21"/>
              </w:rPr>
              <w:t>.transfer</w:t>
            </w:r>
            <w:proofErr w:type="spellEnd"/>
            <w:r w:rsidR="00C41285">
              <w:rPr>
                <w:sz w:val="21"/>
              </w:rPr>
              <w:t xml:space="preserve">, taper le nom du modèle dans la barre de recherche, ouvrir son détail en cliquant dessus et utiliser le menu </w:t>
            </w:r>
            <w:proofErr w:type="spellStart"/>
            <w:r w:rsidR="00C41285" w:rsidRPr="00C41285">
              <w:rPr>
                <w:b/>
                <w:sz w:val="21"/>
              </w:rPr>
              <w:t>Print</w:t>
            </w:r>
            <w:proofErr w:type="spellEnd"/>
            <w:r w:rsidR="00C41285" w:rsidRPr="00C41285">
              <w:rPr>
                <w:b/>
                <w:sz w:val="21"/>
              </w:rPr>
              <w:t xml:space="preserve"> / Model </w:t>
            </w:r>
            <w:proofErr w:type="spellStart"/>
            <w:r w:rsidR="00C41285" w:rsidRPr="00C41285">
              <w:rPr>
                <w:b/>
                <w:sz w:val="21"/>
              </w:rPr>
              <w:t>Overview</w:t>
            </w:r>
            <w:proofErr w:type="spellEnd"/>
            <w:r w:rsidR="00C41285">
              <w:rPr>
                <w:sz w:val="21"/>
              </w:rPr>
              <w:t>. Le détail du modèle se télécharge au format PDF :</w:t>
            </w:r>
          </w:p>
          <w:p w14:paraId="79F0D287" w14:textId="55A2ED5F" w:rsidR="00C41285" w:rsidRPr="005E4253" w:rsidRDefault="00C41285" w:rsidP="00C41285">
            <w:pPr>
              <w:pStyle w:val="tbnormal"/>
              <w:jc w:val="center"/>
              <w:rPr>
                <w:b/>
                <w:sz w:val="21"/>
              </w:rPr>
            </w:pPr>
            <w:r>
              <w:rPr>
                <w:b/>
                <w:noProof/>
                <w:sz w:val="21"/>
                <w:lang w:eastAsia="fr-FR"/>
              </w:rPr>
              <w:lastRenderedPageBreak/>
              <w:drawing>
                <wp:inline distT="0" distB="0" distL="0" distR="0" wp14:anchorId="66792DA0" wp14:editId="48839E36">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130">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F21FE4" w14:paraId="639191AC" w14:textId="77777777" w:rsidTr="00497055">
        <w:trPr>
          <w:trHeight w:hRule="exact" w:val="90"/>
        </w:trPr>
        <w:tc>
          <w:tcPr>
            <w:tcW w:w="597" w:type="dxa"/>
            <w:tcBorders>
              <w:top w:val="single" w:sz="2" w:space="0" w:color="D0CECE" w:themeColor="background2" w:themeShade="E6"/>
            </w:tcBorders>
            <w:shd w:val="clear" w:color="auto" w:fill="auto"/>
            <w:vAlign w:val="center"/>
          </w:tcPr>
          <w:p w14:paraId="1D798315" w14:textId="1A78F324" w:rsidR="00F21FE4" w:rsidRPr="00025F11" w:rsidRDefault="00F21FE4" w:rsidP="0049705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A68037" w14:textId="77777777" w:rsidR="00F21FE4" w:rsidRPr="00025F11" w:rsidRDefault="00F21FE4" w:rsidP="00497055">
            <w:pPr>
              <w:pStyle w:val="tbnormal"/>
              <w:jc w:val="left"/>
              <w:rPr>
                <w:b/>
                <w:sz w:val="2"/>
                <w:szCs w:val="2"/>
              </w:rPr>
            </w:pPr>
          </w:p>
        </w:tc>
      </w:tr>
    </w:tbl>
    <w:p w14:paraId="53106259" w14:textId="3699D363" w:rsidR="004E267D" w:rsidRDefault="004E267D" w:rsidP="004E267D">
      <w:pPr>
        <w:pStyle w:val="tbtitre1"/>
      </w:pPr>
      <w:bookmarkStart w:id="475" w:name="_Toc454297964"/>
      <w:bookmarkStart w:id="476" w:name="_Toc454633167"/>
      <w:r>
        <w:t>Analyse pédagogique</w:t>
      </w:r>
      <w:bookmarkEnd w:id="475"/>
      <w:bookmarkEnd w:id="476"/>
    </w:p>
    <w:p w14:paraId="7F88C088" w14:textId="07F3200D" w:rsidR="002E5B43" w:rsidRDefault="002E5B43" w:rsidP="002E5B43">
      <w:pPr>
        <w:pStyle w:val="tbnormal"/>
      </w:pPr>
      <w:r>
        <w:t>Pour les besoins du jeu sérieux, les activités</w:t>
      </w:r>
      <w:r w:rsidR="00335CA8">
        <w:t xml:space="preserve"> présentées dans les chapitres précédents</w:t>
      </w:r>
      <w:r>
        <w:t xml:space="preserve"> sont catégorisées de deux manières différentes :</w:t>
      </w:r>
    </w:p>
    <w:p w14:paraId="2D8FF8BC" w14:textId="321FC298" w:rsidR="002E5B43" w:rsidRDefault="002E5B43" w:rsidP="00B440F6">
      <w:pPr>
        <w:pStyle w:val="tbnormal"/>
        <w:numPr>
          <w:ilvl w:val="0"/>
          <w:numId w:val="34"/>
        </w:numPr>
      </w:pPr>
      <w:r w:rsidRPr="00C41285">
        <w:rPr>
          <w:b/>
        </w:rPr>
        <w:t>Automatique</w:t>
      </w:r>
      <w:r>
        <w:t> : C’est-à-dire jouée par le simulateur.</w:t>
      </w:r>
    </w:p>
    <w:p w14:paraId="07460B8F" w14:textId="131CAE61" w:rsidR="002E5B43" w:rsidRDefault="002E5B43" w:rsidP="00B440F6">
      <w:pPr>
        <w:pStyle w:val="tbnormal"/>
        <w:numPr>
          <w:ilvl w:val="0"/>
          <w:numId w:val="24"/>
        </w:numPr>
      </w:pPr>
      <w:r w:rsidRPr="00C41285">
        <w:rPr>
          <w:b/>
        </w:rPr>
        <w:t>Manuelle</w:t>
      </w:r>
      <w:r>
        <w:t> : C’est-à-dire exécutées par les participants.</w:t>
      </w:r>
    </w:p>
    <w:p w14:paraId="0DCCE17D" w14:textId="6478D8A4" w:rsidR="00335CA8" w:rsidRDefault="00335CA8" w:rsidP="00335CA8">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5FE74A99" w14:textId="2376788D" w:rsidR="004E267D" w:rsidRDefault="004E267D" w:rsidP="004E267D">
      <w:pPr>
        <w:pStyle w:val="tbtitre2"/>
      </w:pPr>
      <w:bookmarkStart w:id="477" w:name="_Toc454297965"/>
      <w:bookmarkStart w:id="478" w:name="_Toc454633168"/>
      <w:r>
        <w:t>Critères de sélection</w:t>
      </w:r>
      <w:bookmarkEnd w:id="477"/>
      <w:bookmarkEnd w:id="478"/>
    </w:p>
    <w:p w14:paraId="7C031F13" w14:textId="0C973993" w:rsidR="00335CA8" w:rsidRDefault="00335CA8" w:rsidP="00335CA8">
      <w:pPr>
        <w:pStyle w:val="tbnormal"/>
      </w:pPr>
      <w:r>
        <w:t xml:space="preserve">Ce choix doit être fait sur la base de critères compréhensibles et reproductibles par d’autres personnes. De ce fait, le choix s’est porté sur deux critères simples </w:t>
      </w:r>
      <w:r w:rsidR="00E87BCA">
        <w:t>et subjectif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35CA8" w14:paraId="3133792E"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455B4466" w14:textId="77777777" w:rsidR="00335CA8" w:rsidRPr="00025F11" w:rsidRDefault="00335CA8"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95BC8CE" w14:textId="77777777" w:rsidR="00335CA8" w:rsidRPr="00025F11" w:rsidRDefault="00335CA8" w:rsidP="00BC1CEE">
            <w:pPr>
              <w:pStyle w:val="tbnormal"/>
              <w:jc w:val="left"/>
              <w:rPr>
                <w:b/>
                <w:sz w:val="2"/>
                <w:szCs w:val="2"/>
              </w:rPr>
            </w:pPr>
          </w:p>
        </w:tc>
      </w:tr>
      <w:tr w:rsidR="00335CA8" w14:paraId="12BEF09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BC943B" w14:textId="77777777" w:rsidR="00335CA8" w:rsidRPr="000353ED" w:rsidRDefault="00335CA8"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38F6FF4" w14:textId="32620D90" w:rsidR="00335CA8" w:rsidRPr="00C676D4" w:rsidRDefault="006353E8" w:rsidP="00BC1CEE">
            <w:pPr>
              <w:pStyle w:val="tbnormal"/>
              <w:rPr>
                <w:sz w:val="21"/>
              </w:rPr>
            </w:pPr>
            <w:r>
              <w:rPr>
                <w:b/>
                <w:sz w:val="21"/>
              </w:rPr>
              <w:t>Considérations :</w:t>
            </w:r>
          </w:p>
          <w:p w14:paraId="70C6B948" w14:textId="0DEEAC74" w:rsidR="00335CA8" w:rsidRPr="005E4253" w:rsidRDefault="00335CA8" w:rsidP="00E87BCA">
            <w:pPr>
              <w:pStyle w:val="tbnormal"/>
              <w:rPr>
                <w:b/>
                <w:sz w:val="21"/>
              </w:rPr>
            </w:pPr>
            <w:r>
              <w:rPr>
                <w:sz w:val="21"/>
              </w:rPr>
              <w:t xml:space="preserve">L’auteur ne possède aucune compétence dans le domaine de la pédagogie. C’est pourquoi, les critères sont qualifiés comme étant subjectifs. Ils ont été déterminés par pure logique et ressenti </w:t>
            </w:r>
            <w:r w:rsidR="00E87BCA">
              <w:rPr>
                <w:sz w:val="21"/>
              </w:rPr>
              <w:t>de la part de l’auteur. Cependant, ils semblent être pertinent</w:t>
            </w:r>
            <w:r>
              <w:rPr>
                <w:sz w:val="21"/>
              </w:rPr>
              <w:t>.</w:t>
            </w:r>
          </w:p>
        </w:tc>
      </w:tr>
      <w:tr w:rsidR="00335CA8" w14:paraId="070F343D"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220F7B9" w14:textId="77777777" w:rsidR="00335CA8" w:rsidRPr="00025F11" w:rsidRDefault="00335CA8"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C3B65" w14:textId="77777777" w:rsidR="00335CA8" w:rsidRPr="00025F11" w:rsidRDefault="00335CA8" w:rsidP="00BC1CEE">
            <w:pPr>
              <w:pStyle w:val="tbnormal"/>
              <w:jc w:val="left"/>
              <w:rPr>
                <w:b/>
                <w:sz w:val="2"/>
                <w:szCs w:val="2"/>
              </w:rPr>
            </w:pPr>
          </w:p>
        </w:tc>
      </w:tr>
    </w:tbl>
    <w:p w14:paraId="6CA2DF4F" w14:textId="288D640E" w:rsidR="00241F06" w:rsidRDefault="00241F06" w:rsidP="00241F06">
      <w:pPr>
        <w:pStyle w:val="tbnormal"/>
      </w:pPr>
      <w:r>
        <w:t>Finalement, les activités sont catégorisées grâce aux critères qui suivent :</w:t>
      </w:r>
    </w:p>
    <w:p w14:paraId="0B1BE9C4" w14:textId="5C947090" w:rsidR="00335CA8" w:rsidRDefault="00335CA8" w:rsidP="00B440F6">
      <w:pPr>
        <w:pStyle w:val="tbnormal"/>
        <w:numPr>
          <w:ilvl w:val="0"/>
          <w:numId w:val="25"/>
        </w:numPr>
      </w:pPr>
      <w:r>
        <w:lastRenderedPageBreak/>
        <w:t>Si l’activité est simple et répétitive</w:t>
      </w:r>
      <w:r w:rsidR="00241F06">
        <w:t>,</w:t>
      </w:r>
      <w:r>
        <w:t xml:space="preserve"> sans besoin d’analyse pour son exécution alors l’hypothèse </w:t>
      </w:r>
      <w:r w:rsidR="00241F06">
        <w:t xml:space="preserve">est </w:t>
      </w:r>
      <w:r>
        <w:t xml:space="preserve">qu’elle n’apporte pas de plus-value pédagogique. Elle est donc automatisée par le </w:t>
      </w:r>
      <w:r w:rsidR="00241F06">
        <w:t>simulateur</w:t>
      </w:r>
      <w:r>
        <w:t>.</w:t>
      </w:r>
    </w:p>
    <w:p w14:paraId="3B33B3D6" w14:textId="77777777" w:rsidR="00241F06" w:rsidRDefault="00335CA8" w:rsidP="00B440F6">
      <w:pPr>
        <w:pStyle w:val="tbnormal"/>
        <w:numPr>
          <w:ilvl w:val="0"/>
          <w:numId w:val="25"/>
        </w:numPr>
      </w:pPr>
      <w:r>
        <w:t xml:space="preserve">Si l’activité nécessite une analyse ou une réflexion alors l’hypothèse </w:t>
      </w:r>
      <w:r w:rsidR="00241F06">
        <w:t xml:space="preserve">est </w:t>
      </w:r>
      <w:r>
        <w:t xml:space="preserve">qu’elle a du sens dans l’apprentissage et </w:t>
      </w:r>
      <w:r w:rsidR="00241F06">
        <w:t>est de ce fait catégorisée comme étant manuelle</w:t>
      </w:r>
      <w:r>
        <w:t xml:space="preserve">. Elle se joue sur la base d’une prise de décision que </w:t>
      </w:r>
      <w:r w:rsidR="00241F06">
        <w:t>doivent faire les participants.</w:t>
      </w:r>
    </w:p>
    <w:p w14:paraId="00214E23" w14:textId="77777777" w:rsidR="00241F06" w:rsidRDefault="00241F06" w:rsidP="00B440F6">
      <w:pPr>
        <w:pStyle w:val="tbnormal"/>
        <w:numPr>
          <w:ilvl w:val="0"/>
          <w:numId w:val="25"/>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E6129" w14:paraId="421E8633"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26BD10F5" w14:textId="77777777" w:rsidR="003E6129" w:rsidRPr="00025F11" w:rsidRDefault="003E6129"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404186" w14:textId="77777777" w:rsidR="003E6129" w:rsidRPr="00025F11" w:rsidRDefault="003E6129" w:rsidP="00BC1CEE">
            <w:pPr>
              <w:pStyle w:val="tbnormal"/>
              <w:jc w:val="left"/>
              <w:rPr>
                <w:b/>
                <w:sz w:val="2"/>
                <w:szCs w:val="2"/>
              </w:rPr>
            </w:pPr>
          </w:p>
        </w:tc>
      </w:tr>
      <w:tr w:rsidR="003E6129" w14:paraId="39EAFE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0F282C" w14:textId="77777777" w:rsidR="003E6129" w:rsidRPr="000353ED" w:rsidRDefault="003E6129"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884EB0F" w14:textId="288E3F0D" w:rsidR="003E6129" w:rsidRPr="00C676D4" w:rsidRDefault="003E6129" w:rsidP="00BC1CEE">
            <w:pPr>
              <w:pStyle w:val="tbnormal"/>
              <w:rPr>
                <w:sz w:val="21"/>
              </w:rPr>
            </w:pPr>
            <w:r>
              <w:rPr>
                <w:b/>
                <w:sz w:val="21"/>
              </w:rPr>
              <w:t>Explications :</w:t>
            </w:r>
          </w:p>
          <w:p w14:paraId="4E3A9ECD" w14:textId="1A9E2FC9" w:rsidR="003E6129" w:rsidRPr="005E4253" w:rsidRDefault="003E6129" w:rsidP="003E6129">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3E6129" w14:paraId="71A6B4C6"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7223CC8" w14:textId="77777777" w:rsidR="003E6129" w:rsidRPr="00025F11" w:rsidRDefault="003E6129"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826D44" w14:textId="77777777" w:rsidR="003E6129" w:rsidRPr="00025F11" w:rsidRDefault="003E6129" w:rsidP="00BC1CEE">
            <w:pPr>
              <w:pStyle w:val="tbnormal"/>
              <w:jc w:val="left"/>
              <w:rPr>
                <w:b/>
                <w:sz w:val="2"/>
                <w:szCs w:val="2"/>
              </w:rPr>
            </w:pPr>
          </w:p>
        </w:tc>
      </w:tr>
    </w:tbl>
    <w:p w14:paraId="64E4AA8B" w14:textId="1F42873E" w:rsidR="00335CA8" w:rsidRDefault="00335CA8" w:rsidP="00241F06">
      <w:pPr>
        <w:pStyle w:val="tbnormal"/>
      </w:pPr>
      <w:r>
        <w:t xml:space="preserve">Toutefois, </w:t>
      </w:r>
      <w:r w:rsidR="003E6129">
        <w:t>les</w:t>
      </w:r>
      <w:r>
        <w:t xml:space="preserve"> recommandons </w:t>
      </w:r>
      <w:r w:rsidR="003E6129">
        <w:t>font état qu’</w:t>
      </w:r>
      <w:r>
        <w:t xml:space="preserve">une validation de ces choix par des personnes qualifiées en </w:t>
      </w:r>
      <w:r w:rsidR="003E6129">
        <w:t xml:space="preserve">pédagogie serait une </w:t>
      </w:r>
      <w:r w:rsidR="00655B43">
        <w:t>réelle</w:t>
      </w:r>
      <w:r w:rsidR="003E6129">
        <w:t xml:space="preserve"> plus-value pour OdooSIM.</w:t>
      </w:r>
    </w:p>
    <w:p w14:paraId="0B825EAB" w14:textId="7F59A7DE" w:rsidR="004E267D" w:rsidRDefault="00A12972" w:rsidP="004E267D">
      <w:pPr>
        <w:pStyle w:val="tbtitre2"/>
      </w:pPr>
      <w:bookmarkStart w:id="479" w:name="_Toc454297966"/>
      <w:bookmarkStart w:id="480" w:name="_Toc454633169"/>
      <w:r>
        <w:t>Résultats</w:t>
      </w:r>
      <w:bookmarkEnd w:id="479"/>
      <w:bookmarkEnd w:id="480"/>
    </w:p>
    <w:p w14:paraId="39CE5C71" w14:textId="2A42C47B" w:rsidR="004E267D" w:rsidRDefault="004E267D" w:rsidP="004E267D">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2E5B43" w:rsidRPr="003A4596" w14:paraId="55D95EE0" w14:textId="77777777" w:rsidTr="00CE4EA3">
        <w:trPr>
          <w:trHeight w:val="454"/>
        </w:trPr>
        <w:tc>
          <w:tcPr>
            <w:tcW w:w="2077" w:type="dxa"/>
            <w:shd w:val="clear" w:color="auto" w:fill="E7E6E6" w:themeFill="background2"/>
          </w:tcPr>
          <w:p w14:paraId="6D7F095F" w14:textId="77777777" w:rsidR="002E5B43" w:rsidRPr="004576DB" w:rsidRDefault="002E5B43" w:rsidP="00BC1CEE">
            <w:pPr>
              <w:pStyle w:val="tbnormal"/>
              <w:rPr>
                <w:b/>
              </w:rPr>
            </w:pPr>
            <w:r>
              <w:rPr>
                <w:b/>
              </w:rPr>
              <w:t>Activité</w:t>
            </w:r>
          </w:p>
        </w:tc>
        <w:tc>
          <w:tcPr>
            <w:tcW w:w="1497" w:type="dxa"/>
            <w:shd w:val="clear" w:color="auto" w:fill="E7E6E6" w:themeFill="background2"/>
          </w:tcPr>
          <w:p w14:paraId="3D976E4F" w14:textId="77777777" w:rsidR="002E5B43" w:rsidRPr="00741F67" w:rsidRDefault="002E5B43" w:rsidP="00BC1CEE">
            <w:pPr>
              <w:pStyle w:val="tbnormal"/>
              <w:rPr>
                <w:b/>
              </w:rPr>
            </w:pPr>
            <w:r>
              <w:rPr>
                <w:b/>
              </w:rPr>
              <w:t>Responsable</w:t>
            </w:r>
          </w:p>
        </w:tc>
        <w:tc>
          <w:tcPr>
            <w:tcW w:w="3786" w:type="dxa"/>
            <w:shd w:val="clear" w:color="auto" w:fill="E7E6E6" w:themeFill="background2"/>
          </w:tcPr>
          <w:p w14:paraId="756F9CA5" w14:textId="77777777" w:rsidR="002E5B43" w:rsidRDefault="002E5B43" w:rsidP="00BC1CEE">
            <w:pPr>
              <w:pStyle w:val="tbnormal"/>
              <w:rPr>
                <w:b/>
              </w:rPr>
            </w:pPr>
            <w:r>
              <w:rPr>
                <w:b/>
              </w:rPr>
              <w:t>Explications</w:t>
            </w:r>
          </w:p>
        </w:tc>
      </w:tr>
      <w:tr w:rsidR="002E5B43" w:rsidRPr="003A4596" w14:paraId="6F4B0612" w14:textId="77777777" w:rsidTr="00CE4EA3">
        <w:trPr>
          <w:trHeight w:val="454"/>
        </w:trPr>
        <w:tc>
          <w:tcPr>
            <w:tcW w:w="2077" w:type="dxa"/>
          </w:tcPr>
          <w:p w14:paraId="1F225730" w14:textId="03778709" w:rsidR="002E5B43" w:rsidRDefault="00A12972" w:rsidP="00A12972">
            <w:pPr>
              <w:pStyle w:val="tbnormal"/>
              <w:jc w:val="left"/>
            </w:pPr>
            <w:r>
              <w:t>PL01</w:t>
            </w:r>
          </w:p>
          <w:p w14:paraId="0F1997D0" w14:textId="1B841965" w:rsidR="00A12972" w:rsidRPr="00AC005B" w:rsidRDefault="00A12972" w:rsidP="00A12972">
            <w:pPr>
              <w:pStyle w:val="tbnormal"/>
              <w:jc w:val="left"/>
            </w:pPr>
            <w:r>
              <w:t>Effectuer les prévisions</w:t>
            </w:r>
          </w:p>
        </w:tc>
        <w:tc>
          <w:tcPr>
            <w:tcW w:w="1497" w:type="dxa"/>
          </w:tcPr>
          <w:p w14:paraId="63E1B145" w14:textId="77777777" w:rsidR="002E5B43" w:rsidRDefault="002E5B43" w:rsidP="00BC1CEE">
            <w:pPr>
              <w:pStyle w:val="tbnormal"/>
              <w:jc w:val="left"/>
            </w:pPr>
            <w:r>
              <w:t>Participants</w:t>
            </w:r>
          </w:p>
        </w:tc>
        <w:tc>
          <w:tcPr>
            <w:tcW w:w="3786" w:type="dxa"/>
          </w:tcPr>
          <w:p w14:paraId="645A926F" w14:textId="230120AE" w:rsidR="002E5B43" w:rsidRDefault="002E5B43" w:rsidP="00BC1CEE">
            <w:pPr>
              <w:pStyle w:val="tbnormal"/>
            </w:pPr>
            <w:r>
              <w:t xml:space="preserve">Prévoir les ventes et donc le besoin de production semble être un exercice important dans l’apprentissage de la gestion d’entreprise. Si les données de ventes ou l’étude de marché est bien faite, les prévisions sont un des </w:t>
            </w:r>
            <w:r w:rsidR="00A12972">
              <w:t>facteurs</w:t>
            </w:r>
            <w:r>
              <w:t xml:space="preserve"> clés de succès.</w:t>
            </w:r>
          </w:p>
          <w:p w14:paraId="01B09B86" w14:textId="66111257" w:rsidR="002E5B43" w:rsidRDefault="00A12972" w:rsidP="00BC1CEE">
            <w:pPr>
              <w:pStyle w:val="tbnormal"/>
            </w:pPr>
            <w:r>
              <w:t>Les prévisions peuvent s’appuyer sur les données de jeu historique ou sur les supports liés au scénario.</w:t>
            </w:r>
          </w:p>
        </w:tc>
      </w:tr>
      <w:tr w:rsidR="002E5B43" w:rsidRPr="003A4596" w14:paraId="51DC8DA9" w14:textId="77777777" w:rsidTr="00CE4EA3">
        <w:trPr>
          <w:trHeight w:val="454"/>
        </w:trPr>
        <w:tc>
          <w:tcPr>
            <w:tcW w:w="2077" w:type="dxa"/>
          </w:tcPr>
          <w:p w14:paraId="614ACECA" w14:textId="77777777" w:rsidR="002E5B43" w:rsidRDefault="00A12972" w:rsidP="00A12972">
            <w:pPr>
              <w:pStyle w:val="tbnormal"/>
              <w:jc w:val="left"/>
            </w:pPr>
            <w:r>
              <w:t>PL02</w:t>
            </w:r>
          </w:p>
          <w:p w14:paraId="2C34C8B1" w14:textId="0DEC0CC1" w:rsidR="00A12972" w:rsidRDefault="00A12972" w:rsidP="00A12972">
            <w:pPr>
              <w:pStyle w:val="tbnormal"/>
              <w:jc w:val="left"/>
              <w:rPr>
                <w:b/>
              </w:rPr>
            </w:pPr>
            <w:r>
              <w:t>Exécuter le calcul des besoins</w:t>
            </w:r>
          </w:p>
        </w:tc>
        <w:tc>
          <w:tcPr>
            <w:tcW w:w="1497" w:type="dxa"/>
          </w:tcPr>
          <w:p w14:paraId="00040B4B" w14:textId="77777777" w:rsidR="002E5B43" w:rsidRDefault="002E5B43" w:rsidP="00BC1CEE">
            <w:pPr>
              <w:pStyle w:val="tbnormal"/>
              <w:jc w:val="left"/>
            </w:pPr>
            <w:r>
              <w:t>Simulateur</w:t>
            </w:r>
          </w:p>
        </w:tc>
        <w:tc>
          <w:tcPr>
            <w:tcW w:w="3786" w:type="dxa"/>
          </w:tcPr>
          <w:p w14:paraId="3631D952" w14:textId="6CC24F49" w:rsidR="002E5B43" w:rsidRDefault="002E5B43" w:rsidP="00BC1CEE">
            <w:pPr>
              <w:pStyle w:val="tbnormal"/>
            </w:pPr>
            <w:r>
              <w:t>Cette activité ne semble pas apporter de plus-value pédagogique.</w:t>
            </w:r>
          </w:p>
          <w:p w14:paraId="0189FF85" w14:textId="77777777" w:rsidR="00A12972" w:rsidRDefault="002E5B43" w:rsidP="00BC1CEE">
            <w:pPr>
              <w:pStyle w:val="tbnormal"/>
            </w:pPr>
            <w:r>
              <w:t>De plus, une problématique technique s’est posée quant aux éléments</w:t>
            </w:r>
            <w:r w:rsidR="00A12972">
              <w:t xml:space="preserve"> métiers (OF et OA) qui sont créés.</w:t>
            </w:r>
          </w:p>
          <w:p w14:paraId="6CCEBAAE" w14:textId="5D0D0364" w:rsidR="002E5B43" w:rsidRDefault="00A12972" w:rsidP="00CE4EA3">
            <w:pPr>
              <w:pStyle w:val="tbnormal"/>
            </w:pPr>
            <w:r>
              <w:t xml:space="preserve">En effet, dès que le MRP créé les besoins, il les date au jour réel alors que le simulateur joue des jours fictifs. Ceci dit, un problème de cohérence </w:t>
            </w:r>
            <w:r w:rsidR="00CE4EA3">
              <w:t xml:space="preserve">survient. En rendant cette </w:t>
            </w:r>
            <w:r w:rsidR="00CE4EA3">
              <w:lastRenderedPageBreak/>
              <w:t>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CE4EA3" w:rsidRPr="003A4596" w14:paraId="59211E49" w14:textId="77777777" w:rsidTr="00CE4EA3">
        <w:trPr>
          <w:trHeight w:val="454"/>
        </w:trPr>
        <w:tc>
          <w:tcPr>
            <w:tcW w:w="2077" w:type="dxa"/>
          </w:tcPr>
          <w:p w14:paraId="6693C21D" w14:textId="4D8ACC71" w:rsidR="00CE4EA3" w:rsidRDefault="00CE4EA3" w:rsidP="00A12972">
            <w:pPr>
              <w:pStyle w:val="tbnormal"/>
              <w:jc w:val="left"/>
            </w:pPr>
            <w:r>
              <w:lastRenderedPageBreak/>
              <w:t>PR01</w:t>
            </w:r>
          </w:p>
          <w:p w14:paraId="199E1A00" w14:textId="0ACDBB02" w:rsidR="00CE4EA3" w:rsidRDefault="00CE4EA3" w:rsidP="00A12972">
            <w:pPr>
              <w:pStyle w:val="tbnormal"/>
              <w:jc w:val="left"/>
            </w:pPr>
            <w:r>
              <w:t>Confirmer les demandes d’achat</w:t>
            </w:r>
          </w:p>
        </w:tc>
        <w:tc>
          <w:tcPr>
            <w:tcW w:w="1497" w:type="dxa"/>
          </w:tcPr>
          <w:p w14:paraId="615823AD" w14:textId="3EFD1FBB" w:rsidR="00CE4EA3" w:rsidRDefault="00CE4EA3" w:rsidP="00BC1CEE">
            <w:pPr>
              <w:pStyle w:val="tbnormal"/>
              <w:jc w:val="left"/>
            </w:pPr>
            <w:r>
              <w:t>Participants</w:t>
            </w:r>
          </w:p>
        </w:tc>
        <w:tc>
          <w:tcPr>
            <w:tcW w:w="3786" w:type="dxa"/>
          </w:tcPr>
          <w:p w14:paraId="0D5D8E19" w14:textId="78CF550A" w:rsidR="00CE4EA3" w:rsidRDefault="00CE4EA3" w:rsidP="00BC1CEE">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CE4EA3" w:rsidRPr="003A4596" w14:paraId="3CE0285C" w14:textId="77777777" w:rsidTr="00CE4EA3">
        <w:trPr>
          <w:trHeight w:val="454"/>
        </w:trPr>
        <w:tc>
          <w:tcPr>
            <w:tcW w:w="2077" w:type="dxa"/>
          </w:tcPr>
          <w:p w14:paraId="7E7937D8" w14:textId="0B60654A" w:rsidR="00CE4EA3" w:rsidRDefault="00CE4EA3" w:rsidP="00A12972">
            <w:pPr>
              <w:pStyle w:val="tbnormal"/>
              <w:jc w:val="left"/>
            </w:pPr>
            <w:r>
              <w:t>PR02</w:t>
            </w:r>
          </w:p>
          <w:p w14:paraId="2EF3DA31" w14:textId="0C1A7944" w:rsidR="00CE4EA3" w:rsidRDefault="00CE4EA3" w:rsidP="00A12972">
            <w:pPr>
              <w:pStyle w:val="tbnormal"/>
              <w:jc w:val="left"/>
            </w:pPr>
            <w:r>
              <w:t>Réceptionner la marchandise</w:t>
            </w:r>
          </w:p>
        </w:tc>
        <w:tc>
          <w:tcPr>
            <w:tcW w:w="1497" w:type="dxa"/>
          </w:tcPr>
          <w:p w14:paraId="5C0649CA" w14:textId="6EAACDB6" w:rsidR="00CE4EA3" w:rsidRDefault="00CE4EA3" w:rsidP="00BC1CEE">
            <w:pPr>
              <w:pStyle w:val="tbnormal"/>
              <w:jc w:val="left"/>
            </w:pPr>
            <w:r>
              <w:t>Simulateur</w:t>
            </w:r>
          </w:p>
        </w:tc>
        <w:tc>
          <w:tcPr>
            <w:tcW w:w="3786" w:type="dxa"/>
          </w:tcPr>
          <w:p w14:paraId="7849A8DD" w14:textId="3A4AEF7F" w:rsidR="00CE4EA3" w:rsidRDefault="00CE4EA3" w:rsidP="00BC1CEE">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CE4EA3" w:rsidRPr="003A4596" w14:paraId="22EBD99B" w14:textId="77777777" w:rsidTr="00CE4EA3">
        <w:trPr>
          <w:trHeight w:val="454"/>
        </w:trPr>
        <w:tc>
          <w:tcPr>
            <w:tcW w:w="2077" w:type="dxa"/>
          </w:tcPr>
          <w:p w14:paraId="3EC83F2F" w14:textId="77777777" w:rsidR="00CE4EA3" w:rsidRDefault="00CE4EA3" w:rsidP="00A12972">
            <w:pPr>
              <w:pStyle w:val="tbnormal"/>
              <w:jc w:val="left"/>
            </w:pPr>
            <w:r>
              <w:t>PR03</w:t>
            </w:r>
          </w:p>
          <w:p w14:paraId="46461AF9" w14:textId="232CB1F6" w:rsidR="00CE4EA3" w:rsidRDefault="00CE4EA3" w:rsidP="00A12972">
            <w:pPr>
              <w:pStyle w:val="tbnormal"/>
              <w:jc w:val="left"/>
            </w:pPr>
            <w:r>
              <w:t>Créer la facture fournisseur</w:t>
            </w:r>
          </w:p>
        </w:tc>
        <w:tc>
          <w:tcPr>
            <w:tcW w:w="1497" w:type="dxa"/>
          </w:tcPr>
          <w:p w14:paraId="0A85909C" w14:textId="04B3F393" w:rsidR="00CE4EA3" w:rsidRDefault="00CE4EA3" w:rsidP="00BC1CEE">
            <w:pPr>
              <w:pStyle w:val="tbnormal"/>
              <w:jc w:val="left"/>
            </w:pPr>
            <w:r>
              <w:t>Simulateur</w:t>
            </w:r>
          </w:p>
        </w:tc>
        <w:tc>
          <w:tcPr>
            <w:tcW w:w="3786" w:type="dxa"/>
          </w:tcPr>
          <w:p w14:paraId="41097575" w14:textId="2B90DE30" w:rsidR="00CE4EA3" w:rsidRDefault="00CE4EA3" w:rsidP="00CE4EA3">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CE4EA3" w:rsidRPr="003A4596" w14:paraId="6FB182A9" w14:textId="77777777" w:rsidTr="00CE4EA3">
        <w:trPr>
          <w:trHeight w:val="454"/>
        </w:trPr>
        <w:tc>
          <w:tcPr>
            <w:tcW w:w="2077" w:type="dxa"/>
          </w:tcPr>
          <w:p w14:paraId="07EE9385" w14:textId="669E0E2F" w:rsidR="00CE4EA3" w:rsidRDefault="00CE4EA3" w:rsidP="00A12972">
            <w:pPr>
              <w:pStyle w:val="tbnormal"/>
              <w:jc w:val="left"/>
            </w:pPr>
            <w:r>
              <w:t>PR04</w:t>
            </w:r>
          </w:p>
          <w:p w14:paraId="57C173F0" w14:textId="58931C1B" w:rsidR="00CE4EA3" w:rsidRDefault="00CE4EA3" w:rsidP="00A12972">
            <w:pPr>
              <w:pStyle w:val="tbnormal"/>
              <w:jc w:val="left"/>
            </w:pPr>
            <w:r>
              <w:t>Comptabiliser le paiement fournisseur</w:t>
            </w:r>
          </w:p>
        </w:tc>
        <w:tc>
          <w:tcPr>
            <w:tcW w:w="1497" w:type="dxa"/>
          </w:tcPr>
          <w:p w14:paraId="3389B28D" w14:textId="1EAA1B64" w:rsidR="00CE4EA3" w:rsidRDefault="00CE4EA3" w:rsidP="00BC1CEE">
            <w:pPr>
              <w:pStyle w:val="tbnormal"/>
              <w:jc w:val="left"/>
            </w:pPr>
            <w:r>
              <w:t>Simulateur</w:t>
            </w:r>
          </w:p>
        </w:tc>
        <w:tc>
          <w:tcPr>
            <w:tcW w:w="3786" w:type="dxa"/>
          </w:tcPr>
          <w:p w14:paraId="4493A86F" w14:textId="1C8C47A4" w:rsidR="00CE4EA3" w:rsidRDefault="00CE4EA3" w:rsidP="00CE4EA3">
            <w:pPr>
              <w:pStyle w:val="tbnormal"/>
            </w:pPr>
            <w:r>
              <w:t xml:space="preserve">A la fin du mois, le </w:t>
            </w:r>
            <w:r w:rsidR="00100764">
              <w:t>département</w:t>
            </w:r>
            <w:r>
              <w:t xml:space="preserve"> comptabilité paie ces créanciers. Cela n’étant pas une tâche </w:t>
            </w:r>
            <w:r w:rsidR="00100764">
              <w:t>qui nécessite analyse ou réflexion, elle est la candidate parfaite à l’automatisation.</w:t>
            </w:r>
          </w:p>
        </w:tc>
      </w:tr>
      <w:tr w:rsidR="00100764" w:rsidRPr="003A4596" w14:paraId="2C2DC8EB" w14:textId="77777777" w:rsidTr="00CE4EA3">
        <w:trPr>
          <w:trHeight w:val="454"/>
        </w:trPr>
        <w:tc>
          <w:tcPr>
            <w:tcW w:w="2077" w:type="dxa"/>
          </w:tcPr>
          <w:p w14:paraId="0840E830" w14:textId="77777777" w:rsidR="00100764" w:rsidRDefault="00100764" w:rsidP="00A12972">
            <w:pPr>
              <w:pStyle w:val="tbnormal"/>
              <w:jc w:val="left"/>
            </w:pPr>
            <w:r>
              <w:t>MA01</w:t>
            </w:r>
          </w:p>
          <w:p w14:paraId="70AE7762" w14:textId="3D18390D" w:rsidR="00100764" w:rsidRDefault="00100764" w:rsidP="00A12972">
            <w:pPr>
              <w:pStyle w:val="tbnormal"/>
              <w:jc w:val="left"/>
            </w:pPr>
            <w:r>
              <w:t>Lancer des ordres de fabrication</w:t>
            </w:r>
          </w:p>
        </w:tc>
        <w:tc>
          <w:tcPr>
            <w:tcW w:w="1497" w:type="dxa"/>
          </w:tcPr>
          <w:p w14:paraId="7026E7BB" w14:textId="4E6F6F0B" w:rsidR="00100764" w:rsidRDefault="00100764" w:rsidP="00BC1CEE">
            <w:pPr>
              <w:pStyle w:val="tbnormal"/>
              <w:jc w:val="left"/>
            </w:pPr>
            <w:r>
              <w:t>Participants</w:t>
            </w:r>
          </w:p>
        </w:tc>
        <w:tc>
          <w:tcPr>
            <w:tcW w:w="3786" w:type="dxa"/>
          </w:tcPr>
          <w:p w14:paraId="1F94D7F6" w14:textId="4FF1BF33" w:rsidR="00100764" w:rsidRDefault="00100764" w:rsidP="00CE4EA3">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100764" w:rsidRPr="003A4596" w14:paraId="2FFCC9FB" w14:textId="77777777" w:rsidTr="00CE4EA3">
        <w:trPr>
          <w:trHeight w:val="454"/>
        </w:trPr>
        <w:tc>
          <w:tcPr>
            <w:tcW w:w="2077" w:type="dxa"/>
          </w:tcPr>
          <w:p w14:paraId="0CB84386" w14:textId="77777777" w:rsidR="00100764" w:rsidRDefault="00100764" w:rsidP="00A12972">
            <w:pPr>
              <w:pStyle w:val="tbnormal"/>
              <w:jc w:val="left"/>
            </w:pPr>
            <w:r>
              <w:lastRenderedPageBreak/>
              <w:t>MA02</w:t>
            </w:r>
          </w:p>
          <w:p w14:paraId="6F2B6983" w14:textId="14032A9F" w:rsidR="00100764" w:rsidRDefault="00100764" w:rsidP="00A12972">
            <w:pPr>
              <w:pStyle w:val="tbnormal"/>
              <w:jc w:val="left"/>
            </w:pPr>
            <w:r>
              <w:t>Confirmer la production</w:t>
            </w:r>
          </w:p>
        </w:tc>
        <w:tc>
          <w:tcPr>
            <w:tcW w:w="1497" w:type="dxa"/>
          </w:tcPr>
          <w:p w14:paraId="6F7BB88E" w14:textId="3E730949" w:rsidR="00100764" w:rsidRDefault="00100764" w:rsidP="00BC1CEE">
            <w:pPr>
              <w:pStyle w:val="tbnormal"/>
              <w:jc w:val="left"/>
            </w:pPr>
            <w:r>
              <w:t>Simulateur</w:t>
            </w:r>
          </w:p>
        </w:tc>
        <w:tc>
          <w:tcPr>
            <w:tcW w:w="3786" w:type="dxa"/>
          </w:tcPr>
          <w:p w14:paraId="78640410" w14:textId="21D320B1" w:rsidR="00100764" w:rsidRDefault="00100764" w:rsidP="00CE4EA3">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2FC09BCE" w14:textId="77777777" w:rsidR="00100764" w:rsidRDefault="00100764" w:rsidP="00100764">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00764" w14:paraId="0968C52B"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668442B" w14:textId="77777777" w:rsidR="00100764" w:rsidRPr="00025F11" w:rsidRDefault="00100764"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90BEBFA" w14:textId="77777777" w:rsidR="00100764" w:rsidRPr="00025F11" w:rsidRDefault="00100764" w:rsidP="00D40F82">
            <w:pPr>
              <w:pStyle w:val="tbnormal"/>
              <w:jc w:val="left"/>
              <w:rPr>
                <w:b/>
                <w:sz w:val="2"/>
                <w:szCs w:val="2"/>
              </w:rPr>
            </w:pPr>
          </w:p>
        </w:tc>
      </w:tr>
      <w:tr w:rsidR="00100764" w14:paraId="7D6A29A5"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360B2F4" w14:textId="77777777" w:rsidR="00100764" w:rsidRPr="000353ED" w:rsidRDefault="00100764"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FBDF42F" w14:textId="77777777" w:rsidR="00100764" w:rsidRPr="00C676D4" w:rsidRDefault="00100764" w:rsidP="00D40F82">
            <w:pPr>
              <w:pStyle w:val="tbnormal"/>
              <w:rPr>
                <w:sz w:val="21"/>
              </w:rPr>
            </w:pPr>
            <w:r>
              <w:rPr>
                <w:b/>
                <w:sz w:val="21"/>
              </w:rPr>
              <w:t>Explications :</w:t>
            </w:r>
          </w:p>
          <w:p w14:paraId="354D9C19" w14:textId="498BB8D7" w:rsidR="00100764" w:rsidRPr="005E4253" w:rsidRDefault="006312ED" w:rsidP="006312ED">
            <w:pPr>
              <w:pStyle w:val="tbnormal"/>
              <w:rPr>
                <w:b/>
                <w:sz w:val="21"/>
              </w:rPr>
            </w:pPr>
            <w:r>
              <w:rPr>
                <w:sz w:val="21"/>
              </w:rPr>
              <w:t>Ce point a</w:t>
            </w:r>
            <w:r w:rsidR="00100764">
              <w:rPr>
                <w:sz w:val="21"/>
              </w:rPr>
              <w:t xml:space="preserve"> été présenté précédemment dans ce document. Cependant, au moment de passer en revue les résultats liés au processus de vente, il semble important de rappeler qu’un jeu sérieux se doit de donner l’</w:t>
            </w:r>
            <w:r>
              <w:rPr>
                <w:sz w:val="21"/>
              </w:rPr>
              <w:t>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100764" w14:paraId="7D20AA37"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6CCC927A" w14:textId="77777777" w:rsidR="00100764" w:rsidRPr="00025F11" w:rsidRDefault="00100764"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F1C561E" w14:textId="77777777" w:rsidR="00100764" w:rsidRPr="00025F11" w:rsidRDefault="00100764" w:rsidP="00D40F82">
            <w:pPr>
              <w:pStyle w:val="tbnormal"/>
              <w:jc w:val="left"/>
              <w:rPr>
                <w:b/>
                <w:sz w:val="2"/>
                <w:szCs w:val="2"/>
              </w:rPr>
            </w:pPr>
          </w:p>
        </w:tc>
      </w:tr>
    </w:tbl>
    <w:p w14:paraId="54EF678B" w14:textId="77777777" w:rsidR="00100764" w:rsidRDefault="00100764" w:rsidP="00100764">
      <w:pPr>
        <w:pStyle w:val="tbnormal"/>
      </w:pPr>
    </w:p>
    <w:tbl>
      <w:tblPr>
        <w:tblStyle w:val="Grilledetableauclaire"/>
        <w:tblW w:w="5000" w:type="pct"/>
        <w:tblLook w:val="04A0" w:firstRow="1" w:lastRow="0" w:firstColumn="1" w:lastColumn="0" w:noHBand="0" w:noVBand="1"/>
      </w:tblPr>
      <w:tblGrid>
        <w:gridCol w:w="2077"/>
        <w:gridCol w:w="1497"/>
        <w:gridCol w:w="3786"/>
      </w:tblGrid>
      <w:tr w:rsidR="00100764" w14:paraId="7B1F5C21" w14:textId="77777777" w:rsidTr="00D40F82">
        <w:trPr>
          <w:trHeight w:val="454"/>
        </w:trPr>
        <w:tc>
          <w:tcPr>
            <w:tcW w:w="2077" w:type="dxa"/>
          </w:tcPr>
          <w:p w14:paraId="346F653D" w14:textId="77777777" w:rsidR="00100764" w:rsidRDefault="00100764" w:rsidP="00D40F82">
            <w:pPr>
              <w:pStyle w:val="tbnormal"/>
              <w:jc w:val="left"/>
            </w:pPr>
            <w:r>
              <w:t>SA01</w:t>
            </w:r>
          </w:p>
          <w:p w14:paraId="308BAB1B" w14:textId="77777777" w:rsidR="00100764" w:rsidRDefault="00100764" w:rsidP="00D40F82">
            <w:pPr>
              <w:pStyle w:val="tbnormal"/>
              <w:jc w:val="left"/>
            </w:pPr>
            <w:r>
              <w:t>Créer une vente</w:t>
            </w:r>
          </w:p>
        </w:tc>
        <w:tc>
          <w:tcPr>
            <w:tcW w:w="1497" w:type="dxa"/>
          </w:tcPr>
          <w:p w14:paraId="792FEB65" w14:textId="77777777" w:rsidR="00100764" w:rsidRDefault="00100764" w:rsidP="00D40F82">
            <w:pPr>
              <w:pStyle w:val="tbnormal"/>
              <w:jc w:val="left"/>
            </w:pPr>
            <w:r>
              <w:t>Simulateur</w:t>
            </w:r>
          </w:p>
        </w:tc>
        <w:tc>
          <w:tcPr>
            <w:tcW w:w="3786" w:type="dxa"/>
          </w:tcPr>
          <w:p w14:paraId="3E66718F" w14:textId="4EC7FC26" w:rsidR="00100764" w:rsidRDefault="006312ED" w:rsidP="006312ED">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100764" w14:paraId="6C59D2BB" w14:textId="77777777" w:rsidTr="00D40F82">
        <w:trPr>
          <w:trHeight w:val="454"/>
        </w:trPr>
        <w:tc>
          <w:tcPr>
            <w:tcW w:w="2077" w:type="dxa"/>
          </w:tcPr>
          <w:p w14:paraId="7D1E4E61" w14:textId="77777777" w:rsidR="00100764" w:rsidRDefault="00100764" w:rsidP="00D40F82">
            <w:pPr>
              <w:pStyle w:val="tbnormal"/>
              <w:jc w:val="left"/>
            </w:pPr>
            <w:r>
              <w:t>SA02</w:t>
            </w:r>
          </w:p>
          <w:p w14:paraId="0EB1CAC4" w14:textId="77777777" w:rsidR="00100764" w:rsidRDefault="00100764" w:rsidP="00D40F82">
            <w:pPr>
              <w:pStyle w:val="tbnormal"/>
              <w:jc w:val="left"/>
            </w:pPr>
            <w:r>
              <w:t>Expédier la marchandise</w:t>
            </w:r>
          </w:p>
        </w:tc>
        <w:tc>
          <w:tcPr>
            <w:tcW w:w="1497" w:type="dxa"/>
          </w:tcPr>
          <w:p w14:paraId="55BC677E" w14:textId="77777777" w:rsidR="00100764" w:rsidRDefault="00100764" w:rsidP="00D40F82">
            <w:pPr>
              <w:pStyle w:val="tbnormal"/>
              <w:jc w:val="left"/>
            </w:pPr>
            <w:r>
              <w:t>Simulateur</w:t>
            </w:r>
          </w:p>
        </w:tc>
        <w:tc>
          <w:tcPr>
            <w:tcW w:w="3786" w:type="dxa"/>
          </w:tcPr>
          <w:p w14:paraId="37DB1FA5" w14:textId="70BA154B" w:rsidR="00100764" w:rsidRDefault="006312ED" w:rsidP="00D40F82">
            <w:pPr>
              <w:pStyle w:val="tbnormal"/>
            </w:pPr>
            <w:r>
              <w:t>Tout comme pour la réception d’une commande fournisseur, cette étape n’apporte aucune plus-value pédagogique.</w:t>
            </w:r>
          </w:p>
        </w:tc>
      </w:tr>
      <w:tr w:rsidR="00100764" w14:paraId="24A08F37" w14:textId="77777777" w:rsidTr="00D40F82">
        <w:trPr>
          <w:trHeight w:val="454"/>
        </w:trPr>
        <w:tc>
          <w:tcPr>
            <w:tcW w:w="2077" w:type="dxa"/>
          </w:tcPr>
          <w:p w14:paraId="4CF64F50" w14:textId="77777777" w:rsidR="00100764" w:rsidRDefault="00100764" w:rsidP="00D40F82">
            <w:pPr>
              <w:pStyle w:val="tbnormal"/>
              <w:jc w:val="left"/>
            </w:pPr>
            <w:r>
              <w:t>SA03</w:t>
            </w:r>
          </w:p>
          <w:p w14:paraId="204D81D0" w14:textId="77777777" w:rsidR="00100764" w:rsidRDefault="00100764" w:rsidP="00D40F82">
            <w:pPr>
              <w:pStyle w:val="tbnormal"/>
              <w:jc w:val="left"/>
            </w:pPr>
            <w:r>
              <w:t>Facturer le client</w:t>
            </w:r>
          </w:p>
        </w:tc>
        <w:tc>
          <w:tcPr>
            <w:tcW w:w="1497" w:type="dxa"/>
          </w:tcPr>
          <w:p w14:paraId="5879C28E" w14:textId="77777777" w:rsidR="00100764" w:rsidRDefault="00100764" w:rsidP="00D40F82">
            <w:pPr>
              <w:pStyle w:val="tbnormal"/>
              <w:jc w:val="left"/>
            </w:pPr>
            <w:r>
              <w:t>Simulateur</w:t>
            </w:r>
          </w:p>
        </w:tc>
        <w:tc>
          <w:tcPr>
            <w:tcW w:w="3786" w:type="dxa"/>
          </w:tcPr>
          <w:p w14:paraId="5229B20D" w14:textId="595A1056" w:rsidR="00100764" w:rsidRDefault="006312ED" w:rsidP="00D40F82">
            <w:pPr>
              <w:pStyle w:val="tbnormal"/>
            </w:pPr>
            <w:r>
              <w:t>L’employé qui facture le client ne fait que de se référer à la vente réalisée et aux conditions négociées. C’est une simple tâche de saisie.</w:t>
            </w:r>
          </w:p>
        </w:tc>
      </w:tr>
      <w:tr w:rsidR="00100764" w14:paraId="4E477489" w14:textId="77777777" w:rsidTr="00D40F82">
        <w:trPr>
          <w:trHeight w:val="454"/>
        </w:trPr>
        <w:tc>
          <w:tcPr>
            <w:tcW w:w="2077" w:type="dxa"/>
          </w:tcPr>
          <w:p w14:paraId="3EA2F970" w14:textId="77777777" w:rsidR="00100764" w:rsidRDefault="00100764" w:rsidP="00D40F82">
            <w:pPr>
              <w:pStyle w:val="tbnormal"/>
              <w:jc w:val="left"/>
            </w:pPr>
            <w:r>
              <w:t>SA04</w:t>
            </w:r>
          </w:p>
          <w:p w14:paraId="0D4809F8" w14:textId="77777777" w:rsidR="00100764" w:rsidRDefault="00100764" w:rsidP="00D40F82">
            <w:pPr>
              <w:pStyle w:val="tbnormal"/>
              <w:jc w:val="left"/>
            </w:pPr>
            <w:r>
              <w:t>Comptabiliser le paiement</w:t>
            </w:r>
          </w:p>
        </w:tc>
        <w:tc>
          <w:tcPr>
            <w:tcW w:w="1497" w:type="dxa"/>
          </w:tcPr>
          <w:p w14:paraId="1FB31F20" w14:textId="77777777" w:rsidR="00100764" w:rsidRDefault="00100764" w:rsidP="00D40F82">
            <w:pPr>
              <w:pStyle w:val="tbnormal"/>
              <w:jc w:val="left"/>
            </w:pPr>
            <w:r>
              <w:t>Simulateur</w:t>
            </w:r>
          </w:p>
        </w:tc>
        <w:tc>
          <w:tcPr>
            <w:tcW w:w="3786" w:type="dxa"/>
          </w:tcPr>
          <w:p w14:paraId="35BDD2A9" w14:textId="1064380C" w:rsidR="00100764" w:rsidRDefault="006312ED" w:rsidP="00D40F82">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100764" w14:paraId="697BFEEB" w14:textId="77777777" w:rsidTr="00D40F82">
        <w:trPr>
          <w:trHeight w:val="454"/>
        </w:trPr>
        <w:tc>
          <w:tcPr>
            <w:tcW w:w="2077" w:type="dxa"/>
          </w:tcPr>
          <w:p w14:paraId="264E8F20" w14:textId="77777777" w:rsidR="00100764" w:rsidRDefault="00100764" w:rsidP="00D40F82">
            <w:pPr>
              <w:pStyle w:val="tbnormal"/>
              <w:jc w:val="left"/>
            </w:pPr>
            <w:r>
              <w:t>SA05</w:t>
            </w:r>
          </w:p>
          <w:p w14:paraId="2ED592EC" w14:textId="77777777" w:rsidR="00100764" w:rsidRDefault="00100764" w:rsidP="00D40F82">
            <w:pPr>
              <w:pStyle w:val="tbnormal"/>
              <w:jc w:val="left"/>
            </w:pPr>
            <w:r>
              <w:lastRenderedPageBreak/>
              <w:t>Changer les prix de vente</w:t>
            </w:r>
          </w:p>
        </w:tc>
        <w:tc>
          <w:tcPr>
            <w:tcW w:w="1497" w:type="dxa"/>
          </w:tcPr>
          <w:p w14:paraId="52722879" w14:textId="77777777" w:rsidR="00100764" w:rsidRDefault="00100764" w:rsidP="00D40F82">
            <w:pPr>
              <w:pStyle w:val="tbnormal"/>
              <w:jc w:val="left"/>
            </w:pPr>
            <w:r>
              <w:lastRenderedPageBreak/>
              <w:t>Participants</w:t>
            </w:r>
          </w:p>
        </w:tc>
        <w:tc>
          <w:tcPr>
            <w:tcW w:w="3786" w:type="dxa"/>
          </w:tcPr>
          <w:p w14:paraId="00878167" w14:textId="28A2C1F0" w:rsidR="00100764" w:rsidRDefault="001B6E0E" w:rsidP="00D40F82">
            <w:pPr>
              <w:pStyle w:val="tbnormal"/>
            </w:pPr>
            <w:r>
              <w:t xml:space="preserve">Lors de la présentation de la tâche SA01, il a été fait mention que </w:t>
            </w:r>
            <w:r>
              <w:lastRenderedPageBreak/>
              <w:t xml:space="preserve">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8A31BD4" w14:textId="04387AA6" w:rsidR="00100764" w:rsidRDefault="004E06A5" w:rsidP="00100764">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7517" w14:paraId="4114B2DF"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A851991" w14:textId="77777777" w:rsidR="002E7517" w:rsidRPr="00025F11" w:rsidRDefault="002E7517"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F328B3F" w14:textId="77777777" w:rsidR="002E7517" w:rsidRPr="00025F11" w:rsidRDefault="002E7517" w:rsidP="00D40F82">
            <w:pPr>
              <w:pStyle w:val="tbnormal"/>
              <w:jc w:val="left"/>
              <w:rPr>
                <w:b/>
                <w:sz w:val="2"/>
                <w:szCs w:val="2"/>
              </w:rPr>
            </w:pPr>
          </w:p>
        </w:tc>
      </w:tr>
      <w:tr w:rsidR="002E7517" w14:paraId="3E163E02"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1EFDB0" w14:textId="77777777" w:rsidR="002E7517" w:rsidRPr="000353ED" w:rsidRDefault="002E7517"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9F71944" w14:textId="7DB24BAD" w:rsidR="002E7517" w:rsidRPr="00C676D4" w:rsidRDefault="002E7517" w:rsidP="00D40F82">
            <w:pPr>
              <w:pStyle w:val="tbnormal"/>
              <w:rPr>
                <w:sz w:val="21"/>
              </w:rPr>
            </w:pPr>
            <w:r>
              <w:rPr>
                <w:b/>
                <w:sz w:val="21"/>
              </w:rPr>
              <w:t>Informations :</w:t>
            </w:r>
          </w:p>
          <w:p w14:paraId="6790EE63" w14:textId="1B2CCAB9" w:rsidR="002E7517" w:rsidRPr="005E4253" w:rsidRDefault="002E7517" w:rsidP="002E7517">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2E7517" w14:paraId="54381A1E"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765597BC" w14:textId="77777777" w:rsidR="002E7517" w:rsidRPr="00025F11" w:rsidRDefault="002E7517"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AAEC4D" w14:textId="77777777" w:rsidR="002E7517" w:rsidRPr="00025F11" w:rsidRDefault="002E7517" w:rsidP="00D40F82">
            <w:pPr>
              <w:pStyle w:val="tbnormal"/>
              <w:jc w:val="left"/>
              <w:rPr>
                <w:b/>
                <w:sz w:val="2"/>
                <w:szCs w:val="2"/>
              </w:rPr>
            </w:pPr>
          </w:p>
        </w:tc>
      </w:tr>
    </w:tbl>
    <w:p w14:paraId="390FF0E4" w14:textId="5E62002B" w:rsidR="00F603A7" w:rsidRDefault="00F603A7" w:rsidP="00F603A7">
      <w:pPr>
        <w:pStyle w:val="tbtitre1"/>
      </w:pPr>
      <w:bookmarkStart w:id="481" w:name="_Toc454297967"/>
      <w:bookmarkStart w:id="482" w:name="_Toc454633170"/>
      <w:r>
        <w:t>Recommandations</w:t>
      </w:r>
      <w:bookmarkEnd w:id="481"/>
      <w:r w:rsidR="0024311D">
        <w:t xml:space="preserve"> générales</w:t>
      </w:r>
      <w:bookmarkEnd w:id="482"/>
    </w:p>
    <w:p w14:paraId="6564976C" w14:textId="5F11FCE0" w:rsidR="00F603A7" w:rsidRDefault="00F603A7" w:rsidP="00F603A7">
      <w:pPr>
        <w:pStyle w:val="tbtitre2"/>
      </w:pPr>
      <w:bookmarkStart w:id="483" w:name="_Toc454297968"/>
      <w:bookmarkStart w:id="484" w:name="_Toc454633171"/>
      <w:r>
        <w:t>Consommation du service</w:t>
      </w:r>
      <w:bookmarkEnd w:id="483"/>
      <w:bookmarkEnd w:id="484"/>
    </w:p>
    <w:p w14:paraId="4E7A909A" w14:textId="0F4816B5" w:rsidR="00F603A7" w:rsidRDefault="00F603A7" w:rsidP="00F603A7">
      <w:pPr>
        <w:pStyle w:val="tbnormal"/>
      </w:pPr>
      <w:r>
        <w:t xml:space="preserve">Expliquer qu’un serveur propriétaire permet de maitriser les montées de version et ne pas être pris de court si Odoo met </w:t>
      </w:r>
      <w:proofErr w:type="spellStart"/>
      <w:proofErr w:type="gramStart"/>
      <w:r>
        <w:t>a</w:t>
      </w:r>
      <w:proofErr w:type="spellEnd"/>
      <w:proofErr w:type="gramEnd"/>
      <w:r>
        <w:t xml:space="preserve"> jour le </w:t>
      </w:r>
      <w:proofErr w:type="spellStart"/>
      <w:r>
        <w:t>saas</w:t>
      </w:r>
      <w:proofErr w:type="spellEnd"/>
      <w:r>
        <w:t xml:space="preserve">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w:t>
      </w:r>
      <w:proofErr w:type="gramStart"/>
      <w:r w:rsidR="00415772">
        <w:t>voir</w:t>
      </w:r>
      <w:proofErr w:type="gramEnd"/>
      <w:r w:rsidR="00415772">
        <w:t xml:space="preserve"> support de cours </w:t>
      </w:r>
      <w:proofErr w:type="spellStart"/>
      <w:r w:rsidR="00415772">
        <w:t>industrialisaiton</w:t>
      </w:r>
      <w:proofErr w:type="spellEnd"/>
      <w:r w:rsidR="00415772">
        <w:t xml:space="preserve"> du logiciel + </w:t>
      </w:r>
      <w:proofErr w:type="spellStart"/>
      <w:r w:rsidR="00415772">
        <w:t>bibliogrhpaie</w:t>
      </w:r>
      <w:proofErr w:type="spellEnd"/>
      <w:r w:rsidR="00415772">
        <w:t>)</w:t>
      </w:r>
    </w:p>
    <w:p w14:paraId="2550CC3D" w14:textId="501EF3C4" w:rsidR="00F603A7" w:rsidRDefault="00F603A7" w:rsidP="00F603A7">
      <w:pPr>
        <w:pStyle w:val="tbtitre2"/>
      </w:pPr>
      <w:bookmarkStart w:id="485" w:name="_Toc454297969"/>
      <w:bookmarkStart w:id="486" w:name="_Toc454633172"/>
      <w:r>
        <w:t>Limitation des échanges</w:t>
      </w:r>
      <w:bookmarkEnd w:id="485"/>
      <w:bookmarkEnd w:id="486"/>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A64F1E">
      <w:pPr>
        <w:pStyle w:val="tbtitre2"/>
      </w:pPr>
      <w:bookmarkStart w:id="487" w:name="_Toc454297970"/>
      <w:bookmarkStart w:id="488" w:name="_Toc454633173"/>
      <w:r>
        <w:t>Développement</w:t>
      </w:r>
      <w:bookmarkEnd w:id="487"/>
      <w:bookmarkEnd w:id="488"/>
    </w:p>
    <w:p w14:paraId="2CCF5A90" w14:textId="11679C7A" w:rsidR="00A64F1E" w:rsidRPr="00A64F1E" w:rsidRDefault="00A64F1E" w:rsidP="00A64F1E">
      <w:pPr>
        <w:pStyle w:val="tbnormal"/>
      </w:pPr>
      <w:r>
        <w:t>S’</w:t>
      </w:r>
      <w:r w:rsidR="009B7D1B">
        <w:t>appuyer</w:t>
      </w:r>
      <w:r>
        <w:t xml:space="preserve"> sur les </w:t>
      </w:r>
      <w:r w:rsidR="009B7D1B">
        <w:t>résultats</w:t>
      </w:r>
      <w:r>
        <w:t xml:space="preserve"> obtenus dans le guide des opérations (référer au chapitre)</w:t>
      </w:r>
    </w:p>
    <w:p w14:paraId="5FEA4B12" w14:textId="3A4EDE30" w:rsidR="00922B82" w:rsidRDefault="00922B82" w:rsidP="00922B82">
      <w:pPr>
        <w:pStyle w:val="tbtitre1"/>
      </w:pPr>
      <w:bookmarkStart w:id="489" w:name="_Toc454297971"/>
      <w:bookmarkStart w:id="490" w:name="_Toc454633174"/>
      <w:r>
        <w:lastRenderedPageBreak/>
        <w:t>Retour sur investissement</w:t>
      </w:r>
      <w:bookmarkEnd w:id="489"/>
      <w:bookmarkEnd w:id="490"/>
    </w:p>
    <w:p w14:paraId="5E68D699" w14:textId="77777777" w:rsidR="00635019" w:rsidRDefault="00922B82" w:rsidP="00922B82">
      <w:pPr>
        <w:pStyle w:val="tbnormal"/>
        <w:sectPr w:rsidR="00635019" w:rsidSect="008667F4">
          <w:headerReference w:type="even" r:id="rId131"/>
          <w:headerReference w:type="first" r:id="rId132"/>
          <w:pgSz w:w="11906" w:h="16838"/>
          <w:pgMar w:top="1418" w:right="2268" w:bottom="1418" w:left="2268" w:header="709" w:footer="709" w:gutter="0"/>
          <w:pgNumType w:start="1"/>
          <w:cols w:space="708"/>
          <w:titlePg/>
          <w:docGrid w:linePitch="360"/>
        </w:sectPr>
      </w:pPr>
      <w:r>
        <w:t xml:space="preserve">Après 14 semaines passées à travailler OdooSIM, la vision à plus long terme nécessite quelques calculs financiers en rapport avec le retour sur investissement que cette solution peut apporter </w:t>
      </w:r>
      <w:proofErr w:type="spellStart"/>
      <w:r>
        <w:t>apr</w:t>
      </w:r>
      <w:proofErr w:type="spellEnd"/>
      <w:r>
        <w:t xml:space="preserve"> rapport à d’autres sur le marché.</w:t>
      </w:r>
    </w:p>
    <w:p w14:paraId="073A410B" w14:textId="77777777" w:rsidR="00635019" w:rsidRDefault="00635019" w:rsidP="00635019">
      <w:pPr>
        <w:pStyle w:val="tbtitrepartie"/>
        <w:sectPr w:rsidR="00635019" w:rsidSect="00F2693B">
          <w:headerReference w:type="even" r:id="rId133"/>
          <w:headerReference w:type="default" r:id="rId134"/>
          <w:pgSz w:w="11906" w:h="16838"/>
          <w:pgMar w:top="1418" w:right="2268" w:bottom="1418" w:left="2268" w:header="709" w:footer="709" w:gutter="0"/>
          <w:cols w:space="708"/>
          <w:docGrid w:linePitch="360"/>
        </w:sectPr>
      </w:pPr>
      <w:bookmarkStart w:id="491" w:name="_Toc454297972"/>
      <w:bookmarkEnd w:id="92"/>
      <w:r>
        <w:lastRenderedPageBreak/>
        <w:t>Partie</w:t>
      </w:r>
      <w:r>
        <w:br/>
        <w:t>Administrative</w:t>
      </w:r>
      <w:bookmarkEnd w:id="491"/>
    </w:p>
    <w:p w14:paraId="75FCC6AF" w14:textId="46D92B37" w:rsidR="00144A56" w:rsidRDefault="00144A56" w:rsidP="00A816A9">
      <w:pPr>
        <w:pStyle w:val="tbtitre1"/>
      </w:pPr>
      <w:bookmarkStart w:id="492"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35"/>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92"/>
    </w:p>
    <w:p w14:paraId="6A75A6D7" w14:textId="6FC1AFEA" w:rsidR="00306DAF" w:rsidRDefault="00FD65A4" w:rsidP="00306DAF">
      <w:pPr>
        <w:pStyle w:val="tbtitre1"/>
      </w:pPr>
      <w:bookmarkStart w:id="493" w:name="_Toc454297974"/>
      <w:r>
        <w:lastRenderedPageBreak/>
        <w:t>Guide de d</w:t>
      </w:r>
      <w:r w:rsidR="00306DAF">
        <w:t>éploiement du simulateur</w:t>
      </w:r>
      <w:bookmarkEnd w:id="493"/>
    </w:p>
    <w:p w14:paraId="3E8E81E3" w14:textId="3764E8B3" w:rsidR="00306DAF" w:rsidRDefault="00FD65A4" w:rsidP="00306DAF">
      <w:pPr>
        <w:pStyle w:val="tbtitre1"/>
      </w:pPr>
      <w:bookmarkStart w:id="494" w:name="_Toc454297975"/>
      <w:r>
        <w:t>Guide d</w:t>
      </w:r>
      <w:r w:rsidR="00306DAF">
        <w:t>u professeur</w:t>
      </w:r>
      <w:bookmarkEnd w:id="494"/>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proofErr w:type="spellStart"/>
            <w:r w:rsidR="00414FF5" w:rsidRPr="00414FF5">
              <w:rPr>
                <w:b/>
                <w:sz w:val="21"/>
              </w:rPr>
              <w:t>edu</w:t>
            </w:r>
            <w:proofErr w:type="spellEnd"/>
            <w:r w:rsidR="00414FF5" w:rsidRPr="00414FF5">
              <w:rPr>
                <w:b/>
                <w:sz w:val="21"/>
              </w:rPr>
              <w:t>-</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t xml:space="preserve"> et modifier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t xml:space="preserve"> puis à l’aide du menu qui est apparu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725F15">
      <w:pPr>
        <w:pStyle w:val="tbnormal"/>
        <w:numPr>
          <w:ilvl w:val="0"/>
          <w:numId w:val="24"/>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725F15">
      <w:pPr>
        <w:pStyle w:val="tbnormal"/>
        <w:numPr>
          <w:ilvl w:val="0"/>
          <w:numId w:val="24"/>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725F15">
      <w:pPr>
        <w:pStyle w:val="tbnormal"/>
        <w:numPr>
          <w:ilvl w:val="0"/>
          <w:numId w:val="24"/>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952094">
      <w:pPr>
        <w:pStyle w:val="tbnormal"/>
        <w:numPr>
          <w:ilvl w:val="0"/>
          <w:numId w:val="50"/>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57636093" w:rsidR="00952094" w:rsidRDefault="00952094" w:rsidP="00952094">
      <w:pPr>
        <w:pStyle w:val="tbnormal"/>
        <w:numPr>
          <w:ilvl w:val="0"/>
          <w:numId w:val="50"/>
        </w:numPr>
      </w:pPr>
      <w:r>
        <w:t>Répondez aux éventuelles questions.</w:t>
      </w:r>
    </w:p>
    <w:p w14:paraId="44B10D98" w14:textId="42725224" w:rsidR="00952094" w:rsidRDefault="00952094" w:rsidP="00952094">
      <w:pPr>
        <w:pStyle w:val="tbnormal"/>
        <w:numPr>
          <w:ilvl w:val="0"/>
          <w:numId w:val="50"/>
        </w:numPr>
      </w:pPr>
      <w:r>
        <w:t>Donner les informations sur le nombre de rounds, le nombre de jour ainsi que le temps de simulation par jour.</w:t>
      </w:r>
    </w:p>
    <w:p w14:paraId="1A7CD7DF" w14:textId="7F8B5125" w:rsidR="00952094" w:rsidRDefault="00952094" w:rsidP="00952094">
      <w:pPr>
        <w:pStyle w:val="tbnormal"/>
        <w:numPr>
          <w:ilvl w:val="0"/>
          <w:numId w:val="50"/>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FDDB5C" w14:textId="77777777" w:rsidR="008D1143" w:rsidRDefault="008D1143" w:rsidP="005F2F96">
      <w:pPr>
        <w:spacing w:after="0" w:line="240" w:lineRule="auto"/>
      </w:pPr>
      <w:r>
        <w:separator/>
      </w:r>
    </w:p>
  </w:endnote>
  <w:endnote w:type="continuationSeparator" w:id="0">
    <w:p w14:paraId="065A4A78" w14:textId="77777777" w:rsidR="008D1143" w:rsidRDefault="008D1143"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766603" w:rsidRPr="00D171B1" w:rsidRDefault="00766603"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9F975" w14:textId="77777777" w:rsidR="008D1143" w:rsidRDefault="008D1143" w:rsidP="005F2F96">
      <w:pPr>
        <w:spacing w:after="0" w:line="240" w:lineRule="auto"/>
      </w:pPr>
      <w:r>
        <w:separator/>
      </w:r>
    </w:p>
  </w:footnote>
  <w:footnote w:type="continuationSeparator" w:id="0">
    <w:p w14:paraId="5B93C292" w14:textId="77777777" w:rsidR="008D1143" w:rsidRDefault="008D1143" w:rsidP="005F2F96">
      <w:pPr>
        <w:spacing w:after="0" w:line="240" w:lineRule="auto"/>
      </w:pPr>
      <w:r>
        <w:continuationSeparator/>
      </w:r>
    </w:p>
  </w:footnote>
  <w:footnote w:id="1">
    <w:p w14:paraId="0D334933" w14:textId="21135062" w:rsidR="00766603" w:rsidRDefault="00766603">
      <w:pPr>
        <w:pStyle w:val="Notedebasdepage"/>
      </w:pPr>
      <w:r>
        <w:rPr>
          <w:rStyle w:val="Appelnotedebasdep"/>
        </w:rPr>
        <w:footnoteRef/>
      </w:r>
      <w:r>
        <w:t xml:space="preserve"> </w:t>
      </w:r>
      <w:r w:rsidRPr="00853F1C">
        <w:t>https://fr.wikipedia.org/wiki/Sigmund_Freud</w:t>
      </w:r>
    </w:p>
  </w:footnote>
  <w:footnote w:id="2">
    <w:p w14:paraId="7CE3476B" w14:textId="6BAFB87F" w:rsidR="00766603" w:rsidRDefault="00766603">
      <w:pPr>
        <w:pStyle w:val="Notedebasdepage"/>
      </w:pPr>
      <w:r>
        <w:rPr>
          <w:rStyle w:val="Appelnotedebasdep"/>
        </w:rPr>
        <w:footnoteRef/>
      </w:r>
      <w:r>
        <w:t xml:space="preserve"> </w:t>
      </w:r>
      <w:r w:rsidRPr="00CD2542">
        <w:t>https://erpsim.hec.ca/en/team</w:t>
      </w:r>
    </w:p>
  </w:footnote>
  <w:footnote w:id="3">
    <w:p w14:paraId="6218543D" w14:textId="77777777" w:rsidR="00766603" w:rsidRDefault="00766603" w:rsidP="002C572B">
      <w:pPr>
        <w:pStyle w:val="Notedebasdepage"/>
      </w:pPr>
      <w:r>
        <w:rPr>
          <w:rStyle w:val="Appelnotedebasdep"/>
        </w:rPr>
        <w:footnoteRef/>
      </w:r>
      <w:r>
        <w:t xml:space="preserve"> </w:t>
      </w:r>
      <w:r w:rsidRPr="00AA4B12">
        <w:t>http://www.insee.fr/fr/themes/document.asp?ref_id=tic11</w:t>
      </w:r>
    </w:p>
  </w:footnote>
  <w:footnote w:id="4">
    <w:p w14:paraId="7AA2A3A0" w14:textId="4DFD01C4" w:rsidR="00766603" w:rsidRDefault="00766603">
      <w:pPr>
        <w:pStyle w:val="Notedebasdepage"/>
      </w:pPr>
      <w:r>
        <w:rPr>
          <w:rStyle w:val="Appelnotedebasdep"/>
        </w:rPr>
        <w:footnoteRef/>
      </w:r>
      <w:r>
        <w:t xml:space="preserve"> Mot imaginaire</w:t>
      </w:r>
    </w:p>
  </w:footnote>
  <w:footnote w:id="5">
    <w:p w14:paraId="5ED618AB" w14:textId="5DB201CF" w:rsidR="00766603" w:rsidRDefault="00766603">
      <w:pPr>
        <w:pStyle w:val="Notedebasdepage"/>
      </w:pPr>
      <w:r>
        <w:rPr>
          <w:rStyle w:val="Appelnotedebasdep"/>
        </w:rPr>
        <w:footnoteRef/>
      </w:r>
      <w:r>
        <w:t xml:space="preserve"> </w:t>
      </w:r>
      <w:r w:rsidRPr="00390290">
        <w:t>http://www.formavox.com/pourquoi-comment-utiliser-integrer-jeux-formation</w:t>
      </w:r>
    </w:p>
  </w:footnote>
  <w:footnote w:id="6">
    <w:p w14:paraId="2930CE48" w14:textId="790046E8" w:rsidR="00766603" w:rsidRDefault="00766603">
      <w:pPr>
        <w:pStyle w:val="Notedebasdepage"/>
      </w:pPr>
      <w:r>
        <w:rPr>
          <w:rStyle w:val="Appelnotedebasdep"/>
        </w:rPr>
        <w:footnoteRef/>
      </w:r>
      <w:r>
        <w:t xml:space="preserve"> </w:t>
      </w:r>
      <w:r>
        <w:rPr>
          <w:rFonts w:cs="Times New Roman"/>
          <w:lang w:val="fr-FR"/>
        </w:rPr>
        <w:t>http://www.gdt.oqlf.gouv.qc.ca/ficheOqlf.aspx?Id_Fiche=26502971</w:t>
      </w:r>
    </w:p>
  </w:footnote>
  <w:footnote w:id="7">
    <w:p w14:paraId="5F6D455B" w14:textId="3755E7BC" w:rsidR="00766603" w:rsidRDefault="00766603">
      <w:pPr>
        <w:pStyle w:val="Notedebasdepage"/>
      </w:pPr>
      <w:r>
        <w:rPr>
          <w:rStyle w:val="Appelnotedebasdep"/>
        </w:rPr>
        <w:footnoteRef/>
      </w:r>
      <w:r>
        <w:t xml:space="preserve"> </w:t>
      </w:r>
      <w:r w:rsidRPr="004E4DC2">
        <w:t>http://www.formavox.com/serious-game-cles-de-succes-formation-entreprise</w:t>
      </w:r>
    </w:p>
  </w:footnote>
  <w:footnote w:id="8">
    <w:p w14:paraId="4603A2F0" w14:textId="08504411" w:rsidR="00766603" w:rsidRDefault="00766603"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9">
    <w:p w14:paraId="11422D5A" w14:textId="444D3611" w:rsidR="00766603" w:rsidRDefault="00766603"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0">
    <w:p w14:paraId="68B49025" w14:textId="046004ED" w:rsidR="00766603" w:rsidRDefault="00766603">
      <w:pPr>
        <w:pStyle w:val="Notedebasdepage"/>
      </w:pPr>
      <w:r>
        <w:rPr>
          <w:rStyle w:val="Appelnotedebasdep"/>
        </w:rPr>
        <w:footnoteRef/>
      </w:r>
      <w:r>
        <w:t xml:space="preserve"> Définition de PBL par ERPSim® : </w:t>
      </w:r>
      <w:r w:rsidRPr="006D5C03">
        <w:t>https://erpsim.hec.ca/en/explore</w:t>
      </w:r>
    </w:p>
  </w:footnote>
  <w:footnote w:id="11">
    <w:p w14:paraId="176D09F4" w14:textId="76C3E398" w:rsidR="00766603" w:rsidRDefault="00766603">
      <w:pPr>
        <w:pStyle w:val="Notedebasdepage"/>
      </w:pPr>
      <w:r>
        <w:rPr>
          <w:rStyle w:val="Appelnotedebasdep"/>
        </w:rPr>
        <w:footnoteRef/>
      </w:r>
      <w:r>
        <w:t xml:space="preserve"> </w:t>
      </w:r>
      <w:r w:rsidRPr="008834E8">
        <w:t>https://erpsim.hec.ca/en/explore</w:t>
      </w:r>
    </w:p>
  </w:footnote>
  <w:footnote w:id="12">
    <w:p w14:paraId="058C30A9" w14:textId="09D3B130" w:rsidR="00766603" w:rsidRDefault="00766603">
      <w:pPr>
        <w:pStyle w:val="Notedebasdepage"/>
      </w:pPr>
      <w:r>
        <w:rPr>
          <w:rStyle w:val="Appelnotedebasdep"/>
        </w:rPr>
        <w:footnoteRef/>
      </w:r>
      <w:r>
        <w:t xml:space="preserve"> </w:t>
      </w:r>
      <w:r w:rsidRPr="008834E8">
        <w:t>https://erpsim.hec.ca/en/explore</w:t>
      </w:r>
    </w:p>
  </w:footnote>
  <w:footnote w:id="13">
    <w:p w14:paraId="08123FA5" w14:textId="4C81E313" w:rsidR="00766603" w:rsidRDefault="00766603">
      <w:pPr>
        <w:pStyle w:val="Notedebasdepage"/>
      </w:pPr>
      <w:r>
        <w:rPr>
          <w:rStyle w:val="Appelnotedebasdep"/>
        </w:rPr>
        <w:footnoteRef/>
      </w:r>
      <w:r>
        <w:t xml:space="preserve"> </w:t>
      </w:r>
      <w:r w:rsidRPr="008834E8">
        <w:t>https://erpsim.hec.ca/en/explore</w:t>
      </w:r>
    </w:p>
  </w:footnote>
  <w:footnote w:id="14">
    <w:p w14:paraId="5F4AA8CB" w14:textId="65572A84" w:rsidR="00766603" w:rsidRDefault="00766603">
      <w:pPr>
        <w:pStyle w:val="Notedebasdepage"/>
      </w:pPr>
      <w:r>
        <w:rPr>
          <w:rStyle w:val="Appelnotedebasdep"/>
        </w:rPr>
        <w:footnoteRef/>
      </w:r>
      <w:r>
        <w:t xml:space="preserve"> </w:t>
      </w:r>
      <w:r w:rsidRPr="00CB1F2C">
        <w:t>http://www.formavox.com/serious-game-cles-de-succes-formation-entreprise</w:t>
      </w:r>
    </w:p>
  </w:footnote>
  <w:footnote w:id="15">
    <w:p w14:paraId="78914659" w14:textId="1DDE2532" w:rsidR="00766603" w:rsidRDefault="00766603">
      <w:pPr>
        <w:pStyle w:val="Notedebasdepage"/>
      </w:pPr>
      <w:r>
        <w:rPr>
          <w:rStyle w:val="Appelnotedebasdep"/>
        </w:rPr>
        <w:footnoteRef/>
      </w:r>
      <w:r>
        <w:t xml:space="preserve"> </w:t>
      </w:r>
      <w:r w:rsidRPr="002D76C9">
        <w:t>www.odoo.com/fr_FR/</w:t>
      </w:r>
    </w:p>
  </w:footnote>
  <w:footnote w:id="16">
    <w:p w14:paraId="5937E250" w14:textId="0E4B7382" w:rsidR="00766603" w:rsidRDefault="00766603">
      <w:pPr>
        <w:pStyle w:val="Notedebasdepage"/>
      </w:pPr>
      <w:r>
        <w:rPr>
          <w:rStyle w:val="Appelnotedebasdep"/>
        </w:rPr>
        <w:footnoteRef/>
      </w:r>
      <w:r>
        <w:t xml:space="preserve"> </w:t>
      </w:r>
      <w:r w:rsidRPr="00EC7675">
        <w:t>https://www.odoo.com/fr_FR/</w:t>
      </w:r>
    </w:p>
  </w:footnote>
  <w:footnote w:id="17">
    <w:p w14:paraId="04AD0082" w14:textId="0193E2B6" w:rsidR="00766603" w:rsidRDefault="00766603">
      <w:pPr>
        <w:pStyle w:val="Notedebasdepage"/>
      </w:pPr>
      <w:r>
        <w:rPr>
          <w:rStyle w:val="Appelnotedebasdep"/>
        </w:rPr>
        <w:footnoteRef/>
      </w:r>
      <w:r>
        <w:t xml:space="preserve"> </w:t>
      </w:r>
      <w:r w:rsidRPr="00767483">
        <w:t>https://www.odoo.com/fr_FR/</w:t>
      </w:r>
    </w:p>
  </w:footnote>
  <w:footnote w:id="18">
    <w:p w14:paraId="51FC585D" w14:textId="44AD47DB" w:rsidR="00766603" w:rsidRDefault="00766603">
      <w:pPr>
        <w:pStyle w:val="Notedebasdepage"/>
      </w:pPr>
      <w:r>
        <w:rPr>
          <w:rStyle w:val="Appelnotedebasdep"/>
        </w:rPr>
        <w:footnoteRef/>
      </w:r>
      <w:r>
        <w:t xml:space="preserve"> </w:t>
      </w:r>
      <w:r w:rsidRPr="00A06989">
        <w:t>https://www.odoo.com/fr_FR/page/editions</w:t>
      </w:r>
    </w:p>
  </w:footnote>
  <w:footnote w:id="19">
    <w:p w14:paraId="747F8C0E" w14:textId="48897A03" w:rsidR="00766603" w:rsidRDefault="00766603">
      <w:pPr>
        <w:pStyle w:val="Notedebasdepage"/>
      </w:pPr>
      <w:r>
        <w:rPr>
          <w:rStyle w:val="Appelnotedebasdep"/>
        </w:rPr>
        <w:footnoteRef/>
      </w:r>
      <w:r>
        <w:t xml:space="preserve"> </w:t>
      </w:r>
      <w:r w:rsidRPr="00AC2754">
        <w:t>https://www.odoo.com/fr_FR/page/education-program</w:t>
      </w:r>
    </w:p>
  </w:footnote>
  <w:footnote w:id="20">
    <w:p w14:paraId="5032D0E6" w14:textId="19D0CBBC" w:rsidR="00766603" w:rsidRDefault="00766603">
      <w:pPr>
        <w:pStyle w:val="Notedebasdepage"/>
      </w:pPr>
      <w:r>
        <w:rPr>
          <w:rStyle w:val="Appelnotedebasdep"/>
        </w:rPr>
        <w:footnoteRef/>
      </w:r>
      <w:r>
        <w:t xml:space="preserve"> </w:t>
      </w:r>
      <w:r w:rsidRPr="00AC2754">
        <w:t>https://www.odoo.com/fr_FR/page/education-program</w:t>
      </w:r>
    </w:p>
  </w:footnote>
  <w:footnote w:id="21">
    <w:p w14:paraId="030D6061" w14:textId="67B20D03" w:rsidR="00766603" w:rsidRDefault="00766603">
      <w:pPr>
        <w:pStyle w:val="Notedebasdepage"/>
      </w:pPr>
      <w:r>
        <w:rPr>
          <w:rStyle w:val="Appelnotedebasdep"/>
        </w:rPr>
        <w:footnoteRef/>
      </w:r>
      <w:r>
        <w:t xml:space="preserve"> </w:t>
      </w:r>
      <w:r w:rsidRPr="00AE6E0E">
        <w:t>https://www.odoo.com/fr_FR/page/download</w:t>
      </w:r>
    </w:p>
  </w:footnote>
  <w:footnote w:id="22">
    <w:p w14:paraId="49BC527B" w14:textId="4AA6BB47" w:rsidR="006E15F5" w:rsidRDefault="006E15F5">
      <w:pPr>
        <w:pStyle w:val="Notedebasdepage"/>
      </w:pPr>
      <w:r>
        <w:rPr>
          <w:rStyle w:val="Appelnotedebasdep"/>
        </w:rPr>
        <w:footnoteRef/>
      </w:r>
      <w:r>
        <w:t xml:space="preserve"> </w:t>
      </w:r>
      <w:r w:rsidRPr="006E15F5">
        <w:t>https://www.odoo.com/documentation/9.0/index.html</w:t>
      </w:r>
    </w:p>
  </w:footnote>
  <w:footnote w:id="23">
    <w:p w14:paraId="34FB6449" w14:textId="4E8AC513" w:rsidR="00F87853" w:rsidRDefault="00F87853">
      <w:pPr>
        <w:pStyle w:val="Notedebasdepage"/>
      </w:pPr>
      <w:r>
        <w:rPr>
          <w:rStyle w:val="Appelnotedebasdep"/>
        </w:rPr>
        <w:footnoteRef/>
      </w:r>
      <w:r>
        <w:t xml:space="preserve"> </w:t>
      </w:r>
      <w:r w:rsidRPr="00F87853">
        <w:t>https://www.odoo.com/documentation/9.0/index.html</w:t>
      </w:r>
    </w:p>
  </w:footnote>
  <w:footnote w:id="24">
    <w:p w14:paraId="33873C5F" w14:textId="6FB0E142" w:rsidR="00F87853" w:rsidRDefault="00F87853">
      <w:pPr>
        <w:pStyle w:val="Notedebasdepage"/>
      </w:pPr>
      <w:r>
        <w:rPr>
          <w:rStyle w:val="Appelnotedebasdep"/>
        </w:rPr>
        <w:footnoteRef/>
      </w:r>
      <w:r>
        <w:t xml:space="preserve"> </w:t>
      </w:r>
      <w:r w:rsidRPr="00F87853">
        <w:t>https://www.odoo.com/documentation/9.0/index.html</w:t>
      </w:r>
    </w:p>
  </w:footnote>
  <w:footnote w:id="25">
    <w:p w14:paraId="637FB2FB" w14:textId="26B48B31" w:rsidR="0000553C" w:rsidRDefault="0000553C">
      <w:pPr>
        <w:pStyle w:val="Notedebasdepage"/>
      </w:pPr>
      <w:r>
        <w:rPr>
          <w:rStyle w:val="Appelnotedebasdep"/>
        </w:rPr>
        <w:footnoteRef/>
      </w:r>
      <w:r>
        <w:t xml:space="preserve"> </w:t>
      </w:r>
      <w:r w:rsidRPr="0000553C">
        <w:t>https://www.odoo.com/documentation/9.0/api_integration.html</w:t>
      </w:r>
    </w:p>
  </w:footnote>
  <w:footnote w:id="26">
    <w:p w14:paraId="56F1F4AB" w14:textId="77777777" w:rsidR="00766603" w:rsidRDefault="00766603" w:rsidP="00BA7464">
      <w:pPr>
        <w:pStyle w:val="Notedebasdepage"/>
      </w:pPr>
      <w:r>
        <w:rPr>
          <w:rStyle w:val="Appelnotedebasdep"/>
        </w:rPr>
        <w:footnoteRef/>
      </w:r>
      <w:r>
        <w:t xml:space="preserve"> </w:t>
      </w:r>
      <w:r w:rsidRPr="00E7772D">
        <w:t>https://www.odoo.com/documentation/9.0/api_integration.html</w:t>
      </w:r>
    </w:p>
  </w:footnote>
  <w:footnote w:id="27">
    <w:p w14:paraId="3792006A" w14:textId="77777777" w:rsidR="00766603" w:rsidRDefault="00766603" w:rsidP="00483FF3">
      <w:pPr>
        <w:pStyle w:val="Notedebasdepage"/>
      </w:pPr>
      <w:r>
        <w:rPr>
          <w:rStyle w:val="Appelnotedebasdep"/>
        </w:rPr>
        <w:footnoteRef/>
      </w:r>
      <w:r>
        <w:t xml:space="preserve"> </w:t>
      </w:r>
      <w:r w:rsidRPr="00DF0683">
        <w:t>http://logistique-pour-tous.fr/flux-pousse-ou-flux-tire/</w:t>
      </w:r>
    </w:p>
  </w:footnote>
  <w:footnote w:id="28">
    <w:p w14:paraId="7726ADE2" w14:textId="77777777" w:rsidR="00766603" w:rsidRDefault="00766603" w:rsidP="00483FF3">
      <w:pPr>
        <w:pStyle w:val="Notedebasdepage"/>
      </w:pPr>
      <w:r>
        <w:rPr>
          <w:rStyle w:val="Appelnotedebasdep"/>
        </w:rPr>
        <w:footnoteRef/>
      </w:r>
      <w:r>
        <w:t xml:space="preserve"> </w:t>
      </w:r>
      <w:r w:rsidRPr="00C55E4D">
        <w:t>http://logistique-pour-tous.fr/flux-pousse-ou-flux-tire/</w:t>
      </w:r>
    </w:p>
  </w:footnote>
  <w:footnote w:id="29">
    <w:p w14:paraId="758E23D0" w14:textId="77777777" w:rsidR="00766603" w:rsidRPr="005F2F96" w:rsidRDefault="00766603"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0">
    <w:p w14:paraId="6900DBDF" w14:textId="77777777" w:rsidR="00766603" w:rsidRDefault="00766603"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1">
    <w:p w14:paraId="60FFD6D9" w14:textId="77777777" w:rsidR="00766603" w:rsidRDefault="00766603" w:rsidP="003C6CA5">
      <w:pPr>
        <w:pStyle w:val="Notedebasdepage"/>
      </w:pPr>
      <w:r>
        <w:rPr>
          <w:rStyle w:val="Appelnotedebasdep"/>
        </w:rPr>
        <w:footnoteRef/>
      </w:r>
      <w:r>
        <w:t xml:space="preserve"> </w:t>
      </w:r>
      <w:r w:rsidRPr="00D51CD4">
        <w:t>Restaurants, discothèques, bars et cafés.</w:t>
      </w:r>
    </w:p>
  </w:footnote>
  <w:footnote w:id="32">
    <w:p w14:paraId="5647E144" w14:textId="77777777" w:rsidR="00766603" w:rsidRDefault="00766603" w:rsidP="00695D0D">
      <w:pPr>
        <w:pStyle w:val="Notedebasdepage"/>
      </w:pPr>
      <w:r>
        <w:rPr>
          <w:rStyle w:val="Appelnotedebasdep"/>
        </w:rPr>
        <w:footnoteRef/>
      </w:r>
      <w:r>
        <w:t xml:space="preserve"> </w:t>
      </w:r>
      <w:r w:rsidRPr="00B76F67">
        <w:t>https://maven.apache.org/</w:t>
      </w:r>
    </w:p>
  </w:footnote>
  <w:footnote w:id="33">
    <w:p w14:paraId="1E99CD2A" w14:textId="77777777" w:rsidR="00766603" w:rsidRDefault="00766603" w:rsidP="00695D0D">
      <w:pPr>
        <w:pStyle w:val="Notedebasdepage"/>
      </w:pPr>
      <w:r>
        <w:rPr>
          <w:rStyle w:val="Appelnotedebasdep"/>
        </w:rPr>
        <w:footnoteRef/>
      </w:r>
      <w:r>
        <w:t xml:space="preserve"> </w:t>
      </w:r>
      <w:r w:rsidRPr="00B76F67">
        <w:t>https://ws.apache.org/xmlrpc/</w:t>
      </w:r>
    </w:p>
  </w:footnote>
  <w:footnote w:id="34">
    <w:p w14:paraId="0D608779" w14:textId="77777777" w:rsidR="00766603" w:rsidRDefault="00766603" w:rsidP="00695D0D">
      <w:pPr>
        <w:pStyle w:val="Notedebasdepage"/>
      </w:pPr>
      <w:r>
        <w:rPr>
          <w:rStyle w:val="Appelnotedebasdep"/>
        </w:rPr>
        <w:footnoteRef/>
      </w:r>
      <w:r>
        <w:t xml:space="preserve"> </w:t>
      </w:r>
      <w:r w:rsidRPr="00B76F67">
        <w:t>http://xmlrpc.scripting.com/</w:t>
      </w:r>
    </w:p>
  </w:footnote>
  <w:footnote w:id="35">
    <w:p w14:paraId="3FC525B3" w14:textId="77777777" w:rsidR="00766603" w:rsidRDefault="00766603" w:rsidP="00695D0D">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w:t>
      </w:r>
      <w:proofErr w:type="gramStart"/>
      <w:r>
        <w:rPr>
          <w:color w:val="FF0000"/>
        </w:rPr>
        <w:t>voir</w:t>
      </w:r>
      <w:proofErr w:type="gramEnd"/>
      <w:r>
        <w:rPr>
          <w:color w:val="FF0000"/>
        </w:rPr>
        <w:t xml:space="preserve"> si toujours d’actualité en finalité)</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766603" w:rsidRDefault="00766603"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766603" w:rsidRDefault="00766603"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25</w:t>
    </w:r>
    <w:r>
      <w:rPr>
        <w:rStyle w:val="Numrodepage"/>
      </w:rPr>
      <w:fldChar w:fldCharType="end"/>
    </w:r>
  </w:p>
  <w:p w14:paraId="77195F3A" w14:textId="77777777" w:rsidR="00766603" w:rsidRDefault="00766603"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766603" w:rsidRDefault="00766603"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1</w:t>
    </w:r>
    <w:r>
      <w:rPr>
        <w:rStyle w:val="Numrodepage"/>
      </w:rPr>
      <w:fldChar w:fldCharType="end"/>
    </w:r>
  </w:p>
  <w:p w14:paraId="1059C417" w14:textId="77777777" w:rsidR="00766603" w:rsidRDefault="00766603"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766603" w:rsidRDefault="00766603" w:rsidP="008667F4">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766603" w:rsidRPr="00D171B1" w:rsidRDefault="00766603" w:rsidP="008667F4">
    <w:pPr>
      <w:pStyle w:val="En-tte"/>
      <w:ind w:right="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766603" w:rsidRDefault="00766603"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0553C">
      <w:rPr>
        <w:rStyle w:val="Numrodepage"/>
        <w:noProof/>
      </w:rPr>
      <w:t>96</w:t>
    </w:r>
    <w:r>
      <w:rPr>
        <w:rStyle w:val="Numrodepage"/>
      </w:rPr>
      <w:fldChar w:fldCharType="end"/>
    </w:r>
  </w:p>
  <w:p w14:paraId="39570FD1" w14:textId="77777777" w:rsidR="00766603" w:rsidRPr="00D171B1" w:rsidRDefault="00766603" w:rsidP="008667F4">
    <w:pPr>
      <w:pStyle w:val="En-tte"/>
      <w:ind w:right="360" w:firstLine="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766603" w:rsidRDefault="00766603"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00553C">
      <w:rPr>
        <w:rStyle w:val="Numrodepage"/>
        <w:noProof/>
      </w:rPr>
      <w:t>1</w:t>
    </w:r>
    <w:r>
      <w:rPr>
        <w:rStyle w:val="Numrodepage"/>
      </w:rPr>
      <w:fldChar w:fldCharType="end"/>
    </w:r>
  </w:p>
  <w:p w14:paraId="4D4904F1" w14:textId="77777777" w:rsidR="00766603" w:rsidRDefault="00766603" w:rsidP="00D171B1">
    <w:pPr>
      <w:pStyle w:val="En-tte"/>
      <w:ind w:right="360" w:firstLine="360"/>
    </w:pPr>
    <w:r>
      <w:tab/>
    </w:r>
    <w:r>
      <w:tab/>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766603" w:rsidRPr="00D171B1" w:rsidRDefault="00766603" w:rsidP="00A00ADB">
    <w:pPr>
      <w:pStyle w:val="En-tte"/>
      <w:ind w:right="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766603" w:rsidRDefault="00766603" w:rsidP="008667F4">
    <w:pPr>
      <w:pStyle w:val="En-tte"/>
      <w:ind w:right="360" w:firstLine="360"/>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766603" w:rsidRPr="00D171B1" w:rsidRDefault="00766603"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766603" w:rsidRDefault="00766603">
    <w:pPr>
      <w:pStyle w:val="En-tte"/>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766603" w:rsidRDefault="00766603"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6</w:t>
    </w:r>
    <w:r>
      <w:rPr>
        <w:rStyle w:val="Numrodepage"/>
      </w:rPr>
      <w:fldChar w:fldCharType="end"/>
    </w:r>
  </w:p>
  <w:p w14:paraId="629665B2" w14:textId="77777777" w:rsidR="00766603" w:rsidRPr="00D171B1" w:rsidRDefault="00766603"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766603" w:rsidRDefault="00766603"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7</w:t>
    </w:r>
    <w:r>
      <w:rPr>
        <w:rStyle w:val="Numrodepage"/>
      </w:rPr>
      <w:fldChar w:fldCharType="end"/>
    </w:r>
  </w:p>
  <w:p w14:paraId="635AAA4F" w14:textId="77777777" w:rsidR="00766603" w:rsidRDefault="00766603"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766603" w:rsidRDefault="00766603"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1</w:t>
    </w:r>
    <w:r>
      <w:rPr>
        <w:rStyle w:val="Numrodepage"/>
      </w:rPr>
      <w:fldChar w:fldCharType="end"/>
    </w:r>
  </w:p>
  <w:p w14:paraId="0BBE0EE9" w14:textId="77777777" w:rsidR="00766603" w:rsidRDefault="00766603"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766603" w:rsidRPr="00D171B1" w:rsidRDefault="00766603"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766603" w:rsidRDefault="00766603"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766603" w:rsidRPr="00D171B1" w:rsidRDefault="00766603"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766603" w:rsidRDefault="00766603"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77AC3">
      <w:rPr>
        <w:rStyle w:val="Numrodepage"/>
        <w:noProof/>
      </w:rPr>
      <w:t>26</w:t>
    </w:r>
    <w:r>
      <w:rPr>
        <w:rStyle w:val="Numrodepage"/>
      </w:rPr>
      <w:fldChar w:fldCharType="end"/>
    </w:r>
  </w:p>
  <w:p w14:paraId="11480992" w14:textId="77777777" w:rsidR="00766603" w:rsidRPr="00D171B1" w:rsidRDefault="00766603"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6">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32759A"/>
    <w:multiLevelType w:val="hybridMultilevel"/>
    <w:tmpl w:val="A6E66BA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9C26A9D"/>
    <w:multiLevelType w:val="hybridMultilevel"/>
    <w:tmpl w:val="B11AC1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4">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58F16968"/>
    <w:multiLevelType w:val="hybridMultilevel"/>
    <w:tmpl w:val="06DED0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EEC4958"/>
    <w:multiLevelType w:val="hybridMultilevel"/>
    <w:tmpl w:val="D1A8B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50">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9"/>
  </w:num>
  <w:num w:numId="2">
    <w:abstractNumId w:val="15"/>
  </w:num>
  <w:num w:numId="3">
    <w:abstractNumId w:val="33"/>
  </w:num>
  <w:num w:numId="4">
    <w:abstractNumId w:val="23"/>
  </w:num>
  <w:num w:numId="5">
    <w:abstractNumId w:val="5"/>
  </w:num>
  <w:num w:numId="6">
    <w:abstractNumId w:val="12"/>
  </w:num>
  <w:num w:numId="7">
    <w:abstractNumId w:val="3"/>
  </w:num>
  <w:num w:numId="8">
    <w:abstractNumId w:val="24"/>
  </w:num>
  <w:num w:numId="9">
    <w:abstractNumId w:val="1"/>
  </w:num>
  <w:num w:numId="10">
    <w:abstractNumId w:val="19"/>
  </w:num>
  <w:num w:numId="11">
    <w:abstractNumId w:val="30"/>
  </w:num>
  <w:num w:numId="12">
    <w:abstractNumId w:val="0"/>
  </w:num>
  <w:num w:numId="13">
    <w:abstractNumId w:val="9"/>
  </w:num>
  <w:num w:numId="14">
    <w:abstractNumId w:val="8"/>
  </w:num>
  <w:num w:numId="15">
    <w:abstractNumId w:val="13"/>
  </w:num>
  <w:num w:numId="16">
    <w:abstractNumId w:val="16"/>
  </w:num>
  <w:num w:numId="17">
    <w:abstractNumId w:val="42"/>
  </w:num>
  <w:num w:numId="18">
    <w:abstractNumId w:val="2"/>
  </w:num>
  <w:num w:numId="19">
    <w:abstractNumId w:val="39"/>
  </w:num>
  <w:num w:numId="20">
    <w:abstractNumId w:val="4"/>
  </w:num>
  <w:num w:numId="21">
    <w:abstractNumId w:val="46"/>
  </w:num>
  <w:num w:numId="22">
    <w:abstractNumId w:val="14"/>
  </w:num>
  <w:num w:numId="23">
    <w:abstractNumId w:val="21"/>
  </w:num>
  <w:num w:numId="24">
    <w:abstractNumId w:val="31"/>
  </w:num>
  <w:num w:numId="25">
    <w:abstractNumId w:val="26"/>
  </w:num>
  <w:num w:numId="26">
    <w:abstractNumId w:val="35"/>
  </w:num>
  <w:num w:numId="27">
    <w:abstractNumId w:val="41"/>
  </w:num>
  <w:num w:numId="28">
    <w:abstractNumId w:val="48"/>
  </w:num>
  <w:num w:numId="29">
    <w:abstractNumId w:val="38"/>
  </w:num>
  <w:num w:numId="30">
    <w:abstractNumId w:val="11"/>
  </w:num>
  <w:num w:numId="31">
    <w:abstractNumId w:val="47"/>
  </w:num>
  <w:num w:numId="32">
    <w:abstractNumId w:val="20"/>
  </w:num>
  <w:num w:numId="33">
    <w:abstractNumId w:val="6"/>
  </w:num>
  <w:num w:numId="34">
    <w:abstractNumId w:val="28"/>
  </w:num>
  <w:num w:numId="35">
    <w:abstractNumId w:val="22"/>
  </w:num>
  <w:num w:numId="36">
    <w:abstractNumId w:val="43"/>
  </w:num>
  <w:num w:numId="37">
    <w:abstractNumId w:val="7"/>
  </w:num>
  <w:num w:numId="38">
    <w:abstractNumId w:val="18"/>
  </w:num>
  <w:num w:numId="39">
    <w:abstractNumId w:val="45"/>
  </w:num>
  <w:num w:numId="40">
    <w:abstractNumId w:val="10"/>
  </w:num>
  <w:num w:numId="41">
    <w:abstractNumId w:val="40"/>
  </w:num>
  <w:num w:numId="42">
    <w:abstractNumId w:val="27"/>
  </w:num>
  <w:num w:numId="43">
    <w:abstractNumId w:val="37"/>
  </w:num>
  <w:num w:numId="44">
    <w:abstractNumId w:val="34"/>
  </w:num>
  <w:num w:numId="45">
    <w:abstractNumId w:val="29"/>
  </w:num>
  <w:num w:numId="46">
    <w:abstractNumId w:val="17"/>
  </w:num>
  <w:num w:numId="47">
    <w:abstractNumId w:val="44"/>
  </w:num>
  <w:num w:numId="48">
    <w:abstractNumId w:val="50"/>
  </w:num>
  <w:num w:numId="49">
    <w:abstractNumId w:val="32"/>
  </w:num>
  <w:num w:numId="50">
    <w:abstractNumId w:val="36"/>
  </w:num>
  <w:num w:numId="51">
    <w:abstractNumId w:val="2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553C"/>
    <w:rsid w:val="000068D4"/>
    <w:rsid w:val="00007146"/>
    <w:rsid w:val="00007EB2"/>
    <w:rsid w:val="000113B5"/>
    <w:rsid w:val="0001142E"/>
    <w:rsid w:val="000134BE"/>
    <w:rsid w:val="000139C7"/>
    <w:rsid w:val="00013A0F"/>
    <w:rsid w:val="000149E2"/>
    <w:rsid w:val="00015737"/>
    <w:rsid w:val="0001679D"/>
    <w:rsid w:val="00017C12"/>
    <w:rsid w:val="0002200C"/>
    <w:rsid w:val="00022545"/>
    <w:rsid w:val="0002438A"/>
    <w:rsid w:val="00025F11"/>
    <w:rsid w:val="00027FF3"/>
    <w:rsid w:val="00031E74"/>
    <w:rsid w:val="000320A9"/>
    <w:rsid w:val="000321C8"/>
    <w:rsid w:val="0003458F"/>
    <w:rsid w:val="00035240"/>
    <w:rsid w:val="000353ED"/>
    <w:rsid w:val="000367A3"/>
    <w:rsid w:val="00040851"/>
    <w:rsid w:val="00041F30"/>
    <w:rsid w:val="00042789"/>
    <w:rsid w:val="000427FB"/>
    <w:rsid w:val="000429BF"/>
    <w:rsid w:val="00043373"/>
    <w:rsid w:val="00044FC9"/>
    <w:rsid w:val="0004622A"/>
    <w:rsid w:val="000466B3"/>
    <w:rsid w:val="00047E91"/>
    <w:rsid w:val="00051B6D"/>
    <w:rsid w:val="00052C91"/>
    <w:rsid w:val="00053D8D"/>
    <w:rsid w:val="00055C04"/>
    <w:rsid w:val="00057707"/>
    <w:rsid w:val="00062535"/>
    <w:rsid w:val="00063189"/>
    <w:rsid w:val="000642F3"/>
    <w:rsid w:val="00065B45"/>
    <w:rsid w:val="0006656A"/>
    <w:rsid w:val="00067BA7"/>
    <w:rsid w:val="00067E97"/>
    <w:rsid w:val="00070026"/>
    <w:rsid w:val="0007046F"/>
    <w:rsid w:val="000724CB"/>
    <w:rsid w:val="00076339"/>
    <w:rsid w:val="00076E60"/>
    <w:rsid w:val="000776BF"/>
    <w:rsid w:val="000801AA"/>
    <w:rsid w:val="000806E9"/>
    <w:rsid w:val="0008107D"/>
    <w:rsid w:val="0008138D"/>
    <w:rsid w:val="00081635"/>
    <w:rsid w:val="00085F86"/>
    <w:rsid w:val="000863D6"/>
    <w:rsid w:val="0009030B"/>
    <w:rsid w:val="00092D2B"/>
    <w:rsid w:val="00093EB4"/>
    <w:rsid w:val="00094978"/>
    <w:rsid w:val="000965CB"/>
    <w:rsid w:val="00096F4D"/>
    <w:rsid w:val="0009766F"/>
    <w:rsid w:val="000976D6"/>
    <w:rsid w:val="000A1817"/>
    <w:rsid w:val="000A25EB"/>
    <w:rsid w:val="000A3A50"/>
    <w:rsid w:val="000A3F84"/>
    <w:rsid w:val="000A4517"/>
    <w:rsid w:val="000A64E1"/>
    <w:rsid w:val="000A7CE9"/>
    <w:rsid w:val="000B016B"/>
    <w:rsid w:val="000B250C"/>
    <w:rsid w:val="000B28D7"/>
    <w:rsid w:val="000B5947"/>
    <w:rsid w:val="000B5AF5"/>
    <w:rsid w:val="000C026D"/>
    <w:rsid w:val="000C0CF9"/>
    <w:rsid w:val="000C2985"/>
    <w:rsid w:val="000C2ABE"/>
    <w:rsid w:val="000C2EDA"/>
    <w:rsid w:val="000C333E"/>
    <w:rsid w:val="000C6509"/>
    <w:rsid w:val="000D0216"/>
    <w:rsid w:val="000D0A7C"/>
    <w:rsid w:val="000D0DF5"/>
    <w:rsid w:val="000D1450"/>
    <w:rsid w:val="000D5D05"/>
    <w:rsid w:val="000D721C"/>
    <w:rsid w:val="000D78F5"/>
    <w:rsid w:val="000E0739"/>
    <w:rsid w:val="000E0E9E"/>
    <w:rsid w:val="000E0EDA"/>
    <w:rsid w:val="000E458C"/>
    <w:rsid w:val="000E4947"/>
    <w:rsid w:val="000E5647"/>
    <w:rsid w:val="000E6392"/>
    <w:rsid w:val="000E7150"/>
    <w:rsid w:val="000F1B13"/>
    <w:rsid w:val="000F33AD"/>
    <w:rsid w:val="000F7D42"/>
    <w:rsid w:val="00100764"/>
    <w:rsid w:val="00102C58"/>
    <w:rsid w:val="00102D9E"/>
    <w:rsid w:val="00103D7A"/>
    <w:rsid w:val="00107249"/>
    <w:rsid w:val="001142A8"/>
    <w:rsid w:val="0011647B"/>
    <w:rsid w:val="00123E83"/>
    <w:rsid w:val="00124575"/>
    <w:rsid w:val="001275A1"/>
    <w:rsid w:val="00131008"/>
    <w:rsid w:val="0013175B"/>
    <w:rsid w:val="001321A6"/>
    <w:rsid w:val="00132B52"/>
    <w:rsid w:val="0013302F"/>
    <w:rsid w:val="00133D4C"/>
    <w:rsid w:val="0013567E"/>
    <w:rsid w:val="001362D8"/>
    <w:rsid w:val="0013632B"/>
    <w:rsid w:val="00137634"/>
    <w:rsid w:val="0014059C"/>
    <w:rsid w:val="0014465A"/>
    <w:rsid w:val="00144A56"/>
    <w:rsid w:val="00144B97"/>
    <w:rsid w:val="00144D13"/>
    <w:rsid w:val="00145414"/>
    <w:rsid w:val="0015428F"/>
    <w:rsid w:val="001545EA"/>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70E"/>
    <w:rsid w:val="001C70F8"/>
    <w:rsid w:val="001D06B4"/>
    <w:rsid w:val="001D09C8"/>
    <w:rsid w:val="001D2AFE"/>
    <w:rsid w:val="001D36A3"/>
    <w:rsid w:val="001D5CD4"/>
    <w:rsid w:val="001D727D"/>
    <w:rsid w:val="001E0601"/>
    <w:rsid w:val="001E0D03"/>
    <w:rsid w:val="001E0F0C"/>
    <w:rsid w:val="001E39CB"/>
    <w:rsid w:val="001E3D82"/>
    <w:rsid w:val="001E3D9D"/>
    <w:rsid w:val="001E3E96"/>
    <w:rsid w:val="001E4D6C"/>
    <w:rsid w:val="001E764C"/>
    <w:rsid w:val="001E7A1C"/>
    <w:rsid w:val="001F1BB1"/>
    <w:rsid w:val="001F331E"/>
    <w:rsid w:val="001F5102"/>
    <w:rsid w:val="001F6235"/>
    <w:rsid w:val="001F6BCC"/>
    <w:rsid w:val="002001F8"/>
    <w:rsid w:val="00202747"/>
    <w:rsid w:val="00202B65"/>
    <w:rsid w:val="00206669"/>
    <w:rsid w:val="00210436"/>
    <w:rsid w:val="00210F97"/>
    <w:rsid w:val="0021604B"/>
    <w:rsid w:val="0021657C"/>
    <w:rsid w:val="0021746C"/>
    <w:rsid w:val="00217F01"/>
    <w:rsid w:val="00220DE7"/>
    <w:rsid w:val="002217E0"/>
    <w:rsid w:val="00221B73"/>
    <w:rsid w:val="00223070"/>
    <w:rsid w:val="002247F7"/>
    <w:rsid w:val="002274E1"/>
    <w:rsid w:val="0023051E"/>
    <w:rsid w:val="00231220"/>
    <w:rsid w:val="00232D7A"/>
    <w:rsid w:val="00234525"/>
    <w:rsid w:val="00234725"/>
    <w:rsid w:val="00234FF4"/>
    <w:rsid w:val="002357A8"/>
    <w:rsid w:val="0023629E"/>
    <w:rsid w:val="00236C86"/>
    <w:rsid w:val="00237251"/>
    <w:rsid w:val="00237B57"/>
    <w:rsid w:val="002404CF"/>
    <w:rsid w:val="00240904"/>
    <w:rsid w:val="00241780"/>
    <w:rsid w:val="0024192F"/>
    <w:rsid w:val="00241F06"/>
    <w:rsid w:val="0024311D"/>
    <w:rsid w:val="00243D87"/>
    <w:rsid w:val="00244F25"/>
    <w:rsid w:val="0024665C"/>
    <w:rsid w:val="0025252A"/>
    <w:rsid w:val="00252A2B"/>
    <w:rsid w:val="002613F4"/>
    <w:rsid w:val="00262BD3"/>
    <w:rsid w:val="002631AE"/>
    <w:rsid w:val="0026408D"/>
    <w:rsid w:val="00265080"/>
    <w:rsid w:val="00265AFD"/>
    <w:rsid w:val="00267010"/>
    <w:rsid w:val="00270888"/>
    <w:rsid w:val="002719FF"/>
    <w:rsid w:val="0027244A"/>
    <w:rsid w:val="002740C2"/>
    <w:rsid w:val="00276E61"/>
    <w:rsid w:val="00280892"/>
    <w:rsid w:val="00280E4C"/>
    <w:rsid w:val="00282811"/>
    <w:rsid w:val="0028456D"/>
    <w:rsid w:val="002929FF"/>
    <w:rsid w:val="0029388C"/>
    <w:rsid w:val="002939A1"/>
    <w:rsid w:val="0029542E"/>
    <w:rsid w:val="002962A0"/>
    <w:rsid w:val="002A058A"/>
    <w:rsid w:val="002A0EB2"/>
    <w:rsid w:val="002A2704"/>
    <w:rsid w:val="002A426E"/>
    <w:rsid w:val="002A4440"/>
    <w:rsid w:val="002A47E3"/>
    <w:rsid w:val="002A5CB3"/>
    <w:rsid w:val="002A6CFB"/>
    <w:rsid w:val="002A6E4C"/>
    <w:rsid w:val="002A7AEA"/>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76C9"/>
    <w:rsid w:val="002E00C7"/>
    <w:rsid w:val="002E4D17"/>
    <w:rsid w:val="002E570B"/>
    <w:rsid w:val="002E577E"/>
    <w:rsid w:val="002E59FB"/>
    <w:rsid w:val="002E5A9E"/>
    <w:rsid w:val="002E5B43"/>
    <w:rsid w:val="002E6123"/>
    <w:rsid w:val="002E6A52"/>
    <w:rsid w:val="002E7517"/>
    <w:rsid w:val="002F2291"/>
    <w:rsid w:val="002F27C5"/>
    <w:rsid w:val="002F4D92"/>
    <w:rsid w:val="002F6158"/>
    <w:rsid w:val="002F6C2F"/>
    <w:rsid w:val="002F7771"/>
    <w:rsid w:val="00301EC3"/>
    <w:rsid w:val="00302A85"/>
    <w:rsid w:val="0030430C"/>
    <w:rsid w:val="003053AC"/>
    <w:rsid w:val="00306DAF"/>
    <w:rsid w:val="00307E3E"/>
    <w:rsid w:val="00312BB3"/>
    <w:rsid w:val="00312F5C"/>
    <w:rsid w:val="00313FB3"/>
    <w:rsid w:val="00315185"/>
    <w:rsid w:val="003163F7"/>
    <w:rsid w:val="00316D6F"/>
    <w:rsid w:val="003215C3"/>
    <w:rsid w:val="00321BFA"/>
    <w:rsid w:val="00321FA3"/>
    <w:rsid w:val="0032276F"/>
    <w:rsid w:val="00323F79"/>
    <w:rsid w:val="003255DA"/>
    <w:rsid w:val="0032672D"/>
    <w:rsid w:val="00326FC6"/>
    <w:rsid w:val="00327F71"/>
    <w:rsid w:val="003307BC"/>
    <w:rsid w:val="003311C8"/>
    <w:rsid w:val="00332949"/>
    <w:rsid w:val="00333F6C"/>
    <w:rsid w:val="00335CA8"/>
    <w:rsid w:val="00340395"/>
    <w:rsid w:val="00340A6B"/>
    <w:rsid w:val="00341186"/>
    <w:rsid w:val="00341763"/>
    <w:rsid w:val="00342A57"/>
    <w:rsid w:val="0034550C"/>
    <w:rsid w:val="003461D3"/>
    <w:rsid w:val="00346B3D"/>
    <w:rsid w:val="0034758A"/>
    <w:rsid w:val="003503C7"/>
    <w:rsid w:val="00351FDC"/>
    <w:rsid w:val="00353648"/>
    <w:rsid w:val="0035433B"/>
    <w:rsid w:val="003554BE"/>
    <w:rsid w:val="00355722"/>
    <w:rsid w:val="0035626D"/>
    <w:rsid w:val="003565F3"/>
    <w:rsid w:val="00360FBD"/>
    <w:rsid w:val="0036239E"/>
    <w:rsid w:val="003628C4"/>
    <w:rsid w:val="003649C9"/>
    <w:rsid w:val="00366165"/>
    <w:rsid w:val="003665AD"/>
    <w:rsid w:val="0036662A"/>
    <w:rsid w:val="00366971"/>
    <w:rsid w:val="00371746"/>
    <w:rsid w:val="00371E1C"/>
    <w:rsid w:val="003728F3"/>
    <w:rsid w:val="003750C2"/>
    <w:rsid w:val="00376CFA"/>
    <w:rsid w:val="00377F27"/>
    <w:rsid w:val="00380344"/>
    <w:rsid w:val="00380412"/>
    <w:rsid w:val="0038204C"/>
    <w:rsid w:val="00383869"/>
    <w:rsid w:val="00384E92"/>
    <w:rsid w:val="00384FB7"/>
    <w:rsid w:val="00385ED9"/>
    <w:rsid w:val="00386DB6"/>
    <w:rsid w:val="00390290"/>
    <w:rsid w:val="00391600"/>
    <w:rsid w:val="00392B83"/>
    <w:rsid w:val="00393F05"/>
    <w:rsid w:val="00394A61"/>
    <w:rsid w:val="00395B12"/>
    <w:rsid w:val="0039738D"/>
    <w:rsid w:val="003A05DE"/>
    <w:rsid w:val="003A0E3E"/>
    <w:rsid w:val="003A42F7"/>
    <w:rsid w:val="003A4596"/>
    <w:rsid w:val="003B0183"/>
    <w:rsid w:val="003B1EBD"/>
    <w:rsid w:val="003C054D"/>
    <w:rsid w:val="003C1D61"/>
    <w:rsid w:val="003C5B2C"/>
    <w:rsid w:val="003C5DD0"/>
    <w:rsid w:val="003C6CA5"/>
    <w:rsid w:val="003C7B45"/>
    <w:rsid w:val="003D1D61"/>
    <w:rsid w:val="003D280E"/>
    <w:rsid w:val="003D327F"/>
    <w:rsid w:val="003D4537"/>
    <w:rsid w:val="003D5B99"/>
    <w:rsid w:val="003D6434"/>
    <w:rsid w:val="003E075D"/>
    <w:rsid w:val="003E37E8"/>
    <w:rsid w:val="003E43BC"/>
    <w:rsid w:val="003E547A"/>
    <w:rsid w:val="003E6129"/>
    <w:rsid w:val="003E7139"/>
    <w:rsid w:val="003E7610"/>
    <w:rsid w:val="003E79CC"/>
    <w:rsid w:val="003F0F3D"/>
    <w:rsid w:val="003F1E45"/>
    <w:rsid w:val="003F3935"/>
    <w:rsid w:val="003F4AAD"/>
    <w:rsid w:val="003F5916"/>
    <w:rsid w:val="003F6269"/>
    <w:rsid w:val="003F722C"/>
    <w:rsid w:val="003F7941"/>
    <w:rsid w:val="004007FE"/>
    <w:rsid w:val="00403A11"/>
    <w:rsid w:val="00405E0B"/>
    <w:rsid w:val="00406044"/>
    <w:rsid w:val="00406340"/>
    <w:rsid w:val="004078A1"/>
    <w:rsid w:val="004079D3"/>
    <w:rsid w:val="004103B4"/>
    <w:rsid w:val="0041236D"/>
    <w:rsid w:val="004126EA"/>
    <w:rsid w:val="00413DAA"/>
    <w:rsid w:val="00414FF5"/>
    <w:rsid w:val="00415772"/>
    <w:rsid w:val="004206E9"/>
    <w:rsid w:val="004227BC"/>
    <w:rsid w:val="00422F26"/>
    <w:rsid w:val="00423D85"/>
    <w:rsid w:val="00424D58"/>
    <w:rsid w:val="004301E5"/>
    <w:rsid w:val="00430F09"/>
    <w:rsid w:val="00431711"/>
    <w:rsid w:val="00434E4C"/>
    <w:rsid w:val="0043583C"/>
    <w:rsid w:val="0043623B"/>
    <w:rsid w:val="00436C10"/>
    <w:rsid w:val="00442016"/>
    <w:rsid w:val="0044252A"/>
    <w:rsid w:val="00442B87"/>
    <w:rsid w:val="00443CD5"/>
    <w:rsid w:val="00445496"/>
    <w:rsid w:val="0045010D"/>
    <w:rsid w:val="00450335"/>
    <w:rsid w:val="004514C9"/>
    <w:rsid w:val="00453CAB"/>
    <w:rsid w:val="00454272"/>
    <w:rsid w:val="004542E1"/>
    <w:rsid w:val="00456E15"/>
    <w:rsid w:val="00457655"/>
    <w:rsid w:val="004576DB"/>
    <w:rsid w:val="004579CE"/>
    <w:rsid w:val="00457D18"/>
    <w:rsid w:val="004601D1"/>
    <w:rsid w:val="00460AA3"/>
    <w:rsid w:val="00461FE7"/>
    <w:rsid w:val="00462C06"/>
    <w:rsid w:val="00463701"/>
    <w:rsid w:val="00464F8B"/>
    <w:rsid w:val="004675F5"/>
    <w:rsid w:val="00467B71"/>
    <w:rsid w:val="00470672"/>
    <w:rsid w:val="00470F67"/>
    <w:rsid w:val="00471984"/>
    <w:rsid w:val="0047288D"/>
    <w:rsid w:val="004736AD"/>
    <w:rsid w:val="00475535"/>
    <w:rsid w:val="00483AF7"/>
    <w:rsid w:val="00483FF3"/>
    <w:rsid w:val="00484D56"/>
    <w:rsid w:val="0048793D"/>
    <w:rsid w:val="004915B1"/>
    <w:rsid w:val="004919DD"/>
    <w:rsid w:val="00491CF1"/>
    <w:rsid w:val="00491E7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C024E"/>
    <w:rsid w:val="004C208E"/>
    <w:rsid w:val="004C313C"/>
    <w:rsid w:val="004C32A8"/>
    <w:rsid w:val="004C5986"/>
    <w:rsid w:val="004D2219"/>
    <w:rsid w:val="004D285F"/>
    <w:rsid w:val="004D5904"/>
    <w:rsid w:val="004D5AB9"/>
    <w:rsid w:val="004D5E0A"/>
    <w:rsid w:val="004D6667"/>
    <w:rsid w:val="004D7133"/>
    <w:rsid w:val="004D7354"/>
    <w:rsid w:val="004E06A5"/>
    <w:rsid w:val="004E0DBB"/>
    <w:rsid w:val="004E267D"/>
    <w:rsid w:val="004E28DE"/>
    <w:rsid w:val="004E4264"/>
    <w:rsid w:val="004E4AB8"/>
    <w:rsid w:val="004E4DC2"/>
    <w:rsid w:val="004E5CAB"/>
    <w:rsid w:val="004F09EC"/>
    <w:rsid w:val="004F49BD"/>
    <w:rsid w:val="004F4FCE"/>
    <w:rsid w:val="004F769E"/>
    <w:rsid w:val="00505422"/>
    <w:rsid w:val="005108C5"/>
    <w:rsid w:val="00511420"/>
    <w:rsid w:val="00516D5C"/>
    <w:rsid w:val="005212A3"/>
    <w:rsid w:val="00521612"/>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401B"/>
    <w:rsid w:val="00544ADC"/>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710A0"/>
    <w:rsid w:val="00572104"/>
    <w:rsid w:val="005733E1"/>
    <w:rsid w:val="00575335"/>
    <w:rsid w:val="00583242"/>
    <w:rsid w:val="005836C8"/>
    <w:rsid w:val="00583A9F"/>
    <w:rsid w:val="00584790"/>
    <w:rsid w:val="00584C50"/>
    <w:rsid w:val="0058517F"/>
    <w:rsid w:val="005854D4"/>
    <w:rsid w:val="005854E1"/>
    <w:rsid w:val="00585810"/>
    <w:rsid w:val="00587D53"/>
    <w:rsid w:val="0059001B"/>
    <w:rsid w:val="00592F2F"/>
    <w:rsid w:val="005930C7"/>
    <w:rsid w:val="005944E2"/>
    <w:rsid w:val="00595DB2"/>
    <w:rsid w:val="005A07F1"/>
    <w:rsid w:val="005A2556"/>
    <w:rsid w:val="005A32E4"/>
    <w:rsid w:val="005A3F6F"/>
    <w:rsid w:val="005A40E4"/>
    <w:rsid w:val="005B1595"/>
    <w:rsid w:val="005B2F69"/>
    <w:rsid w:val="005B5330"/>
    <w:rsid w:val="005B7702"/>
    <w:rsid w:val="005B7EC3"/>
    <w:rsid w:val="005C04AD"/>
    <w:rsid w:val="005C319D"/>
    <w:rsid w:val="005C3B23"/>
    <w:rsid w:val="005C46C9"/>
    <w:rsid w:val="005C5E24"/>
    <w:rsid w:val="005C67B2"/>
    <w:rsid w:val="005C730D"/>
    <w:rsid w:val="005C7FCB"/>
    <w:rsid w:val="005D1DEA"/>
    <w:rsid w:val="005D2D1B"/>
    <w:rsid w:val="005D571D"/>
    <w:rsid w:val="005E0A9C"/>
    <w:rsid w:val="005E1437"/>
    <w:rsid w:val="005E1A95"/>
    <w:rsid w:val="005E21E4"/>
    <w:rsid w:val="005E399A"/>
    <w:rsid w:val="005E4253"/>
    <w:rsid w:val="005E4537"/>
    <w:rsid w:val="005E4F03"/>
    <w:rsid w:val="005E6F0B"/>
    <w:rsid w:val="005E7A61"/>
    <w:rsid w:val="005E7D96"/>
    <w:rsid w:val="005F0911"/>
    <w:rsid w:val="005F2F96"/>
    <w:rsid w:val="005F4AD0"/>
    <w:rsid w:val="005F5899"/>
    <w:rsid w:val="005F6155"/>
    <w:rsid w:val="005F655E"/>
    <w:rsid w:val="005F6B24"/>
    <w:rsid w:val="005F76B9"/>
    <w:rsid w:val="00600061"/>
    <w:rsid w:val="006012B8"/>
    <w:rsid w:val="0060164D"/>
    <w:rsid w:val="0060253C"/>
    <w:rsid w:val="00602E01"/>
    <w:rsid w:val="00604E8E"/>
    <w:rsid w:val="00605F4F"/>
    <w:rsid w:val="00606D6A"/>
    <w:rsid w:val="00607085"/>
    <w:rsid w:val="0060742C"/>
    <w:rsid w:val="00607843"/>
    <w:rsid w:val="00611330"/>
    <w:rsid w:val="00611F4F"/>
    <w:rsid w:val="00614410"/>
    <w:rsid w:val="00614C81"/>
    <w:rsid w:val="006169DF"/>
    <w:rsid w:val="00617CAE"/>
    <w:rsid w:val="00620846"/>
    <w:rsid w:val="00622E60"/>
    <w:rsid w:val="00625369"/>
    <w:rsid w:val="006256EA"/>
    <w:rsid w:val="00625D02"/>
    <w:rsid w:val="006312ED"/>
    <w:rsid w:val="00635019"/>
    <w:rsid w:val="006353E8"/>
    <w:rsid w:val="00640203"/>
    <w:rsid w:val="00641F11"/>
    <w:rsid w:val="006422CC"/>
    <w:rsid w:val="00643788"/>
    <w:rsid w:val="00645B27"/>
    <w:rsid w:val="0064603E"/>
    <w:rsid w:val="0064713D"/>
    <w:rsid w:val="00647B77"/>
    <w:rsid w:val="0065178A"/>
    <w:rsid w:val="00653C3F"/>
    <w:rsid w:val="00655B43"/>
    <w:rsid w:val="0065617B"/>
    <w:rsid w:val="00661FEA"/>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65C0"/>
    <w:rsid w:val="00687AF9"/>
    <w:rsid w:val="00690D7A"/>
    <w:rsid w:val="0069140D"/>
    <w:rsid w:val="00693CAD"/>
    <w:rsid w:val="0069432B"/>
    <w:rsid w:val="006946A5"/>
    <w:rsid w:val="00694B6D"/>
    <w:rsid w:val="00695D0D"/>
    <w:rsid w:val="00695ED4"/>
    <w:rsid w:val="0069617E"/>
    <w:rsid w:val="00696912"/>
    <w:rsid w:val="00696A95"/>
    <w:rsid w:val="00696E8D"/>
    <w:rsid w:val="006A2416"/>
    <w:rsid w:val="006A36C8"/>
    <w:rsid w:val="006A485C"/>
    <w:rsid w:val="006A4934"/>
    <w:rsid w:val="006A5D20"/>
    <w:rsid w:val="006A76CF"/>
    <w:rsid w:val="006B0D7F"/>
    <w:rsid w:val="006B1AAD"/>
    <w:rsid w:val="006B205B"/>
    <w:rsid w:val="006B25EE"/>
    <w:rsid w:val="006B28CD"/>
    <w:rsid w:val="006B3161"/>
    <w:rsid w:val="006B3958"/>
    <w:rsid w:val="006B3DF2"/>
    <w:rsid w:val="006B3FAC"/>
    <w:rsid w:val="006B45CE"/>
    <w:rsid w:val="006B4B8D"/>
    <w:rsid w:val="006B6CF3"/>
    <w:rsid w:val="006C205F"/>
    <w:rsid w:val="006C2CCA"/>
    <w:rsid w:val="006C3238"/>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E0579"/>
    <w:rsid w:val="006E0588"/>
    <w:rsid w:val="006E073A"/>
    <w:rsid w:val="006E15F5"/>
    <w:rsid w:val="006E1BBE"/>
    <w:rsid w:val="006E1E53"/>
    <w:rsid w:val="006E2479"/>
    <w:rsid w:val="006E2549"/>
    <w:rsid w:val="006E2AFD"/>
    <w:rsid w:val="006E6910"/>
    <w:rsid w:val="006F022E"/>
    <w:rsid w:val="006F0DC0"/>
    <w:rsid w:val="006F1D20"/>
    <w:rsid w:val="006F20B7"/>
    <w:rsid w:val="006F276D"/>
    <w:rsid w:val="006F445F"/>
    <w:rsid w:val="006F4B53"/>
    <w:rsid w:val="006F5826"/>
    <w:rsid w:val="006F6528"/>
    <w:rsid w:val="006F6AE8"/>
    <w:rsid w:val="006F7482"/>
    <w:rsid w:val="006F749D"/>
    <w:rsid w:val="00702422"/>
    <w:rsid w:val="00702520"/>
    <w:rsid w:val="00703084"/>
    <w:rsid w:val="00707D08"/>
    <w:rsid w:val="007102DC"/>
    <w:rsid w:val="007125CF"/>
    <w:rsid w:val="00714D98"/>
    <w:rsid w:val="00723FCF"/>
    <w:rsid w:val="00725278"/>
    <w:rsid w:val="00725F15"/>
    <w:rsid w:val="007264DA"/>
    <w:rsid w:val="00726978"/>
    <w:rsid w:val="0072713F"/>
    <w:rsid w:val="007279F5"/>
    <w:rsid w:val="00727B61"/>
    <w:rsid w:val="00727F3C"/>
    <w:rsid w:val="00730E52"/>
    <w:rsid w:val="0073240D"/>
    <w:rsid w:val="00732ADB"/>
    <w:rsid w:val="00733EEC"/>
    <w:rsid w:val="00734333"/>
    <w:rsid w:val="00736EF3"/>
    <w:rsid w:val="00737326"/>
    <w:rsid w:val="0073745A"/>
    <w:rsid w:val="007401EE"/>
    <w:rsid w:val="00741F67"/>
    <w:rsid w:val="00743301"/>
    <w:rsid w:val="007441C2"/>
    <w:rsid w:val="00752022"/>
    <w:rsid w:val="00752AFD"/>
    <w:rsid w:val="0075360E"/>
    <w:rsid w:val="007568EA"/>
    <w:rsid w:val="00761976"/>
    <w:rsid w:val="007630B9"/>
    <w:rsid w:val="00763B7A"/>
    <w:rsid w:val="00766603"/>
    <w:rsid w:val="00767483"/>
    <w:rsid w:val="00772D72"/>
    <w:rsid w:val="00774F73"/>
    <w:rsid w:val="00774FA5"/>
    <w:rsid w:val="00775210"/>
    <w:rsid w:val="00777748"/>
    <w:rsid w:val="00777896"/>
    <w:rsid w:val="00780666"/>
    <w:rsid w:val="007822F9"/>
    <w:rsid w:val="0078269C"/>
    <w:rsid w:val="00783F0B"/>
    <w:rsid w:val="00784C54"/>
    <w:rsid w:val="00785012"/>
    <w:rsid w:val="0078566D"/>
    <w:rsid w:val="007904CF"/>
    <w:rsid w:val="00791A3B"/>
    <w:rsid w:val="00793804"/>
    <w:rsid w:val="0079538F"/>
    <w:rsid w:val="007953D9"/>
    <w:rsid w:val="007A042A"/>
    <w:rsid w:val="007A0600"/>
    <w:rsid w:val="007A0866"/>
    <w:rsid w:val="007A0870"/>
    <w:rsid w:val="007A08FB"/>
    <w:rsid w:val="007A27D6"/>
    <w:rsid w:val="007A36AE"/>
    <w:rsid w:val="007A37DF"/>
    <w:rsid w:val="007A3B5D"/>
    <w:rsid w:val="007A4D5C"/>
    <w:rsid w:val="007A70DE"/>
    <w:rsid w:val="007A76D6"/>
    <w:rsid w:val="007B1611"/>
    <w:rsid w:val="007B1B4D"/>
    <w:rsid w:val="007B3CAE"/>
    <w:rsid w:val="007B3FA7"/>
    <w:rsid w:val="007B60B5"/>
    <w:rsid w:val="007B6484"/>
    <w:rsid w:val="007B6BF9"/>
    <w:rsid w:val="007B7E80"/>
    <w:rsid w:val="007D1DF0"/>
    <w:rsid w:val="007E3591"/>
    <w:rsid w:val="007E367B"/>
    <w:rsid w:val="007E5C7F"/>
    <w:rsid w:val="007E7FFB"/>
    <w:rsid w:val="007F1B7E"/>
    <w:rsid w:val="007F1DD6"/>
    <w:rsid w:val="007F218A"/>
    <w:rsid w:val="007F4194"/>
    <w:rsid w:val="007F4517"/>
    <w:rsid w:val="007F46E2"/>
    <w:rsid w:val="007F629E"/>
    <w:rsid w:val="00802537"/>
    <w:rsid w:val="008045B3"/>
    <w:rsid w:val="008046F7"/>
    <w:rsid w:val="00804A7E"/>
    <w:rsid w:val="00806EDA"/>
    <w:rsid w:val="00810802"/>
    <w:rsid w:val="008114EA"/>
    <w:rsid w:val="0081231E"/>
    <w:rsid w:val="0081286F"/>
    <w:rsid w:val="00814FED"/>
    <w:rsid w:val="00816397"/>
    <w:rsid w:val="00816672"/>
    <w:rsid w:val="0082153D"/>
    <w:rsid w:val="00821B25"/>
    <w:rsid w:val="008230C1"/>
    <w:rsid w:val="008235DA"/>
    <w:rsid w:val="00823ECC"/>
    <w:rsid w:val="00824676"/>
    <w:rsid w:val="00824F64"/>
    <w:rsid w:val="008250D6"/>
    <w:rsid w:val="008265CF"/>
    <w:rsid w:val="0083176F"/>
    <w:rsid w:val="00832523"/>
    <w:rsid w:val="0083495F"/>
    <w:rsid w:val="00834DC8"/>
    <w:rsid w:val="0083676F"/>
    <w:rsid w:val="008408AE"/>
    <w:rsid w:val="00840FA0"/>
    <w:rsid w:val="00841333"/>
    <w:rsid w:val="0084330D"/>
    <w:rsid w:val="00843636"/>
    <w:rsid w:val="00844AB0"/>
    <w:rsid w:val="008457C0"/>
    <w:rsid w:val="00850B93"/>
    <w:rsid w:val="00851178"/>
    <w:rsid w:val="0085190F"/>
    <w:rsid w:val="00852526"/>
    <w:rsid w:val="00853630"/>
    <w:rsid w:val="00853D97"/>
    <w:rsid w:val="00853F1C"/>
    <w:rsid w:val="00854441"/>
    <w:rsid w:val="008552D2"/>
    <w:rsid w:val="00857946"/>
    <w:rsid w:val="00860732"/>
    <w:rsid w:val="00860DFB"/>
    <w:rsid w:val="00863755"/>
    <w:rsid w:val="0086678A"/>
    <w:rsid w:val="008667F4"/>
    <w:rsid w:val="008676DC"/>
    <w:rsid w:val="00874113"/>
    <w:rsid w:val="00876110"/>
    <w:rsid w:val="00880130"/>
    <w:rsid w:val="008807A7"/>
    <w:rsid w:val="008834E8"/>
    <w:rsid w:val="00884D59"/>
    <w:rsid w:val="00885E86"/>
    <w:rsid w:val="008865A9"/>
    <w:rsid w:val="008866CF"/>
    <w:rsid w:val="00886CB0"/>
    <w:rsid w:val="00887D5F"/>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2071"/>
    <w:rsid w:val="008C2EC8"/>
    <w:rsid w:val="008C325D"/>
    <w:rsid w:val="008C37F5"/>
    <w:rsid w:val="008C58D8"/>
    <w:rsid w:val="008D1143"/>
    <w:rsid w:val="008D42B3"/>
    <w:rsid w:val="008D4755"/>
    <w:rsid w:val="008D57F8"/>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35C8"/>
    <w:rsid w:val="009045A3"/>
    <w:rsid w:val="00904EB9"/>
    <w:rsid w:val="00906257"/>
    <w:rsid w:val="00906BF4"/>
    <w:rsid w:val="00907D2F"/>
    <w:rsid w:val="0091229E"/>
    <w:rsid w:val="0091330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90D"/>
    <w:rsid w:val="00935A36"/>
    <w:rsid w:val="00937F9E"/>
    <w:rsid w:val="009408EC"/>
    <w:rsid w:val="00941689"/>
    <w:rsid w:val="00942284"/>
    <w:rsid w:val="00942EC3"/>
    <w:rsid w:val="0094301F"/>
    <w:rsid w:val="009436ED"/>
    <w:rsid w:val="009438F1"/>
    <w:rsid w:val="00946857"/>
    <w:rsid w:val="00947895"/>
    <w:rsid w:val="0095145F"/>
    <w:rsid w:val="00952094"/>
    <w:rsid w:val="00954F52"/>
    <w:rsid w:val="009566CA"/>
    <w:rsid w:val="00956E34"/>
    <w:rsid w:val="00961722"/>
    <w:rsid w:val="009644CA"/>
    <w:rsid w:val="00965B26"/>
    <w:rsid w:val="009665AE"/>
    <w:rsid w:val="009666DC"/>
    <w:rsid w:val="009703AF"/>
    <w:rsid w:val="00980A40"/>
    <w:rsid w:val="00981D31"/>
    <w:rsid w:val="009827C7"/>
    <w:rsid w:val="00982C2E"/>
    <w:rsid w:val="00983C03"/>
    <w:rsid w:val="00984737"/>
    <w:rsid w:val="00984CE0"/>
    <w:rsid w:val="009854C5"/>
    <w:rsid w:val="009863D3"/>
    <w:rsid w:val="00987538"/>
    <w:rsid w:val="0098790E"/>
    <w:rsid w:val="00995A35"/>
    <w:rsid w:val="00996A2D"/>
    <w:rsid w:val="00996E60"/>
    <w:rsid w:val="009A2A0F"/>
    <w:rsid w:val="009A400A"/>
    <w:rsid w:val="009A5D59"/>
    <w:rsid w:val="009A63EB"/>
    <w:rsid w:val="009A6B80"/>
    <w:rsid w:val="009A6C9B"/>
    <w:rsid w:val="009B231F"/>
    <w:rsid w:val="009B580A"/>
    <w:rsid w:val="009B6866"/>
    <w:rsid w:val="009B6FEE"/>
    <w:rsid w:val="009B7D1B"/>
    <w:rsid w:val="009C05CC"/>
    <w:rsid w:val="009C140D"/>
    <w:rsid w:val="009C304D"/>
    <w:rsid w:val="009C60FB"/>
    <w:rsid w:val="009C7E38"/>
    <w:rsid w:val="009D015E"/>
    <w:rsid w:val="009D19E1"/>
    <w:rsid w:val="009D2258"/>
    <w:rsid w:val="009D2DE3"/>
    <w:rsid w:val="009D4383"/>
    <w:rsid w:val="009E2687"/>
    <w:rsid w:val="009E2E02"/>
    <w:rsid w:val="009E3D00"/>
    <w:rsid w:val="009E576C"/>
    <w:rsid w:val="009F0063"/>
    <w:rsid w:val="009F025E"/>
    <w:rsid w:val="009F1379"/>
    <w:rsid w:val="009F1DCD"/>
    <w:rsid w:val="009F296B"/>
    <w:rsid w:val="009F621E"/>
    <w:rsid w:val="009F7894"/>
    <w:rsid w:val="009F7A1A"/>
    <w:rsid w:val="00A005EC"/>
    <w:rsid w:val="00A00ADB"/>
    <w:rsid w:val="00A011D8"/>
    <w:rsid w:val="00A01BB3"/>
    <w:rsid w:val="00A02278"/>
    <w:rsid w:val="00A02586"/>
    <w:rsid w:val="00A04272"/>
    <w:rsid w:val="00A0430C"/>
    <w:rsid w:val="00A05C80"/>
    <w:rsid w:val="00A05FEE"/>
    <w:rsid w:val="00A0647E"/>
    <w:rsid w:val="00A06989"/>
    <w:rsid w:val="00A10519"/>
    <w:rsid w:val="00A105FD"/>
    <w:rsid w:val="00A11605"/>
    <w:rsid w:val="00A12972"/>
    <w:rsid w:val="00A12A7B"/>
    <w:rsid w:val="00A12BF6"/>
    <w:rsid w:val="00A12D5B"/>
    <w:rsid w:val="00A13006"/>
    <w:rsid w:val="00A13A9C"/>
    <w:rsid w:val="00A14166"/>
    <w:rsid w:val="00A14D8F"/>
    <w:rsid w:val="00A160E2"/>
    <w:rsid w:val="00A22529"/>
    <w:rsid w:val="00A23BEC"/>
    <w:rsid w:val="00A26B7D"/>
    <w:rsid w:val="00A30458"/>
    <w:rsid w:val="00A323F2"/>
    <w:rsid w:val="00A33A30"/>
    <w:rsid w:val="00A34C35"/>
    <w:rsid w:val="00A34DFB"/>
    <w:rsid w:val="00A358DD"/>
    <w:rsid w:val="00A376EA"/>
    <w:rsid w:val="00A4041B"/>
    <w:rsid w:val="00A4210F"/>
    <w:rsid w:val="00A427E3"/>
    <w:rsid w:val="00A45088"/>
    <w:rsid w:val="00A47A38"/>
    <w:rsid w:val="00A50953"/>
    <w:rsid w:val="00A51B77"/>
    <w:rsid w:val="00A53183"/>
    <w:rsid w:val="00A54C67"/>
    <w:rsid w:val="00A55AC2"/>
    <w:rsid w:val="00A6140B"/>
    <w:rsid w:val="00A631C2"/>
    <w:rsid w:val="00A64F1E"/>
    <w:rsid w:val="00A652AF"/>
    <w:rsid w:val="00A73A3F"/>
    <w:rsid w:val="00A7413C"/>
    <w:rsid w:val="00A743D3"/>
    <w:rsid w:val="00A75956"/>
    <w:rsid w:val="00A808BC"/>
    <w:rsid w:val="00A816A9"/>
    <w:rsid w:val="00A82A71"/>
    <w:rsid w:val="00A86568"/>
    <w:rsid w:val="00A868E4"/>
    <w:rsid w:val="00A86CD3"/>
    <w:rsid w:val="00A87D88"/>
    <w:rsid w:val="00A92613"/>
    <w:rsid w:val="00A955CE"/>
    <w:rsid w:val="00AA05F3"/>
    <w:rsid w:val="00AA36A7"/>
    <w:rsid w:val="00AA4B12"/>
    <w:rsid w:val="00AA5752"/>
    <w:rsid w:val="00AA6679"/>
    <w:rsid w:val="00AB09AE"/>
    <w:rsid w:val="00AB1C24"/>
    <w:rsid w:val="00AB238C"/>
    <w:rsid w:val="00AB28CF"/>
    <w:rsid w:val="00AB49D2"/>
    <w:rsid w:val="00AB4F17"/>
    <w:rsid w:val="00AB65A5"/>
    <w:rsid w:val="00AC005B"/>
    <w:rsid w:val="00AC02FC"/>
    <w:rsid w:val="00AC0FCE"/>
    <w:rsid w:val="00AC2754"/>
    <w:rsid w:val="00AC41FF"/>
    <w:rsid w:val="00AC516F"/>
    <w:rsid w:val="00AC5CDB"/>
    <w:rsid w:val="00AC790C"/>
    <w:rsid w:val="00AC7F30"/>
    <w:rsid w:val="00AD049C"/>
    <w:rsid w:val="00AD1242"/>
    <w:rsid w:val="00AD3597"/>
    <w:rsid w:val="00AD4CAA"/>
    <w:rsid w:val="00AD66BC"/>
    <w:rsid w:val="00AD722A"/>
    <w:rsid w:val="00AE1A10"/>
    <w:rsid w:val="00AE308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5F83"/>
    <w:rsid w:val="00B16F76"/>
    <w:rsid w:val="00B21133"/>
    <w:rsid w:val="00B212D7"/>
    <w:rsid w:val="00B2206C"/>
    <w:rsid w:val="00B26053"/>
    <w:rsid w:val="00B26418"/>
    <w:rsid w:val="00B30C9E"/>
    <w:rsid w:val="00B30D56"/>
    <w:rsid w:val="00B31052"/>
    <w:rsid w:val="00B33BCC"/>
    <w:rsid w:val="00B36415"/>
    <w:rsid w:val="00B4060D"/>
    <w:rsid w:val="00B42F71"/>
    <w:rsid w:val="00B43926"/>
    <w:rsid w:val="00B440F6"/>
    <w:rsid w:val="00B442CC"/>
    <w:rsid w:val="00B4487D"/>
    <w:rsid w:val="00B44E0B"/>
    <w:rsid w:val="00B511C4"/>
    <w:rsid w:val="00B51208"/>
    <w:rsid w:val="00B5441C"/>
    <w:rsid w:val="00B55748"/>
    <w:rsid w:val="00B5604B"/>
    <w:rsid w:val="00B62B1E"/>
    <w:rsid w:val="00B63B81"/>
    <w:rsid w:val="00B64BFA"/>
    <w:rsid w:val="00B64D78"/>
    <w:rsid w:val="00B658EA"/>
    <w:rsid w:val="00B70F13"/>
    <w:rsid w:val="00B716AA"/>
    <w:rsid w:val="00B71DFF"/>
    <w:rsid w:val="00B7371E"/>
    <w:rsid w:val="00B74E71"/>
    <w:rsid w:val="00B76F67"/>
    <w:rsid w:val="00B80892"/>
    <w:rsid w:val="00B80BD9"/>
    <w:rsid w:val="00B83C9E"/>
    <w:rsid w:val="00B87B90"/>
    <w:rsid w:val="00B87E67"/>
    <w:rsid w:val="00B90455"/>
    <w:rsid w:val="00B90D88"/>
    <w:rsid w:val="00B9106E"/>
    <w:rsid w:val="00B922A0"/>
    <w:rsid w:val="00B94AE9"/>
    <w:rsid w:val="00B94BCF"/>
    <w:rsid w:val="00B9597F"/>
    <w:rsid w:val="00B96F06"/>
    <w:rsid w:val="00BA20BE"/>
    <w:rsid w:val="00BA2615"/>
    <w:rsid w:val="00BA391A"/>
    <w:rsid w:val="00BA5925"/>
    <w:rsid w:val="00BA5D37"/>
    <w:rsid w:val="00BA628A"/>
    <w:rsid w:val="00BA68A9"/>
    <w:rsid w:val="00BA7464"/>
    <w:rsid w:val="00BB013A"/>
    <w:rsid w:val="00BB4B68"/>
    <w:rsid w:val="00BB7D2C"/>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391E"/>
    <w:rsid w:val="00BD522A"/>
    <w:rsid w:val="00BD55DF"/>
    <w:rsid w:val="00BD5781"/>
    <w:rsid w:val="00BD66D5"/>
    <w:rsid w:val="00BE0433"/>
    <w:rsid w:val="00BE0A5D"/>
    <w:rsid w:val="00BE11E1"/>
    <w:rsid w:val="00BE2EB2"/>
    <w:rsid w:val="00BE33E0"/>
    <w:rsid w:val="00BE34ED"/>
    <w:rsid w:val="00BE518B"/>
    <w:rsid w:val="00BE60B2"/>
    <w:rsid w:val="00BE6862"/>
    <w:rsid w:val="00BF0200"/>
    <w:rsid w:val="00BF10A8"/>
    <w:rsid w:val="00BF10C2"/>
    <w:rsid w:val="00BF12B2"/>
    <w:rsid w:val="00BF2324"/>
    <w:rsid w:val="00BF374F"/>
    <w:rsid w:val="00BF46B8"/>
    <w:rsid w:val="00BF5D33"/>
    <w:rsid w:val="00BF6230"/>
    <w:rsid w:val="00BF7912"/>
    <w:rsid w:val="00C02DAB"/>
    <w:rsid w:val="00C0398F"/>
    <w:rsid w:val="00C053A6"/>
    <w:rsid w:val="00C1054E"/>
    <w:rsid w:val="00C10C82"/>
    <w:rsid w:val="00C10F06"/>
    <w:rsid w:val="00C11673"/>
    <w:rsid w:val="00C11DD4"/>
    <w:rsid w:val="00C1616E"/>
    <w:rsid w:val="00C216D6"/>
    <w:rsid w:val="00C22B33"/>
    <w:rsid w:val="00C2373B"/>
    <w:rsid w:val="00C24175"/>
    <w:rsid w:val="00C24412"/>
    <w:rsid w:val="00C264F8"/>
    <w:rsid w:val="00C27129"/>
    <w:rsid w:val="00C27AA7"/>
    <w:rsid w:val="00C305B3"/>
    <w:rsid w:val="00C32EFA"/>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E4D"/>
    <w:rsid w:val="00C60D1F"/>
    <w:rsid w:val="00C64621"/>
    <w:rsid w:val="00C65791"/>
    <w:rsid w:val="00C676D4"/>
    <w:rsid w:val="00C676E2"/>
    <w:rsid w:val="00C72B8B"/>
    <w:rsid w:val="00C72D72"/>
    <w:rsid w:val="00C72EA5"/>
    <w:rsid w:val="00C73091"/>
    <w:rsid w:val="00C758CC"/>
    <w:rsid w:val="00C771C1"/>
    <w:rsid w:val="00C80586"/>
    <w:rsid w:val="00C80A60"/>
    <w:rsid w:val="00C8117E"/>
    <w:rsid w:val="00C81CD8"/>
    <w:rsid w:val="00C82789"/>
    <w:rsid w:val="00C828E4"/>
    <w:rsid w:val="00C845CD"/>
    <w:rsid w:val="00C90540"/>
    <w:rsid w:val="00C90560"/>
    <w:rsid w:val="00C91948"/>
    <w:rsid w:val="00C91D48"/>
    <w:rsid w:val="00C927A4"/>
    <w:rsid w:val="00C935C7"/>
    <w:rsid w:val="00C94970"/>
    <w:rsid w:val="00CA0162"/>
    <w:rsid w:val="00CA1EA5"/>
    <w:rsid w:val="00CA62A2"/>
    <w:rsid w:val="00CA670A"/>
    <w:rsid w:val="00CA695B"/>
    <w:rsid w:val="00CA7E3C"/>
    <w:rsid w:val="00CB0184"/>
    <w:rsid w:val="00CB035C"/>
    <w:rsid w:val="00CB1F2C"/>
    <w:rsid w:val="00CB27CF"/>
    <w:rsid w:val="00CB3205"/>
    <w:rsid w:val="00CB447D"/>
    <w:rsid w:val="00CB6259"/>
    <w:rsid w:val="00CC0180"/>
    <w:rsid w:val="00CC0B4E"/>
    <w:rsid w:val="00CC2307"/>
    <w:rsid w:val="00CC24C1"/>
    <w:rsid w:val="00CC24DD"/>
    <w:rsid w:val="00CC368F"/>
    <w:rsid w:val="00CC5286"/>
    <w:rsid w:val="00CC5C48"/>
    <w:rsid w:val="00CC6169"/>
    <w:rsid w:val="00CC6E78"/>
    <w:rsid w:val="00CD0897"/>
    <w:rsid w:val="00CD22A9"/>
    <w:rsid w:val="00CD2542"/>
    <w:rsid w:val="00CD4632"/>
    <w:rsid w:val="00CD51F0"/>
    <w:rsid w:val="00CD6074"/>
    <w:rsid w:val="00CD6891"/>
    <w:rsid w:val="00CD7BDB"/>
    <w:rsid w:val="00CE189B"/>
    <w:rsid w:val="00CE21A0"/>
    <w:rsid w:val="00CE2BD8"/>
    <w:rsid w:val="00CE2F59"/>
    <w:rsid w:val="00CE3138"/>
    <w:rsid w:val="00CE4EA3"/>
    <w:rsid w:val="00CE5797"/>
    <w:rsid w:val="00CE60E8"/>
    <w:rsid w:val="00CE6708"/>
    <w:rsid w:val="00CE7ABD"/>
    <w:rsid w:val="00CE7BD1"/>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3FC"/>
    <w:rsid w:val="00D153EB"/>
    <w:rsid w:val="00D162F1"/>
    <w:rsid w:val="00D16861"/>
    <w:rsid w:val="00D16982"/>
    <w:rsid w:val="00D171B1"/>
    <w:rsid w:val="00D2077D"/>
    <w:rsid w:val="00D2270F"/>
    <w:rsid w:val="00D22EC7"/>
    <w:rsid w:val="00D23AF2"/>
    <w:rsid w:val="00D23F75"/>
    <w:rsid w:val="00D25133"/>
    <w:rsid w:val="00D25849"/>
    <w:rsid w:val="00D31A6C"/>
    <w:rsid w:val="00D32693"/>
    <w:rsid w:val="00D330DE"/>
    <w:rsid w:val="00D338C1"/>
    <w:rsid w:val="00D35B58"/>
    <w:rsid w:val="00D362C1"/>
    <w:rsid w:val="00D373E4"/>
    <w:rsid w:val="00D37BB9"/>
    <w:rsid w:val="00D4012C"/>
    <w:rsid w:val="00D40F82"/>
    <w:rsid w:val="00D414D3"/>
    <w:rsid w:val="00D43042"/>
    <w:rsid w:val="00D4373A"/>
    <w:rsid w:val="00D4673F"/>
    <w:rsid w:val="00D47EB9"/>
    <w:rsid w:val="00D507F7"/>
    <w:rsid w:val="00D5087D"/>
    <w:rsid w:val="00D51CD4"/>
    <w:rsid w:val="00D52A18"/>
    <w:rsid w:val="00D541E9"/>
    <w:rsid w:val="00D54D2B"/>
    <w:rsid w:val="00D55508"/>
    <w:rsid w:val="00D56FC2"/>
    <w:rsid w:val="00D614DC"/>
    <w:rsid w:val="00D62388"/>
    <w:rsid w:val="00D63079"/>
    <w:rsid w:val="00D6539F"/>
    <w:rsid w:val="00D65542"/>
    <w:rsid w:val="00D71141"/>
    <w:rsid w:val="00D716A7"/>
    <w:rsid w:val="00D71BAA"/>
    <w:rsid w:val="00D73135"/>
    <w:rsid w:val="00D73926"/>
    <w:rsid w:val="00D7440F"/>
    <w:rsid w:val="00D7470F"/>
    <w:rsid w:val="00D75E59"/>
    <w:rsid w:val="00D771E4"/>
    <w:rsid w:val="00D77AC3"/>
    <w:rsid w:val="00D82299"/>
    <w:rsid w:val="00D826A4"/>
    <w:rsid w:val="00D83496"/>
    <w:rsid w:val="00D8460B"/>
    <w:rsid w:val="00D84B86"/>
    <w:rsid w:val="00D8579D"/>
    <w:rsid w:val="00D87A9B"/>
    <w:rsid w:val="00D904C0"/>
    <w:rsid w:val="00D90EC1"/>
    <w:rsid w:val="00D91993"/>
    <w:rsid w:val="00D91B0A"/>
    <w:rsid w:val="00D93C7D"/>
    <w:rsid w:val="00D95280"/>
    <w:rsid w:val="00DA11B9"/>
    <w:rsid w:val="00DA183E"/>
    <w:rsid w:val="00DA21E6"/>
    <w:rsid w:val="00DA5D96"/>
    <w:rsid w:val="00DA7F2F"/>
    <w:rsid w:val="00DB603C"/>
    <w:rsid w:val="00DB6A37"/>
    <w:rsid w:val="00DB79BF"/>
    <w:rsid w:val="00DB7F63"/>
    <w:rsid w:val="00DC27CD"/>
    <w:rsid w:val="00DC308E"/>
    <w:rsid w:val="00DC36B3"/>
    <w:rsid w:val="00DC3733"/>
    <w:rsid w:val="00DC3DAF"/>
    <w:rsid w:val="00DC5791"/>
    <w:rsid w:val="00DC7FC4"/>
    <w:rsid w:val="00DD1E85"/>
    <w:rsid w:val="00DD2765"/>
    <w:rsid w:val="00DD35D8"/>
    <w:rsid w:val="00DD55E7"/>
    <w:rsid w:val="00DD7031"/>
    <w:rsid w:val="00DE2159"/>
    <w:rsid w:val="00DE32AC"/>
    <w:rsid w:val="00DE333B"/>
    <w:rsid w:val="00DE6558"/>
    <w:rsid w:val="00DE7083"/>
    <w:rsid w:val="00DF060B"/>
    <w:rsid w:val="00DF0683"/>
    <w:rsid w:val="00DF2473"/>
    <w:rsid w:val="00DF32F9"/>
    <w:rsid w:val="00DF37A1"/>
    <w:rsid w:val="00DF3F25"/>
    <w:rsid w:val="00DF5F37"/>
    <w:rsid w:val="00DF667C"/>
    <w:rsid w:val="00E00FC1"/>
    <w:rsid w:val="00E01FBE"/>
    <w:rsid w:val="00E024FA"/>
    <w:rsid w:val="00E02A6E"/>
    <w:rsid w:val="00E034E1"/>
    <w:rsid w:val="00E043E1"/>
    <w:rsid w:val="00E04DE5"/>
    <w:rsid w:val="00E11FF2"/>
    <w:rsid w:val="00E1219B"/>
    <w:rsid w:val="00E2102B"/>
    <w:rsid w:val="00E21FBC"/>
    <w:rsid w:val="00E22A1D"/>
    <w:rsid w:val="00E2405F"/>
    <w:rsid w:val="00E24CF0"/>
    <w:rsid w:val="00E25E3B"/>
    <w:rsid w:val="00E275A6"/>
    <w:rsid w:val="00E32C61"/>
    <w:rsid w:val="00E331EF"/>
    <w:rsid w:val="00E34E73"/>
    <w:rsid w:val="00E37266"/>
    <w:rsid w:val="00E4010B"/>
    <w:rsid w:val="00E404E4"/>
    <w:rsid w:val="00E40EE6"/>
    <w:rsid w:val="00E41705"/>
    <w:rsid w:val="00E42D21"/>
    <w:rsid w:val="00E43377"/>
    <w:rsid w:val="00E44C67"/>
    <w:rsid w:val="00E468BF"/>
    <w:rsid w:val="00E47F87"/>
    <w:rsid w:val="00E51139"/>
    <w:rsid w:val="00E52E94"/>
    <w:rsid w:val="00E530BA"/>
    <w:rsid w:val="00E53435"/>
    <w:rsid w:val="00E53C0A"/>
    <w:rsid w:val="00E5577F"/>
    <w:rsid w:val="00E608C8"/>
    <w:rsid w:val="00E6133C"/>
    <w:rsid w:val="00E62BC9"/>
    <w:rsid w:val="00E640C3"/>
    <w:rsid w:val="00E64502"/>
    <w:rsid w:val="00E64B20"/>
    <w:rsid w:val="00E64C37"/>
    <w:rsid w:val="00E67EA6"/>
    <w:rsid w:val="00E719D1"/>
    <w:rsid w:val="00E71FE7"/>
    <w:rsid w:val="00E72D87"/>
    <w:rsid w:val="00E738BD"/>
    <w:rsid w:val="00E744E6"/>
    <w:rsid w:val="00E76398"/>
    <w:rsid w:val="00E7772D"/>
    <w:rsid w:val="00E77950"/>
    <w:rsid w:val="00E81C82"/>
    <w:rsid w:val="00E8326D"/>
    <w:rsid w:val="00E849ED"/>
    <w:rsid w:val="00E86756"/>
    <w:rsid w:val="00E8725E"/>
    <w:rsid w:val="00E879B9"/>
    <w:rsid w:val="00E87BCA"/>
    <w:rsid w:val="00E90BFA"/>
    <w:rsid w:val="00E917F7"/>
    <w:rsid w:val="00E9556D"/>
    <w:rsid w:val="00EA1F47"/>
    <w:rsid w:val="00EA297C"/>
    <w:rsid w:val="00EA29F2"/>
    <w:rsid w:val="00EA36B5"/>
    <w:rsid w:val="00EA4B71"/>
    <w:rsid w:val="00EA50E8"/>
    <w:rsid w:val="00EA52F1"/>
    <w:rsid w:val="00EA7599"/>
    <w:rsid w:val="00EA77E3"/>
    <w:rsid w:val="00EA7858"/>
    <w:rsid w:val="00EB1813"/>
    <w:rsid w:val="00EB1AD0"/>
    <w:rsid w:val="00EB26B3"/>
    <w:rsid w:val="00EB2867"/>
    <w:rsid w:val="00EB319A"/>
    <w:rsid w:val="00EB6347"/>
    <w:rsid w:val="00EB7155"/>
    <w:rsid w:val="00EB72B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D50"/>
    <w:rsid w:val="00EE2F63"/>
    <w:rsid w:val="00EE375B"/>
    <w:rsid w:val="00EE44B6"/>
    <w:rsid w:val="00EE4CD3"/>
    <w:rsid w:val="00EE4E45"/>
    <w:rsid w:val="00EF0DC0"/>
    <w:rsid w:val="00EF2613"/>
    <w:rsid w:val="00EF2EF0"/>
    <w:rsid w:val="00EF3A70"/>
    <w:rsid w:val="00EF410E"/>
    <w:rsid w:val="00EF56E2"/>
    <w:rsid w:val="00EF6CFD"/>
    <w:rsid w:val="00F00824"/>
    <w:rsid w:val="00F01725"/>
    <w:rsid w:val="00F0239E"/>
    <w:rsid w:val="00F033D8"/>
    <w:rsid w:val="00F0563C"/>
    <w:rsid w:val="00F0654E"/>
    <w:rsid w:val="00F066DA"/>
    <w:rsid w:val="00F07D27"/>
    <w:rsid w:val="00F10BBC"/>
    <w:rsid w:val="00F14B32"/>
    <w:rsid w:val="00F1666C"/>
    <w:rsid w:val="00F17FC6"/>
    <w:rsid w:val="00F2000C"/>
    <w:rsid w:val="00F2177B"/>
    <w:rsid w:val="00F21FE4"/>
    <w:rsid w:val="00F226D6"/>
    <w:rsid w:val="00F23A9B"/>
    <w:rsid w:val="00F262DB"/>
    <w:rsid w:val="00F2693B"/>
    <w:rsid w:val="00F26C41"/>
    <w:rsid w:val="00F31382"/>
    <w:rsid w:val="00F34E55"/>
    <w:rsid w:val="00F36F22"/>
    <w:rsid w:val="00F3702F"/>
    <w:rsid w:val="00F37856"/>
    <w:rsid w:val="00F37FDE"/>
    <w:rsid w:val="00F419F4"/>
    <w:rsid w:val="00F41D1B"/>
    <w:rsid w:val="00F42A10"/>
    <w:rsid w:val="00F43724"/>
    <w:rsid w:val="00F44223"/>
    <w:rsid w:val="00F44DE1"/>
    <w:rsid w:val="00F502C2"/>
    <w:rsid w:val="00F54088"/>
    <w:rsid w:val="00F54909"/>
    <w:rsid w:val="00F5593D"/>
    <w:rsid w:val="00F5717A"/>
    <w:rsid w:val="00F57A2E"/>
    <w:rsid w:val="00F603A7"/>
    <w:rsid w:val="00F607EB"/>
    <w:rsid w:val="00F610A7"/>
    <w:rsid w:val="00F61321"/>
    <w:rsid w:val="00F6167E"/>
    <w:rsid w:val="00F648A8"/>
    <w:rsid w:val="00F66A62"/>
    <w:rsid w:val="00F6704A"/>
    <w:rsid w:val="00F67BA5"/>
    <w:rsid w:val="00F711E6"/>
    <w:rsid w:val="00F71D56"/>
    <w:rsid w:val="00F72062"/>
    <w:rsid w:val="00F72569"/>
    <w:rsid w:val="00F73A32"/>
    <w:rsid w:val="00F82B18"/>
    <w:rsid w:val="00F837B9"/>
    <w:rsid w:val="00F8515D"/>
    <w:rsid w:val="00F85C0C"/>
    <w:rsid w:val="00F85C4C"/>
    <w:rsid w:val="00F8687B"/>
    <w:rsid w:val="00F87853"/>
    <w:rsid w:val="00F87A00"/>
    <w:rsid w:val="00F928A5"/>
    <w:rsid w:val="00F92B68"/>
    <w:rsid w:val="00F93ACE"/>
    <w:rsid w:val="00F9406D"/>
    <w:rsid w:val="00F94B1D"/>
    <w:rsid w:val="00F95758"/>
    <w:rsid w:val="00F967DC"/>
    <w:rsid w:val="00FA0F67"/>
    <w:rsid w:val="00FA22A5"/>
    <w:rsid w:val="00FA2637"/>
    <w:rsid w:val="00FA460F"/>
    <w:rsid w:val="00FA4BF0"/>
    <w:rsid w:val="00FA5C82"/>
    <w:rsid w:val="00FA5DF6"/>
    <w:rsid w:val="00FA6A04"/>
    <w:rsid w:val="00FB0C95"/>
    <w:rsid w:val="00FB19DA"/>
    <w:rsid w:val="00FB7A80"/>
    <w:rsid w:val="00FC1C48"/>
    <w:rsid w:val="00FC2206"/>
    <w:rsid w:val="00FC39E7"/>
    <w:rsid w:val="00FC3B98"/>
    <w:rsid w:val="00FC5B39"/>
    <w:rsid w:val="00FC64DC"/>
    <w:rsid w:val="00FC654C"/>
    <w:rsid w:val="00FC7953"/>
    <w:rsid w:val="00FC7FF0"/>
    <w:rsid w:val="00FD23AB"/>
    <w:rsid w:val="00FD3422"/>
    <w:rsid w:val="00FD3E23"/>
    <w:rsid w:val="00FD65A4"/>
    <w:rsid w:val="00FE0603"/>
    <w:rsid w:val="00FE1246"/>
    <w:rsid w:val="00FE12EC"/>
    <w:rsid w:val="00FE39D8"/>
    <w:rsid w:val="00FE612A"/>
    <w:rsid w:val="00FE686B"/>
    <w:rsid w:val="00FE769C"/>
    <w:rsid w:val="00FE79AC"/>
    <w:rsid w:val="00FF0D9F"/>
    <w:rsid w:val="00FF1630"/>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diagramData" Target="diagrams/data1.xml"/><Relationship Id="rId67" Type="http://schemas.openxmlformats.org/officeDocument/2006/relationships/diagramLayout" Target="diagrams/layout1.xml"/><Relationship Id="rId68" Type="http://schemas.openxmlformats.org/officeDocument/2006/relationships/diagramQuickStyle" Target="diagrams/quickStyle1.xml"/><Relationship Id="rId69" Type="http://schemas.openxmlformats.org/officeDocument/2006/relationships/diagramColors" Target="diagrams/colors1.xml"/><Relationship Id="rId120" Type="http://schemas.openxmlformats.org/officeDocument/2006/relationships/image" Target="media/image92.png"/><Relationship Id="rId121" Type="http://schemas.openxmlformats.org/officeDocument/2006/relationships/image" Target="media/image93.png"/><Relationship Id="rId122" Type="http://schemas.openxmlformats.org/officeDocument/2006/relationships/image" Target="media/image94.png"/><Relationship Id="rId123" Type="http://schemas.openxmlformats.org/officeDocument/2006/relationships/image" Target="media/image95.png"/><Relationship Id="rId124" Type="http://schemas.openxmlformats.org/officeDocument/2006/relationships/image" Target="media/image96.png"/><Relationship Id="rId125" Type="http://schemas.openxmlformats.org/officeDocument/2006/relationships/image" Target="media/image97.png"/><Relationship Id="rId126" Type="http://schemas.openxmlformats.org/officeDocument/2006/relationships/image" Target="media/image98.png"/><Relationship Id="rId127" Type="http://schemas.openxmlformats.org/officeDocument/2006/relationships/image" Target="media/image99.png"/><Relationship Id="rId128" Type="http://schemas.openxmlformats.org/officeDocument/2006/relationships/image" Target="media/image100.png"/><Relationship Id="rId129" Type="http://schemas.openxmlformats.org/officeDocument/2006/relationships/image" Target="media/image101.png"/><Relationship Id="rId40" Type="http://schemas.openxmlformats.org/officeDocument/2006/relationships/header" Target="header13.xml"/><Relationship Id="rId41" Type="http://schemas.openxmlformats.org/officeDocument/2006/relationships/image" Target="media/image18.png"/><Relationship Id="rId42" Type="http://schemas.openxmlformats.org/officeDocument/2006/relationships/image" Target="media/image19.png"/><Relationship Id="rId90" Type="http://schemas.openxmlformats.org/officeDocument/2006/relationships/image" Target="media/image62.png"/><Relationship Id="rId91" Type="http://schemas.openxmlformats.org/officeDocument/2006/relationships/image" Target="media/image63.png"/><Relationship Id="rId92" Type="http://schemas.openxmlformats.org/officeDocument/2006/relationships/image" Target="media/image64.png"/><Relationship Id="rId93" Type="http://schemas.openxmlformats.org/officeDocument/2006/relationships/image" Target="media/image65.png"/><Relationship Id="rId94" Type="http://schemas.openxmlformats.org/officeDocument/2006/relationships/image" Target="media/image66.png"/><Relationship Id="rId95" Type="http://schemas.openxmlformats.org/officeDocument/2006/relationships/image" Target="media/image67.png"/><Relationship Id="rId96" Type="http://schemas.openxmlformats.org/officeDocument/2006/relationships/image" Target="media/image68.png"/><Relationship Id="rId101" Type="http://schemas.openxmlformats.org/officeDocument/2006/relationships/image" Target="media/image73.png"/><Relationship Id="rId102" Type="http://schemas.openxmlformats.org/officeDocument/2006/relationships/image" Target="media/image74.png"/><Relationship Id="rId103" Type="http://schemas.openxmlformats.org/officeDocument/2006/relationships/image" Target="media/image75.png"/><Relationship Id="rId104" Type="http://schemas.openxmlformats.org/officeDocument/2006/relationships/image" Target="media/image76.png"/><Relationship Id="rId105" Type="http://schemas.openxmlformats.org/officeDocument/2006/relationships/image" Target="media/image77.png"/><Relationship Id="rId106" Type="http://schemas.openxmlformats.org/officeDocument/2006/relationships/image" Target="media/image78.png"/><Relationship Id="rId107" Type="http://schemas.openxmlformats.org/officeDocument/2006/relationships/image" Target="media/image79.png"/><Relationship Id="rId108" Type="http://schemas.openxmlformats.org/officeDocument/2006/relationships/image" Target="media/image80.png"/><Relationship Id="rId109" Type="http://schemas.openxmlformats.org/officeDocument/2006/relationships/image" Target="media/image81.png"/><Relationship Id="rId97" Type="http://schemas.openxmlformats.org/officeDocument/2006/relationships/image" Target="media/image69.png"/><Relationship Id="rId98" Type="http://schemas.openxmlformats.org/officeDocument/2006/relationships/image" Target="media/image70.png"/><Relationship Id="rId99" Type="http://schemas.openxmlformats.org/officeDocument/2006/relationships/image" Target="media/image71.pn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image" Target="media/image24.png"/><Relationship Id="rId48" Type="http://schemas.openxmlformats.org/officeDocument/2006/relationships/image" Target="media/image25.png"/><Relationship Id="rId49" Type="http://schemas.openxmlformats.org/officeDocument/2006/relationships/image" Target="media/image26.png"/><Relationship Id="rId100" Type="http://schemas.openxmlformats.org/officeDocument/2006/relationships/image" Target="media/image72.png"/><Relationship Id="rId150" Type="http://schemas.openxmlformats.org/officeDocument/2006/relationships/image" Target="media/image117.png"/><Relationship Id="rId151" Type="http://schemas.openxmlformats.org/officeDocument/2006/relationships/fontTable" Target="fontTable.xml"/><Relationship Id="rId152"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70" Type="http://schemas.microsoft.com/office/2007/relationships/diagramDrawing" Target="diagrams/drawing1.xml"/><Relationship Id="rId71" Type="http://schemas.openxmlformats.org/officeDocument/2006/relationships/image" Target="media/image43.PNG"/><Relationship Id="rId72" Type="http://schemas.openxmlformats.org/officeDocument/2006/relationships/image" Target="media/image44.PNG"/><Relationship Id="rId73" Type="http://schemas.openxmlformats.org/officeDocument/2006/relationships/image" Target="media/image45.png"/><Relationship Id="rId74" Type="http://schemas.openxmlformats.org/officeDocument/2006/relationships/image" Target="media/image46.png"/><Relationship Id="rId75" Type="http://schemas.openxmlformats.org/officeDocument/2006/relationships/image" Target="media/image47.png"/><Relationship Id="rId76" Type="http://schemas.openxmlformats.org/officeDocument/2006/relationships/image" Target="media/image48.png"/><Relationship Id="rId77" Type="http://schemas.openxmlformats.org/officeDocument/2006/relationships/image" Target="media/image49.png"/><Relationship Id="rId78" Type="http://schemas.openxmlformats.org/officeDocument/2006/relationships/image" Target="media/image50.png"/><Relationship Id="rId79" Type="http://schemas.openxmlformats.org/officeDocument/2006/relationships/image" Target="media/image51.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30" Type="http://schemas.openxmlformats.org/officeDocument/2006/relationships/image" Target="media/image102.png"/><Relationship Id="rId131" Type="http://schemas.openxmlformats.org/officeDocument/2006/relationships/header" Target="header14.xml"/><Relationship Id="rId132" Type="http://schemas.openxmlformats.org/officeDocument/2006/relationships/header" Target="header15.xml"/><Relationship Id="rId133" Type="http://schemas.openxmlformats.org/officeDocument/2006/relationships/header" Target="header16.xml"/><Relationship Id="rId134" Type="http://schemas.openxmlformats.org/officeDocument/2006/relationships/header" Target="header17.xml"/><Relationship Id="rId135" Type="http://schemas.openxmlformats.org/officeDocument/2006/relationships/header" Target="header18.xml"/><Relationship Id="rId136" Type="http://schemas.openxmlformats.org/officeDocument/2006/relationships/image" Target="media/image103.png"/><Relationship Id="rId137" Type="http://schemas.openxmlformats.org/officeDocument/2006/relationships/image" Target="media/image104.png"/><Relationship Id="rId138" Type="http://schemas.openxmlformats.org/officeDocument/2006/relationships/image" Target="media/image105.png"/><Relationship Id="rId139" Type="http://schemas.openxmlformats.org/officeDocument/2006/relationships/image" Target="media/image10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image" Target="media/image32.PNG"/><Relationship Id="rId56" Type="http://schemas.openxmlformats.org/officeDocument/2006/relationships/image" Target="media/image33.PNG"/><Relationship Id="rId57" Type="http://schemas.openxmlformats.org/officeDocument/2006/relationships/image" Target="media/image34.PNG"/><Relationship Id="rId58" Type="http://schemas.openxmlformats.org/officeDocument/2006/relationships/image" Target="media/image35.png"/><Relationship Id="rId59" Type="http://schemas.openxmlformats.org/officeDocument/2006/relationships/image" Target="media/image36.png"/><Relationship Id="rId110" Type="http://schemas.openxmlformats.org/officeDocument/2006/relationships/image" Target="media/image82.png"/><Relationship Id="rId111" Type="http://schemas.openxmlformats.org/officeDocument/2006/relationships/image" Target="media/image83.png"/><Relationship Id="rId112" Type="http://schemas.openxmlformats.org/officeDocument/2006/relationships/image" Target="media/image84.png"/><Relationship Id="rId113" Type="http://schemas.openxmlformats.org/officeDocument/2006/relationships/image" Target="media/image85.png"/><Relationship Id="rId114" Type="http://schemas.openxmlformats.org/officeDocument/2006/relationships/image" Target="media/image86.png"/><Relationship Id="rId115" Type="http://schemas.openxmlformats.org/officeDocument/2006/relationships/image" Target="media/image87.png"/><Relationship Id="rId116" Type="http://schemas.openxmlformats.org/officeDocument/2006/relationships/image" Target="media/image88.png"/><Relationship Id="rId117" Type="http://schemas.openxmlformats.org/officeDocument/2006/relationships/image" Target="media/image89.png"/><Relationship Id="rId118" Type="http://schemas.openxmlformats.org/officeDocument/2006/relationships/image" Target="media/image90.png"/><Relationship Id="rId119" Type="http://schemas.openxmlformats.org/officeDocument/2006/relationships/image" Target="media/image91.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jpeg"/><Relationship Id="rId35" Type="http://schemas.microsoft.com/office/2007/relationships/hdphoto" Target="media/hdphoto2.wdp"/><Relationship Id="rId36" Type="http://schemas.openxmlformats.org/officeDocument/2006/relationships/header" Target="header9.xml"/><Relationship Id="rId37" Type="http://schemas.openxmlformats.org/officeDocument/2006/relationships/header" Target="header10.xml"/><Relationship Id="rId38" Type="http://schemas.openxmlformats.org/officeDocument/2006/relationships/header" Target="header11.xml"/><Relationship Id="rId39" Type="http://schemas.openxmlformats.org/officeDocument/2006/relationships/header" Target="header12.xml"/><Relationship Id="rId80" Type="http://schemas.openxmlformats.org/officeDocument/2006/relationships/image" Target="media/image52.png"/><Relationship Id="rId81" Type="http://schemas.openxmlformats.org/officeDocument/2006/relationships/image" Target="media/image53.png"/><Relationship Id="rId82" Type="http://schemas.openxmlformats.org/officeDocument/2006/relationships/image" Target="media/image54.png"/><Relationship Id="rId83" Type="http://schemas.openxmlformats.org/officeDocument/2006/relationships/image" Target="media/image55.png"/><Relationship Id="rId84" Type="http://schemas.openxmlformats.org/officeDocument/2006/relationships/image" Target="media/image56.png"/><Relationship Id="rId85" Type="http://schemas.openxmlformats.org/officeDocument/2006/relationships/image" Target="media/image57.png"/><Relationship Id="rId86" Type="http://schemas.openxmlformats.org/officeDocument/2006/relationships/image" Target="media/image58.png"/><Relationship Id="rId87" Type="http://schemas.openxmlformats.org/officeDocument/2006/relationships/image" Target="media/image59.png"/><Relationship Id="rId88" Type="http://schemas.openxmlformats.org/officeDocument/2006/relationships/image" Target="media/image60.png"/><Relationship Id="rId89" Type="http://schemas.openxmlformats.org/officeDocument/2006/relationships/image" Target="media/image61.png"/><Relationship Id="rId140" Type="http://schemas.openxmlformats.org/officeDocument/2006/relationships/image" Target="media/image107.png"/><Relationship Id="rId141" Type="http://schemas.openxmlformats.org/officeDocument/2006/relationships/image" Target="media/image108.png"/><Relationship Id="rId142" Type="http://schemas.openxmlformats.org/officeDocument/2006/relationships/image" Target="media/image109.png"/><Relationship Id="rId143" Type="http://schemas.openxmlformats.org/officeDocument/2006/relationships/image" Target="media/image110.png"/><Relationship Id="rId144" Type="http://schemas.openxmlformats.org/officeDocument/2006/relationships/image" Target="media/image111.png"/><Relationship Id="rId145" Type="http://schemas.openxmlformats.org/officeDocument/2006/relationships/image" Target="media/image112.png"/><Relationship Id="rId146" Type="http://schemas.openxmlformats.org/officeDocument/2006/relationships/image" Target="media/image113.png"/><Relationship Id="rId147" Type="http://schemas.openxmlformats.org/officeDocument/2006/relationships/image" Target="media/image114.png"/><Relationship Id="rId148" Type="http://schemas.openxmlformats.org/officeDocument/2006/relationships/image" Target="media/image115.png"/><Relationship Id="rId149" Type="http://schemas.openxmlformats.org/officeDocument/2006/relationships/image" Target="media/image1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49A9A324-6351-3348-9E93-85655EEEAB5E}" type="presOf" srcId="{6ADE7F5D-ACEE-C641-9160-2FDB12300CA8}" destId="{FE856EE5-3BAB-304A-B0C5-3E8FB6455AA4}"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354ABF2A-456E-3344-A43E-C908239E0CD2}" type="presOf" srcId="{4A8C4BDC-1A7B-FE4B-853B-97120F9314D7}" destId="{B880A832-F944-8F4F-A3AE-DF2312B557C6}" srcOrd="0" destOrd="0" presId="urn:microsoft.com/office/officeart/2005/8/layout/chevron1"/>
    <dgm:cxn modelId="{A6AB464F-F6F9-2D44-8DBF-015FA6C68332}" type="presOf" srcId="{7554E57C-E16A-E046-9F72-316E3554F9E1}" destId="{982B56F8-47A9-2045-BB80-AF212DD530DA}" srcOrd="0" destOrd="0" presId="urn:microsoft.com/office/officeart/2005/8/layout/chevron1"/>
    <dgm:cxn modelId="{9A5A7959-B050-1A48-81F5-2C7DAD8765A7}" type="presParOf" srcId="{982B56F8-47A9-2045-BB80-AF212DD530DA}" destId="{B880A832-F944-8F4F-A3AE-DF2312B557C6}" srcOrd="0" destOrd="0" presId="urn:microsoft.com/office/officeart/2005/8/layout/chevron1"/>
    <dgm:cxn modelId="{A0BF905D-904D-1E4F-8E65-C9889E29B500}" type="presParOf" srcId="{982B56F8-47A9-2045-BB80-AF212DD530DA}" destId="{C2C99F30-0292-8042-8886-67EF8DB24089}" srcOrd="1" destOrd="0" presId="urn:microsoft.com/office/officeart/2005/8/layout/chevron1"/>
    <dgm:cxn modelId="{7DAE2175-BB25-0C4F-A445-5DF150051C23}"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7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C1B4F-0145-5440-A5FC-CAA11A4BF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3</TotalTime>
  <Pages>150</Pages>
  <Words>44902</Words>
  <Characters>246966</Characters>
  <Application>Microsoft Macintosh Word</Application>
  <DocSecurity>0</DocSecurity>
  <Lines>2058</Lines>
  <Paragraphs>58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91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058</cp:revision>
  <cp:lastPrinted>2016-06-23T06:46:00Z</cp:lastPrinted>
  <dcterms:created xsi:type="dcterms:W3CDTF">2016-05-18T10:39:00Z</dcterms:created>
  <dcterms:modified xsi:type="dcterms:W3CDTF">2016-06-2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